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539319" w14:textId="6D87A70B" w:rsidR="00A104ED" w:rsidRPr="00120892" w:rsidRDefault="00C848F7" w:rsidP="008900C8">
      <w:pPr>
        <w:pStyle w:val="Heading1"/>
      </w:pPr>
      <w:r w:rsidRPr="00120892">
        <w:t xml:space="preserve">Measuring Disease Progression </w:t>
      </w:r>
      <w:r>
        <w:t>i</w:t>
      </w:r>
      <w:r w:rsidRPr="00120892">
        <w:t xml:space="preserve">n </w:t>
      </w:r>
      <w:r>
        <w:t>OA</w:t>
      </w:r>
    </w:p>
    <w:p w14:paraId="2F3F04DE" w14:textId="0F225AD1" w:rsidR="004325F7" w:rsidRPr="00267509" w:rsidRDefault="004325F7" w:rsidP="008900C8">
      <w:pPr>
        <w:pStyle w:val="CorAu"/>
        <w:rPr>
          <w:rFonts w:ascii="Optima LT Std" w:hAnsi="Optima LT Std"/>
          <w:b w:val="0"/>
          <w:sz w:val="30"/>
        </w:rPr>
      </w:pPr>
      <w:r w:rsidRPr="00267509">
        <w:rPr>
          <w:rFonts w:ascii="Optima LT Std" w:hAnsi="Optima LT Std"/>
          <w:b w:val="0"/>
          <w:i/>
          <w:sz w:val="30"/>
          <w:vertAlign w:val="superscript"/>
        </w:rPr>
        <w:t>1</w:t>
      </w:r>
      <w:r w:rsidRPr="00267509">
        <w:rPr>
          <w:rFonts w:ascii="Optima LT Std" w:hAnsi="Optima LT Std"/>
          <w:b w:val="0"/>
          <w:i/>
          <w:sz w:val="30"/>
        </w:rPr>
        <w:t>Laura L</w:t>
      </w:r>
      <w:r w:rsidR="00D657F3">
        <w:rPr>
          <w:rFonts w:ascii="Optima LT Std" w:hAnsi="Optima LT Std"/>
          <w:b w:val="0"/>
          <w:i/>
          <w:sz w:val="30"/>
        </w:rPr>
        <w:t>.</w:t>
      </w:r>
      <w:r w:rsidRPr="00267509">
        <w:rPr>
          <w:rFonts w:ascii="Optima LT Std" w:hAnsi="Optima LT Std"/>
          <w:b w:val="0"/>
          <w:i/>
          <w:sz w:val="30"/>
        </w:rPr>
        <w:t xml:space="preserve"> Laslett BSc(Hons) MMedSci GDPH PhD </w:t>
      </w:r>
      <w:hyperlink r:id="rId6" w:history="1">
        <w:r w:rsidRPr="00267509">
          <w:rPr>
            <w:rStyle w:val="Hyperlink"/>
            <w:rFonts w:ascii="Optima LT Std" w:hAnsi="Optima LT Std"/>
            <w:b w:val="0"/>
            <w:i/>
            <w:color w:val="auto"/>
            <w:sz w:val="30"/>
          </w:rPr>
          <w:t>Laura.Laslett@utas.edu.au</w:t>
        </w:r>
      </w:hyperlink>
      <w:r w:rsidRPr="00267509">
        <w:rPr>
          <w:rFonts w:ascii="Optima LT Std" w:hAnsi="Optima LT Std"/>
          <w:b w:val="0"/>
          <w:sz w:val="30"/>
        </w:rPr>
        <w:t xml:space="preserve"> </w:t>
      </w:r>
    </w:p>
    <w:p w14:paraId="6C7805F4" w14:textId="737D177C" w:rsidR="004325F7" w:rsidRPr="00267509" w:rsidRDefault="004325F7" w:rsidP="008900C8">
      <w:pPr>
        <w:pStyle w:val="CorAu"/>
        <w:rPr>
          <w:rFonts w:ascii="Optima LT Std" w:hAnsi="Optima LT Std"/>
          <w:b w:val="0"/>
          <w:i/>
          <w:sz w:val="30"/>
        </w:rPr>
      </w:pPr>
      <w:r w:rsidRPr="00267509">
        <w:rPr>
          <w:rFonts w:ascii="Optima LT Std" w:hAnsi="Optima LT Std"/>
          <w:b w:val="0"/>
          <w:i/>
          <w:sz w:val="30"/>
          <w:vertAlign w:val="superscript"/>
        </w:rPr>
        <w:t>2</w:t>
      </w:r>
      <w:r w:rsidRPr="00267509">
        <w:rPr>
          <w:rFonts w:ascii="Optima LT Std" w:hAnsi="Optima LT Std"/>
          <w:b w:val="0"/>
          <w:i/>
          <w:sz w:val="30"/>
        </w:rPr>
        <w:t xml:space="preserve">Jean-Pierre Pelletier, </w:t>
      </w:r>
      <w:r w:rsidR="00F364C2" w:rsidRPr="00267509">
        <w:rPr>
          <w:rFonts w:ascii="Optima LT Std" w:hAnsi="Optima LT Std"/>
          <w:b w:val="0"/>
          <w:i/>
          <w:sz w:val="30"/>
        </w:rPr>
        <w:t>MD</w:t>
      </w:r>
      <w:r w:rsidRPr="00267509">
        <w:rPr>
          <w:rFonts w:ascii="Optima LT Std" w:hAnsi="Optima LT Std"/>
          <w:b w:val="0"/>
          <w:i/>
          <w:sz w:val="30"/>
        </w:rPr>
        <w:t xml:space="preserve"> </w:t>
      </w:r>
      <w:hyperlink r:id="rId7" w:history="1">
        <w:r w:rsidRPr="00267509">
          <w:rPr>
            <w:rStyle w:val="Hyperlink"/>
            <w:rFonts w:ascii="Optima LT Std" w:hAnsi="Optima LT Std"/>
            <w:b w:val="0"/>
            <w:i/>
            <w:color w:val="auto"/>
            <w:sz w:val="30"/>
          </w:rPr>
          <w:t>dr@jppelletier.ca</w:t>
        </w:r>
      </w:hyperlink>
      <w:r w:rsidRPr="00267509">
        <w:rPr>
          <w:rFonts w:ascii="Optima LT Std" w:hAnsi="Optima LT Std"/>
          <w:b w:val="0"/>
          <w:i/>
          <w:sz w:val="30"/>
        </w:rPr>
        <w:t xml:space="preserve"> </w:t>
      </w:r>
    </w:p>
    <w:p w14:paraId="60DA7AAA" w14:textId="3402C484" w:rsidR="00C9550B" w:rsidRPr="00267509" w:rsidRDefault="00C9550B" w:rsidP="008900C8">
      <w:pPr>
        <w:pStyle w:val="CorAu"/>
        <w:rPr>
          <w:rFonts w:ascii="Optima LT Std" w:hAnsi="Optima LT Std"/>
          <w:b w:val="0"/>
          <w:i/>
          <w:sz w:val="30"/>
          <w:lang w:val="fr-CA"/>
        </w:rPr>
      </w:pPr>
      <w:r w:rsidRPr="00267509">
        <w:rPr>
          <w:rFonts w:ascii="Optima LT Std" w:hAnsi="Optima LT Std"/>
          <w:b w:val="0"/>
          <w:i/>
          <w:sz w:val="30"/>
          <w:vertAlign w:val="superscript"/>
          <w:lang w:val="fr-CA"/>
        </w:rPr>
        <w:t>3</w:t>
      </w:r>
      <w:r w:rsidRPr="00267509">
        <w:rPr>
          <w:rFonts w:ascii="Optima LT Std" w:hAnsi="Optima LT Std"/>
          <w:b w:val="0"/>
          <w:i/>
          <w:sz w:val="30"/>
          <w:lang w:val="fr-CA"/>
        </w:rPr>
        <w:t>Flavia M</w:t>
      </w:r>
      <w:r w:rsidR="00D657F3">
        <w:rPr>
          <w:rFonts w:ascii="Optima LT Std" w:hAnsi="Optima LT Std"/>
          <w:b w:val="0"/>
          <w:i/>
          <w:sz w:val="30"/>
          <w:lang w:val="fr-CA"/>
        </w:rPr>
        <w:t>.</w:t>
      </w:r>
      <w:r w:rsidRPr="00267509">
        <w:rPr>
          <w:rFonts w:ascii="Optima LT Std" w:hAnsi="Optima LT Std"/>
          <w:b w:val="0"/>
          <w:i/>
          <w:sz w:val="30"/>
          <w:lang w:val="fr-CA"/>
        </w:rPr>
        <w:t xml:space="preserve"> Cicuttini MBBS PhD </w:t>
      </w:r>
      <w:hyperlink r:id="rId8" w:history="1">
        <w:r w:rsidRPr="00267509">
          <w:rPr>
            <w:rStyle w:val="Hyperlink"/>
            <w:rFonts w:ascii="Optima LT Std" w:hAnsi="Optima LT Std"/>
            <w:b w:val="0"/>
            <w:i/>
            <w:color w:val="auto"/>
            <w:sz w:val="30"/>
            <w:lang w:val="fr-CA"/>
          </w:rPr>
          <w:t>Flavia.Cicuttini@monash.edu</w:t>
        </w:r>
      </w:hyperlink>
      <w:r w:rsidRPr="00267509">
        <w:rPr>
          <w:rFonts w:ascii="Optima LT Std" w:hAnsi="Optima LT Std"/>
          <w:b w:val="0"/>
          <w:i/>
          <w:sz w:val="30"/>
          <w:lang w:val="fr-CA"/>
        </w:rPr>
        <w:t xml:space="preserve"> </w:t>
      </w:r>
    </w:p>
    <w:p w14:paraId="53894897" w14:textId="77777777" w:rsidR="004325F7" w:rsidRPr="00267509" w:rsidRDefault="004325F7" w:rsidP="008900C8">
      <w:pPr>
        <w:pStyle w:val="CorAu"/>
        <w:rPr>
          <w:rFonts w:ascii="Optima LT Std" w:hAnsi="Optima LT Std"/>
          <w:b w:val="0"/>
          <w:i/>
          <w:sz w:val="30"/>
          <w:lang w:val="fr-CA"/>
        </w:rPr>
      </w:pPr>
      <w:r w:rsidRPr="00267509">
        <w:rPr>
          <w:rFonts w:ascii="Optima LT Std" w:hAnsi="Optima LT Std"/>
          <w:b w:val="0"/>
          <w:i/>
          <w:sz w:val="30"/>
          <w:vertAlign w:val="superscript"/>
          <w:lang w:val="fr-CA"/>
        </w:rPr>
        <w:t>1</w:t>
      </w:r>
      <w:r w:rsidRPr="00267509">
        <w:rPr>
          <w:rFonts w:ascii="Optima LT Std" w:hAnsi="Optima LT Std"/>
          <w:b w:val="0"/>
          <w:i/>
          <w:sz w:val="30"/>
          <w:lang w:val="fr-CA"/>
        </w:rPr>
        <w:t xml:space="preserve">Graeme Jones MBBS(Hons) MMedSci MD </w:t>
      </w:r>
      <w:hyperlink r:id="rId9" w:history="1">
        <w:r w:rsidRPr="00267509">
          <w:rPr>
            <w:rStyle w:val="Hyperlink"/>
            <w:rFonts w:ascii="Optima LT Std" w:hAnsi="Optima LT Std"/>
            <w:b w:val="0"/>
            <w:i/>
            <w:color w:val="auto"/>
            <w:sz w:val="30"/>
            <w:lang w:val="fr-CA"/>
          </w:rPr>
          <w:t>Graeme.Jones@utas.edu.au</w:t>
        </w:r>
      </w:hyperlink>
      <w:r w:rsidRPr="00267509">
        <w:rPr>
          <w:rFonts w:ascii="Optima LT Std" w:hAnsi="Optima LT Std"/>
          <w:b w:val="0"/>
          <w:i/>
          <w:sz w:val="30"/>
          <w:lang w:val="fr-CA"/>
        </w:rPr>
        <w:t xml:space="preserve"> </w:t>
      </w:r>
    </w:p>
    <w:p w14:paraId="676B320E" w14:textId="20FAE636" w:rsidR="004325F7" w:rsidRPr="00267509" w:rsidRDefault="00C9550B" w:rsidP="008900C8">
      <w:pPr>
        <w:pStyle w:val="CorAu"/>
        <w:rPr>
          <w:rStyle w:val="Hyperlink"/>
          <w:rFonts w:ascii="Optima LT Std" w:hAnsi="Optima LT Std"/>
          <w:b w:val="0"/>
          <w:color w:val="auto"/>
          <w:sz w:val="30"/>
          <w:lang w:val="fr-CA"/>
        </w:rPr>
      </w:pPr>
      <w:r w:rsidRPr="00267509">
        <w:rPr>
          <w:rFonts w:ascii="Optima LT Std" w:hAnsi="Optima LT Std"/>
          <w:b w:val="0"/>
          <w:i/>
          <w:sz w:val="30"/>
          <w:vertAlign w:val="superscript"/>
          <w:lang w:val="fr-CA"/>
        </w:rPr>
        <w:t>2</w:t>
      </w:r>
      <w:r w:rsidRPr="00267509">
        <w:rPr>
          <w:rFonts w:ascii="Optima LT Std" w:hAnsi="Optima LT Std"/>
          <w:b w:val="0"/>
          <w:i/>
          <w:sz w:val="30"/>
          <w:lang w:val="fr-CA"/>
        </w:rPr>
        <w:t xml:space="preserve">Johanne Martel-Pelletier, PhD </w:t>
      </w:r>
      <w:hyperlink r:id="rId10" w:history="1">
        <w:r w:rsidRPr="00267509">
          <w:rPr>
            <w:rStyle w:val="Hyperlink"/>
            <w:rFonts w:ascii="Optima LT Std" w:hAnsi="Optima LT Std"/>
            <w:b w:val="0"/>
            <w:i/>
            <w:color w:val="auto"/>
            <w:sz w:val="30"/>
            <w:lang w:val="fr-CA"/>
          </w:rPr>
          <w:t>jm@martelpelletier.ca</w:t>
        </w:r>
      </w:hyperlink>
    </w:p>
    <w:p w14:paraId="2C7EC083" w14:textId="77777777" w:rsidR="00C9550B" w:rsidRPr="00267509" w:rsidRDefault="00C9550B" w:rsidP="008900C8">
      <w:pPr>
        <w:pStyle w:val="CorAu"/>
        <w:rPr>
          <w:rFonts w:ascii="Optima LT Std" w:hAnsi="Optima LT Std"/>
          <w:b w:val="0"/>
          <w:i/>
          <w:sz w:val="30"/>
          <w:lang w:val="fr-CA"/>
        </w:rPr>
      </w:pPr>
    </w:p>
    <w:p w14:paraId="166C2445" w14:textId="6BEEA7DF" w:rsidR="004325F7" w:rsidRPr="004325F7" w:rsidRDefault="00D62C67" w:rsidP="008900C8">
      <w:pPr>
        <w:pStyle w:val="CorAu"/>
        <w:rPr>
          <w:rFonts w:ascii="Optima LT Std" w:hAnsi="Optima LT Std"/>
          <w:b w:val="0"/>
          <w:i/>
          <w:sz w:val="30"/>
          <w:lang w:val="en-AU"/>
        </w:rPr>
      </w:pPr>
      <w:r w:rsidRPr="004325F7">
        <w:rPr>
          <w:rFonts w:ascii="Optima LT Std" w:hAnsi="Optima LT Std"/>
          <w:b w:val="0"/>
          <w:i/>
          <w:sz w:val="30"/>
          <w:vertAlign w:val="superscript"/>
          <w:lang w:val="en-AU"/>
        </w:rPr>
        <w:t>1</w:t>
      </w:r>
      <w:r w:rsidRPr="004325F7">
        <w:rPr>
          <w:rFonts w:ascii="Optima LT Std" w:hAnsi="Optima LT Std"/>
          <w:b w:val="0"/>
          <w:i/>
          <w:sz w:val="30"/>
          <w:lang w:val="en-AU"/>
        </w:rPr>
        <w:t xml:space="preserve">Menzies Institute for Medical Research, </w:t>
      </w:r>
      <w:r w:rsidR="004325F7" w:rsidRPr="004325F7">
        <w:rPr>
          <w:rFonts w:ascii="Optima LT Std" w:hAnsi="Optima LT Std"/>
          <w:b w:val="0"/>
          <w:i/>
          <w:sz w:val="30"/>
          <w:lang w:val="en-AU"/>
        </w:rPr>
        <w:t>University of Tasmania</w:t>
      </w:r>
      <w:r w:rsidR="004325F7" w:rsidRPr="004325F7">
        <w:rPr>
          <w:rFonts w:ascii="Optima LT Std" w:hAnsi="Optima LT Std"/>
          <w:b w:val="0"/>
          <w:i/>
          <w:sz w:val="30"/>
          <w:lang w:val="en-AU"/>
        </w:rPr>
        <w:br/>
      </w:r>
      <w:r w:rsidRPr="004325F7">
        <w:rPr>
          <w:rFonts w:ascii="Optima LT Std" w:hAnsi="Optima LT Std"/>
          <w:b w:val="0"/>
          <w:i/>
          <w:sz w:val="30"/>
          <w:lang w:val="en-AU"/>
        </w:rPr>
        <w:t>Private Bag 23, H</w:t>
      </w:r>
      <w:r w:rsidR="00F3660F">
        <w:rPr>
          <w:rFonts w:ascii="Optima LT Std" w:hAnsi="Optima LT Std"/>
          <w:b w:val="0"/>
          <w:i/>
          <w:sz w:val="30"/>
          <w:lang w:val="en-AU"/>
        </w:rPr>
        <w:t>obart, Tasmania 7000, Australia</w:t>
      </w:r>
    </w:p>
    <w:p w14:paraId="4DB83518" w14:textId="545E6A53" w:rsidR="004325F7" w:rsidRPr="004325F7" w:rsidRDefault="00D62C67" w:rsidP="008900C8">
      <w:pPr>
        <w:pStyle w:val="CorAu"/>
        <w:rPr>
          <w:rFonts w:ascii="Optima LT Std" w:hAnsi="Optima LT Std"/>
          <w:b w:val="0"/>
          <w:i/>
          <w:sz w:val="30"/>
          <w:lang w:val="en-AU"/>
        </w:rPr>
      </w:pPr>
      <w:r w:rsidRPr="004325F7">
        <w:rPr>
          <w:rFonts w:ascii="Optima LT Std" w:hAnsi="Optima LT Std"/>
          <w:b w:val="0"/>
          <w:i/>
          <w:sz w:val="30"/>
          <w:vertAlign w:val="superscript"/>
          <w:lang w:val="en-AU"/>
        </w:rPr>
        <w:t>2</w:t>
      </w:r>
      <w:r w:rsidRPr="004325F7">
        <w:rPr>
          <w:rFonts w:ascii="Optima LT Std" w:hAnsi="Optima LT Std"/>
          <w:b w:val="0"/>
          <w:i/>
          <w:sz w:val="30"/>
          <w:lang w:val="en-AU"/>
        </w:rPr>
        <w:t>Osteoarthritis Research Unit, University of Montreal Hospital Research Centre (CRCHUM), Montreal, Quebec, Canada</w:t>
      </w:r>
    </w:p>
    <w:p w14:paraId="2ED9C53E" w14:textId="77777777" w:rsidR="00D62C67" w:rsidRPr="004325F7" w:rsidRDefault="00D62C67" w:rsidP="008900C8">
      <w:pPr>
        <w:pStyle w:val="CorAu"/>
        <w:rPr>
          <w:rFonts w:ascii="Optima LT Std" w:hAnsi="Optima LT Std"/>
          <w:b w:val="0"/>
          <w:i/>
          <w:sz w:val="30"/>
          <w:lang w:val="en-AU"/>
        </w:rPr>
      </w:pPr>
      <w:r w:rsidRPr="004325F7">
        <w:rPr>
          <w:rFonts w:ascii="Optima LT Std" w:hAnsi="Optima LT Std"/>
          <w:b w:val="0"/>
          <w:i/>
          <w:sz w:val="30"/>
          <w:vertAlign w:val="superscript"/>
          <w:lang w:val="en-AU"/>
        </w:rPr>
        <w:t>3</w:t>
      </w:r>
      <w:r w:rsidRPr="004325F7">
        <w:rPr>
          <w:rFonts w:ascii="Optima LT Std" w:hAnsi="Optima LT Std"/>
          <w:b w:val="0"/>
          <w:i/>
          <w:sz w:val="30"/>
          <w:lang w:val="en-AU"/>
        </w:rPr>
        <w:t>Department of Epidemiology and Preventive Medicine, School of Public Health and Preventative Medicine, Monash University, Alfred Hospital, Prahran 3181, Melbourne, Australia</w:t>
      </w:r>
    </w:p>
    <w:p w14:paraId="7370A819" w14:textId="77777777" w:rsidR="004325F7" w:rsidRDefault="004325F7" w:rsidP="008900C8">
      <w:pPr>
        <w:pStyle w:val="CorAu"/>
        <w:rPr>
          <w:rFonts w:ascii="Optima LT Std" w:hAnsi="Optima LT Std"/>
          <w:b w:val="0"/>
          <w:i/>
          <w:sz w:val="30"/>
        </w:rPr>
      </w:pPr>
    </w:p>
    <w:p w14:paraId="43EDB959" w14:textId="77777777" w:rsidR="009C4BA6" w:rsidRPr="00267509" w:rsidRDefault="009C4BA6" w:rsidP="008900C8">
      <w:pPr>
        <w:pStyle w:val="CorAu"/>
      </w:pPr>
      <w:r w:rsidRPr="00267509">
        <w:t>Corresponding author</w:t>
      </w:r>
    </w:p>
    <w:p w14:paraId="23824C34" w14:textId="0F89DF1E" w:rsidR="009C4BA6" w:rsidRPr="00267509" w:rsidRDefault="009C4BA6" w:rsidP="008900C8">
      <w:pPr>
        <w:pStyle w:val="Address"/>
        <w:rPr>
          <w:rStyle w:val="Hyperlink"/>
          <w:rFonts w:ascii="Times New Roman" w:hAnsi="Times New Roman"/>
          <w:color w:val="auto"/>
          <w:sz w:val="20"/>
          <w:u w:val="none"/>
        </w:rPr>
      </w:pPr>
    </w:p>
    <w:p w14:paraId="0EA142E4" w14:textId="377B64BE" w:rsidR="00F364C2" w:rsidRPr="00267509" w:rsidRDefault="00F364C2" w:rsidP="008900C8">
      <w:pPr>
        <w:pStyle w:val="Address"/>
        <w:rPr>
          <w:rStyle w:val="Hyperlink"/>
          <w:rFonts w:ascii="Times New Roman" w:hAnsi="Times New Roman"/>
          <w:color w:val="auto"/>
          <w:sz w:val="20"/>
          <w:u w:val="none"/>
        </w:rPr>
      </w:pPr>
      <w:r w:rsidRPr="00267509">
        <w:rPr>
          <w:rStyle w:val="Hyperlink"/>
          <w:rFonts w:ascii="Times New Roman" w:hAnsi="Times New Roman"/>
          <w:color w:val="auto"/>
          <w:sz w:val="20"/>
          <w:u w:val="none"/>
        </w:rPr>
        <w:t>Johanne Martel-Pelletier, PhD</w:t>
      </w:r>
    </w:p>
    <w:p w14:paraId="5B8FD215" w14:textId="5F85644B" w:rsidR="00F364C2" w:rsidRPr="00267509" w:rsidRDefault="00F364C2" w:rsidP="008900C8">
      <w:pPr>
        <w:pStyle w:val="Address"/>
        <w:rPr>
          <w:rStyle w:val="Hyperlink"/>
          <w:rFonts w:ascii="Times New Roman" w:hAnsi="Times New Roman"/>
          <w:color w:val="auto"/>
          <w:sz w:val="20"/>
          <w:u w:val="none"/>
        </w:rPr>
      </w:pPr>
      <w:r w:rsidRPr="00267509">
        <w:rPr>
          <w:rStyle w:val="Hyperlink"/>
          <w:rFonts w:ascii="Times New Roman" w:hAnsi="Times New Roman"/>
          <w:color w:val="auto"/>
          <w:sz w:val="20"/>
          <w:u w:val="none"/>
        </w:rPr>
        <w:t>Osteoarthritis Research Unit</w:t>
      </w:r>
    </w:p>
    <w:p w14:paraId="13D4A332" w14:textId="286F979E" w:rsidR="00F364C2" w:rsidRPr="00267509" w:rsidRDefault="00F364C2" w:rsidP="008900C8">
      <w:pPr>
        <w:pStyle w:val="Address"/>
        <w:rPr>
          <w:rStyle w:val="Hyperlink"/>
          <w:rFonts w:ascii="Times New Roman" w:hAnsi="Times New Roman"/>
          <w:color w:val="auto"/>
          <w:sz w:val="20"/>
          <w:u w:val="none"/>
        </w:rPr>
      </w:pPr>
      <w:r w:rsidRPr="00267509">
        <w:rPr>
          <w:rStyle w:val="Hyperlink"/>
          <w:rFonts w:ascii="Times New Roman" w:hAnsi="Times New Roman"/>
          <w:color w:val="auto"/>
          <w:sz w:val="20"/>
          <w:u w:val="none"/>
        </w:rPr>
        <w:t>University of Montreal Hospital Research Centre (CRCHUM)</w:t>
      </w:r>
    </w:p>
    <w:p w14:paraId="1B6574C1" w14:textId="0F67ED31" w:rsidR="00F364C2" w:rsidRPr="00267509" w:rsidRDefault="00F364C2" w:rsidP="008900C8">
      <w:pPr>
        <w:pStyle w:val="Address"/>
        <w:rPr>
          <w:rStyle w:val="Hyperlink"/>
          <w:rFonts w:ascii="Times New Roman" w:hAnsi="Times New Roman"/>
          <w:color w:val="auto"/>
          <w:sz w:val="20"/>
          <w:u w:val="none"/>
        </w:rPr>
      </w:pPr>
      <w:r w:rsidRPr="00267509">
        <w:rPr>
          <w:rStyle w:val="Hyperlink"/>
          <w:rFonts w:ascii="Times New Roman" w:hAnsi="Times New Roman"/>
          <w:color w:val="auto"/>
          <w:sz w:val="20"/>
          <w:u w:val="none"/>
        </w:rPr>
        <w:t>900 rue Saint-Denis, Suite R11.412</w:t>
      </w:r>
    </w:p>
    <w:p w14:paraId="651C4813" w14:textId="77777777" w:rsidR="00F364C2" w:rsidRPr="00267509" w:rsidRDefault="00F364C2" w:rsidP="008900C8">
      <w:pPr>
        <w:pStyle w:val="Address"/>
        <w:rPr>
          <w:rStyle w:val="Hyperlink"/>
          <w:rFonts w:ascii="Times New Roman" w:hAnsi="Times New Roman"/>
          <w:color w:val="auto"/>
          <w:sz w:val="20"/>
          <w:u w:val="none"/>
        </w:rPr>
      </w:pPr>
      <w:r w:rsidRPr="00267509">
        <w:rPr>
          <w:rStyle w:val="Hyperlink"/>
          <w:rFonts w:ascii="Times New Roman" w:hAnsi="Times New Roman"/>
          <w:color w:val="auto"/>
          <w:sz w:val="20"/>
          <w:u w:val="none"/>
        </w:rPr>
        <w:t>Montreal, Quebec, Canada</w:t>
      </w:r>
    </w:p>
    <w:p w14:paraId="1D6A3B0C" w14:textId="0905FF63" w:rsidR="00F364C2" w:rsidRPr="00267509" w:rsidRDefault="00F364C2" w:rsidP="008900C8">
      <w:pPr>
        <w:pStyle w:val="Address"/>
        <w:rPr>
          <w:rStyle w:val="Hyperlink"/>
          <w:rFonts w:ascii="Times New Roman" w:hAnsi="Times New Roman"/>
          <w:color w:val="auto"/>
          <w:sz w:val="20"/>
          <w:u w:val="none"/>
        </w:rPr>
      </w:pPr>
      <w:r w:rsidRPr="00267509">
        <w:rPr>
          <w:rStyle w:val="Hyperlink"/>
          <w:rFonts w:ascii="Times New Roman" w:hAnsi="Times New Roman"/>
          <w:color w:val="auto"/>
          <w:sz w:val="20"/>
          <w:u w:val="none"/>
        </w:rPr>
        <w:t>H2X 0A9</w:t>
      </w:r>
    </w:p>
    <w:p w14:paraId="0F5FF74E" w14:textId="4933E34A" w:rsidR="00F364C2" w:rsidRPr="00267509" w:rsidRDefault="00F364C2" w:rsidP="008900C8">
      <w:pPr>
        <w:pStyle w:val="Address"/>
        <w:rPr>
          <w:rStyle w:val="Email"/>
        </w:rPr>
      </w:pPr>
      <w:r w:rsidRPr="00267509">
        <w:rPr>
          <w:rStyle w:val="Hyperlink"/>
          <w:rFonts w:ascii="Times New Roman" w:hAnsi="Times New Roman"/>
          <w:color w:val="auto"/>
          <w:sz w:val="20"/>
          <w:u w:val="none"/>
        </w:rPr>
        <w:t>E-mail: jm@martelpelletier.ca</w:t>
      </w:r>
    </w:p>
    <w:p w14:paraId="062245BB" w14:textId="77777777" w:rsidR="00EF61C5" w:rsidRDefault="00EF61C5" w:rsidP="008900C8">
      <w:pPr>
        <w:pStyle w:val="Opinstatehead"/>
        <w:rPr>
          <w:rFonts w:ascii="Times New Roman" w:hAnsi="Times New Roman"/>
          <w:b w:val="0"/>
          <w:sz w:val="20"/>
          <w:lang w:bidi="he-IL"/>
        </w:rPr>
      </w:pPr>
    </w:p>
    <w:p w14:paraId="11579AFD" w14:textId="77777777" w:rsidR="00D657F3" w:rsidRDefault="00D657F3" w:rsidP="008900C8">
      <w:pPr>
        <w:pStyle w:val="Opinstatehead"/>
        <w:rPr>
          <w:rFonts w:ascii="Times New Roman" w:hAnsi="Times New Roman"/>
          <w:b w:val="0"/>
          <w:sz w:val="20"/>
          <w:lang w:bidi="he-IL"/>
        </w:rPr>
      </w:pPr>
    </w:p>
    <w:p w14:paraId="68E189C4" w14:textId="77777777" w:rsidR="00D657F3" w:rsidRDefault="00D657F3" w:rsidP="008900C8">
      <w:pPr>
        <w:pStyle w:val="Opinstatehead"/>
        <w:rPr>
          <w:rFonts w:ascii="Times New Roman" w:hAnsi="Times New Roman"/>
          <w:b w:val="0"/>
          <w:sz w:val="20"/>
          <w:lang w:bidi="he-IL"/>
        </w:rPr>
      </w:pPr>
    </w:p>
    <w:p w14:paraId="2F6F0456" w14:textId="75B80A81" w:rsidR="00D657F3" w:rsidRDefault="00D657F3" w:rsidP="008900C8">
      <w:pPr>
        <w:pStyle w:val="Opinstatehead"/>
        <w:rPr>
          <w:rFonts w:ascii="Times New Roman" w:hAnsi="Times New Roman"/>
          <w:b w:val="0"/>
          <w:sz w:val="20"/>
          <w:lang w:bidi="he-IL"/>
        </w:rPr>
      </w:pPr>
      <w:r>
        <w:rPr>
          <w:rFonts w:ascii="Times New Roman" w:hAnsi="Times New Roman"/>
          <w:b w:val="0"/>
          <w:sz w:val="20"/>
          <w:lang w:bidi="he-IL"/>
        </w:rPr>
        <w:t>Keywords: o</w:t>
      </w:r>
      <w:r w:rsidRPr="00D657F3">
        <w:rPr>
          <w:rFonts w:ascii="Times New Roman" w:hAnsi="Times New Roman"/>
          <w:b w:val="0"/>
          <w:sz w:val="20"/>
          <w:lang w:bidi="he-IL"/>
        </w:rPr>
        <w:t>steoarthritis</w:t>
      </w:r>
      <w:r>
        <w:rPr>
          <w:rFonts w:ascii="Times New Roman" w:hAnsi="Times New Roman"/>
          <w:b w:val="0"/>
          <w:sz w:val="20"/>
          <w:lang w:bidi="he-IL"/>
        </w:rPr>
        <w:t>;</w:t>
      </w:r>
      <w:r w:rsidRPr="00D657F3">
        <w:rPr>
          <w:rFonts w:ascii="Times New Roman" w:hAnsi="Times New Roman"/>
          <w:b w:val="0"/>
          <w:sz w:val="20"/>
          <w:lang w:bidi="he-IL"/>
        </w:rPr>
        <w:t xml:space="preserve"> </w:t>
      </w:r>
      <w:r>
        <w:rPr>
          <w:rFonts w:ascii="Times New Roman" w:hAnsi="Times New Roman"/>
          <w:b w:val="0"/>
          <w:sz w:val="20"/>
          <w:lang w:bidi="he-IL"/>
        </w:rPr>
        <w:t>k</w:t>
      </w:r>
      <w:r w:rsidRPr="00D657F3">
        <w:rPr>
          <w:rFonts w:ascii="Times New Roman" w:hAnsi="Times New Roman"/>
          <w:b w:val="0"/>
          <w:sz w:val="20"/>
          <w:lang w:bidi="he-IL"/>
        </w:rPr>
        <w:t>nee osteoarthritis</w:t>
      </w:r>
      <w:r>
        <w:rPr>
          <w:rFonts w:ascii="Times New Roman" w:hAnsi="Times New Roman"/>
          <w:b w:val="0"/>
          <w:sz w:val="20"/>
          <w:lang w:bidi="he-IL"/>
        </w:rPr>
        <w:t>;</w:t>
      </w:r>
      <w:r w:rsidRPr="00D657F3">
        <w:rPr>
          <w:rFonts w:ascii="Times New Roman" w:hAnsi="Times New Roman"/>
          <w:b w:val="0"/>
          <w:sz w:val="20"/>
          <w:lang w:bidi="he-IL"/>
        </w:rPr>
        <w:t xml:space="preserve"> hand osteoarthritis</w:t>
      </w:r>
      <w:r>
        <w:rPr>
          <w:rFonts w:ascii="Times New Roman" w:hAnsi="Times New Roman"/>
          <w:b w:val="0"/>
          <w:sz w:val="20"/>
          <w:lang w:bidi="he-IL"/>
        </w:rPr>
        <w:t xml:space="preserve">; </w:t>
      </w:r>
      <w:r w:rsidRPr="00D657F3">
        <w:rPr>
          <w:rFonts w:ascii="Times New Roman" w:hAnsi="Times New Roman"/>
          <w:b w:val="0"/>
          <w:sz w:val="20"/>
          <w:lang w:bidi="he-IL"/>
        </w:rPr>
        <w:t>magnetic resonance imaging</w:t>
      </w:r>
      <w:r>
        <w:rPr>
          <w:rFonts w:ascii="Times New Roman" w:hAnsi="Times New Roman"/>
          <w:b w:val="0"/>
          <w:sz w:val="20"/>
          <w:lang w:bidi="he-IL"/>
        </w:rPr>
        <w:t>;</w:t>
      </w:r>
      <w:r w:rsidRPr="00D657F3">
        <w:rPr>
          <w:rFonts w:ascii="Times New Roman" w:hAnsi="Times New Roman"/>
          <w:b w:val="0"/>
          <w:sz w:val="20"/>
          <w:lang w:bidi="he-IL"/>
        </w:rPr>
        <w:t xml:space="preserve"> radiographs</w:t>
      </w:r>
      <w:r>
        <w:rPr>
          <w:rFonts w:ascii="Times New Roman" w:hAnsi="Times New Roman"/>
          <w:b w:val="0"/>
          <w:sz w:val="20"/>
          <w:lang w:bidi="he-IL"/>
        </w:rPr>
        <w:t>;</w:t>
      </w:r>
      <w:r w:rsidRPr="00D657F3">
        <w:rPr>
          <w:rFonts w:ascii="Times New Roman" w:hAnsi="Times New Roman"/>
          <w:b w:val="0"/>
          <w:sz w:val="20"/>
          <w:lang w:bidi="he-IL"/>
        </w:rPr>
        <w:t xml:space="preserve"> ultrasound</w:t>
      </w:r>
    </w:p>
    <w:p w14:paraId="76F71DAE" w14:textId="3D52D3A3" w:rsidR="00D657F3" w:rsidRDefault="00D657F3" w:rsidP="008900C8">
      <w:pPr>
        <w:pStyle w:val="Opinstatehead"/>
        <w:rPr>
          <w:rFonts w:ascii="Times New Roman" w:hAnsi="Times New Roman"/>
          <w:b w:val="0"/>
          <w:sz w:val="20"/>
          <w:lang w:bidi="he-IL"/>
        </w:rPr>
      </w:pPr>
      <w:r>
        <w:rPr>
          <w:rFonts w:ascii="Times New Roman" w:hAnsi="Times New Roman"/>
          <w:b w:val="0"/>
          <w:sz w:val="20"/>
          <w:lang w:bidi="he-IL"/>
        </w:rPr>
        <w:t>Compliance with Ethics Guidelines</w:t>
      </w:r>
    </w:p>
    <w:p w14:paraId="2D8DF746" w14:textId="414BAC6B" w:rsidR="00D657F3" w:rsidRDefault="00D657F3" w:rsidP="008900C8">
      <w:pPr>
        <w:pStyle w:val="Opinstatehead"/>
        <w:rPr>
          <w:rFonts w:ascii="Times New Roman" w:hAnsi="Times New Roman"/>
          <w:b w:val="0"/>
          <w:sz w:val="20"/>
          <w:lang w:bidi="he-IL"/>
        </w:rPr>
      </w:pPr>
      <w:r>
        <w:rPr>
          <w:rFonts w:ascii="Times New Roman" w:hAnsi="Times New Roman"/>
          <w:b w:val="0"/>
          <w:sz w:val="20"/>
          <w:lang w:bidi="he-IL"/>
        </w:rPr>
        <w:t>Conflicts of Interest</w:t>
      </w:r>
    </w:p>
    <w:p w14:paraId="13CEBD10" w14:textId="11C6A8E9" w:rsidR="00D657F3" w:rsidRDefault="00D657F3" w:rsidP="00D657F3">
      <w:pPr>
        <w:pStyle w:val="Opinstatehead"/>
        <w:rPr>
          <w:rFonts w:ascii="Times New Roman" w:hAnsi="Times New Roman"/>
          <w:b w:val="0"/>
          <w:sz w:val="20"/>
          <w:lang w:bidi="he-IL"/>
        </w:rPr>
      </w:pPr>
      <w:r w:rsidRPr="00D657F3">
        <w:rPr>
          <w:rFonts w:ascii="Times New Roman" w:hAnsi="Times New Roman"/>
          <w:b w:val="0"/>
          <w:sz w:val="20"/>
          <w:lang w:bidi="he-IL"/>
        </w:rPr>
        <w:t>Laura L. Laslett</w:t>
      </w:r>
      <w:r>
        <w:rPr>
          <w:rFonts w:ascii="Times New Roman" w:hAnsi="Times New Roman"/>
          <w:b w:val="0"/>
          <w:sz w:val="20"/>
          <w:lang w:bidi="he-IL"/>
        </w:rPr>
        <w:t xml:space="preserve"> </w:t>
      </w:r>
      <w:r w:rsidR="00032A15">
        <w:rPr>
          <w:rFonts w:ascii="Times New Roman" w:hAnsi="Times New Roman"/>
          <w:b w:val="0"/>
          <w:sz w:val="20"/>
          <w:lang w:bidi="he-IL"/>
        </w:rPr>
        <w:t xml:space="preserve">and </w:t>
      </w:r>
      <w:r w:rsidRPr="00D657F3">
        <w:rPr>
          <w:rFonts w:ascii="Times New Roman" w:hAnsi="Times New Roman"/>
          <w:b w:val="0"/>
          <w:sz w:val="20"/>
          <w:lang w:bidi="he-IL"/>
        </w:rPr>
        <w:t>Flavia M. Cicuttini</w:t>
      </w:r>
      <w:r>
        <w:rPr>
          <w:rFonts w:ascii="Times New Roman" w:hAnsi="Times New Roman"/>
          <w:b w:val="0"/>
          <w:sz w:val="20"/>
          <w:lang w:bidi="he-IL"/>
        </w:rPr>
        <w:t xml:space="preserve"> </w:t>
      </w:r>
      <w:r w:rsidR="00032A15">
        <w:rPr>
          <w:rFonts w:ascii="Times New Roman" w:hAnsi="Times New Roman"/>
          <w:b w:val="0"/>
          <w:sz w:val="20"/>
          <w:lang w:bidi="he-IL"/>
        </w:rPr>
        <w:t>declare that they have no conflicts of interest.</w:t>
      </w:r>
    </w:p>
    <w:p w14:paraId="3A53F0DA" w14:textId="2E9BD769" w:rsidR="00D657F3" w:rsidRDefault="00D657F3" w:rsidP="008900C8">
      <w:pPr>
        <w:pStyle w:val="Opinstatehead"/>
        <w:rPr>
          <w:rFonts w:ascii="Times New Roman" w:hAnsi="Times New Roman"/>
          <w:b w:val="0"/>
          <w:sz w:val="20"/>
          <w:lang w:bidi="he-IL"/>
        </w:rPr>
      </w:pPr>
    </w:p>
    <w:p w14:paraId="0A395117" w14:textId="6CB5D52F" w:rsidR="004B6A9D" w:rsidRDefault="00D657F3" w:rsidP="005019BC">
      <w:pPr>
        <w:pStyle w:val="Opinstatehead"/>
        <w:rPr>
          <w:rFonts w:ascii="Times New Roman" w:hAnsi="Times New Roman"/>
          <w:b w:val="0"/>
          <w:sz w:val="20"/>
          <w:lang w:bidi="he-IL"/>
        </w:rPr>
      </w:pPr>
      <w:r w:rsidRPr="00D657F3">
        <w:rPr>
          <w:rFonts w:ascii="Times New Roman" w:hAnsi="Times New Roman"/>
          <w:b w:val="0"/>
          <w:sz w:val="20"/>
          <w:lang w:bidi="he-IL"/>
        </w:rPr>
        <w:lastRenderedPageBreak/>
        <w:t>Jean-Pierre Pelletier</w:t>
      </w:r>
      <w:r>
        <w:rPr>
          <w:rFonts w:ascii="Times New Roman" w:hAnsi="Times New Roman"/>
          <w:b w:val="0"/>
          <w:sz w:val="20"/>
          <w:lang w:bidi="he-IL"/>
        </w:rPr>
        <w:t xml:space="preserve"> </w:t>
      </w:r>
      <w:r w:rsidRPr="00D657F3">
        <w:rPr>
          <w:rFonts w:ascii="Times New Roman" w:hAnsi="Times New Roman"/>
          <w:b w:val="0"/>
          <w:sz w:val="20"/>
          <w:lang w:bidi="he-IL"/>
        </w:rPr>
        <w:t>repo</w:t>
      </w:r>
      <w:r>
        <w:rPr>
          <w:rFonts w:ascii="Times New Roman" w:hAnsi="Times New Roman"/>
          <w:b w:val="0"/>
          <w:sz w:val="20"/>
          <w:lang w:bidi="he-IL"/>
        </w:rPr>
        <w:t xml:space="preserve">rts </w:t>
      </w:r>
      <w:r w:rsidR="00032A15">
        <w:rPr>
          <w:rFonts w:ascii="Times New Roman" w:hAnsi="Times New Roman"/>
          <w:b w:val="0"/>
          <w:sz w:val="20"/>
          <w:lang w:bidi="he-IL"/>
        </w:rPr>
        <w:t>he is shareholder for ArthroLab Inc.</w:t>
      </w:r>
      <w:r w:rsidRPr="00D657F3">
        <w:rPr>
          <w:rFonts w:ascii="Times New Roman" w:hAnsi="Times New Roman"/>
          <w:b w:val="0"/>
          <w:sz w:val="20"/>
          <w:lang w:bidi="he-IL"/>
        </w:rPr>
        <w:t>;</w:t>
      </w:r>
      <w:r w:rsidR="00032A15">
        <w:rPr>
          <w:rFonts w:ascii="Times New Roman" w:hAnsi="Times New Roman"/>
          <w:b w:val="0"/>
          <w:sz w:val="20"/>
          <w:lang w:bidi="he-IL"/>
        </w:rPr>
        <w:t xml:space="preserve"> </w:t>
      </w:r>
      <w:r w:rsidRPr="00D657F3">
        <w:rPr>
          <w:rFonts w:ascii="Times New Roman" w:hAnsi="Times New Roman"/>
          <w:b w:val="0"/>
          <w:sz w:val="20"/>
          <w:lang w:bidi="he-IL"/>
        </w:rPr>
        <w:t>Graeme Jones</w:t>
      </w:r>
      <w:r>
        <w:rPr>
          <w:rFonts w:ascii="Times New Roman" w:hAnsi="Times New Roman"/>
          <w:b w:val="0"/>
          <w:sz w:val="20"/>
          <w:lang w:bidi="he-IL"/>
        </w:rPr>
        <w:t xml:space="preserve"> reports grants and honoraria from and advisory board membership with Roche; consultancy with Servier; advisory board membership with Sanofi and Jannsen; grants and speaker fees from </w:t>
      </w:r>
      <w:r w:rsidRPr="00D657F3">
        <w:rPr>
          <w:rFonts w:ascii="Times New Roman" w:hAnsi="Times New Roman"/>
          <w:b w:val="0"/>
          <w:sz w:val="20"/>
          <w:lang w:bidi="he-IL"/>
        </w:rPr>
        <w:t>Abbvie</w:t>
      </w:r>
      <w:r>
        <w:rPr>
          <w:rFonts w:ascii="Times New Roman" w:hAnsi="Times New Roman"/>
          <w:b w:val="0"/>
          <w:sz w:val="20"/>
          <w:lang w:bidi="he-IL"/>
        </w:rPr>
        <w:t xml:space="preserve">; a travel grant and speaker fees from BMS; speaker fees </w:t>
      </w:r>
      <w:r w:rsidR="00032A15">
        <w:rPr>
          <w:rFonts w:ascii="Times New Roman" w:hAnsi="Times New Roman"/>
          <w:b w:val="0"/>
          <w:sz w:val="20"/>
          <w:lang w:bidi="he-IL"/>
        </w:rPr>
        <w:t xml:space="preserve">from </w:t>
      </w:r>
      <w:r w:rsidR="00032A15" w:rsidRPr="00D657F3">
        <w:rPr>
          <w:rFonts w:ascii="Times New Roman" w:hAnsi="Times New Roman"/>
          <w:b w:val="0"/>
          <w:sz w:val="20"/>
          <w:lang w:bidi="he-IL"/>
        </w:rPr>
        <w:t>Mundipharma</w:t>
      </w:r>
      <w:r w:rsidR="00032A15">
        <w:rPr>
          <w:rFonts w:ascii="Times New Roman" w:hAnsi="Times New Roman"/>
          <w:b w:val="0"/>
          <w:sz w:val="20"/>
          <w:lang w:bidi="he-IL"/>
        </w:rPr>
        <w:t xml:space="preserve">; and grants from Ardea, </w:t>
      </w:r>
      <w:r w:rsidR="00032A15" w:rsidRPr="00D657F3">
        <w:rPr>
          <w:rFonts w:ascii="Times New Roman" w:hAnsi="Times New Roman"/>
          <w:b w:val="0"/>
          <w:sz w:val="20"/>
          <w:lang w:bidi="he-IL"/>
        </w:rPr>
        <w:t>Auxilium</w:t>
      </w:r>
      <w:r w:rsidR="00032A15">
        <w:rPr>
          <w:rFonts w:ascii="Times New Roman" w:hAnsi="Times New Roman"/>
          <w:b w:val="0"/>
          <w:sz w:val="20"/>
          <w:lang w:bidi="he-IL"/>
        </w:rPr>
        <w:t xml:space="preserve">, and </w:t>
      </w:r>
      <w:r w:rsidR="00032A15" w:rsidRPr="00D657F3">
        <w:rPr>
          <w:rFonts w:ascii="Times New Roman" w:hAnsi="Times New Roman"/>
          <w:b w:val="0"/>
          <w:sz w:val="20"/>
          <w:lang w:bidi="he-IL"/>
        </w:rPr>
        <w:t>Inventiv</w:t>
      </w:r>
      <w:r w:rsidR="00032A15">
        <w:rPr>
          <w:rFonts w:ascii="Times New Roman" w:hAnsi="Times New Roman"/>
          <w:b w:val="0"/>
          <w:sz w:val="20"/>
          <w:lang w:bidi="he-IL"/>
        </w:rPr>
        <w:t xml:space="preserve">, outside the submitted work. </w:t>
      </w:r>
      <w:r w:rsidR="00032A15" w:rsidRPr="00032A15">
        <w:rPr>
          <w:rFonts w:ascii="Times New Roman" w:hAnsi="Times New Roman"/>
          <w:b w:val="0"/>
          <w:sz w:val="20"/>
          <w:lang w:bidi="he-IL"/>
        </w:rPr>
        <w:t>Johanne Martel-Pelletier</w:t>
      </w:r>
      <w:r w:rsidR="00032A15">
        <w:rPr>
          <w:rFonts w:ascii="Times New Roman" w:hAnsi="Times New Roman"/>
          <w:b w:val="0"/>
          <w:sz w:val="20"/>
          <w:lang w:bidi="he-IL"/>
        </w:rPr>
        <w:t xml:space="preserve"> reports that she is a shareholder for ArthroLab Inc.</w:t>
      </w:r>
    </w:p>
    <w:p w14:paraId="39198E07" w14:textId="0D032D6B" w:rsidR="00D657F3" w:rsidRPr="00267509" w:rsidRDefault="00032A15" w:rsidP="005019BC">
      <w:pPr>
        <w:pStyle w:val="Opinstatehead"/>
        <w:rPr>
          <w:rFonts w:ascii="Times New Roman" w:hAnsi="Times New Roman"/>
          <w:b w:val="0"/>
          <w:sz w:val="20"/>
          <w:lang w:bidi="he-IL"/>
        </w:rPr>
        <w:sectPr w:rsidR="00D657F3" w:rsidRPr="00267509" w:rsidSect="0024625E">
          <w:pgSz w:w="12240" w:h="15840"/>
          <w:pgMar w:top="720" w:right="720" w:bottom="720" w:left="720" w:header="720" w:footer="720" w:gutter="0"/>
          <w:cols w:space="720"/>
          <w:docGrid w:linePitch="360"/>
        </w:sectPr>
      </w:pPr>
      <w:r>
        <w:rPr>
          <w:rFonts w:ascii="Times New Roman" w:hAnsi="Times New Roman"/>
          <w:b w:val="0"/>
          <w:sz w:val="20"/>
          <w:lang w:bidi="he-IL"/>
        </w:rPr>
        <w:t>This article</w:t>
      </w:r>
      <w:r w:rsidR="00D657F3" w:rsidRPr="00D657F3">
        <w:rPr>
          <w:rFonts w:ascii="Times New Roman" w:hAnsi="Times New Roman"/>
          <w:b w:val="0"/>
          <w:sz w:val="20"/>
          <w:lang w:bidi="he-IL"/>
        </w:rPr>
        <w:t xml:space="preserve"> does not contain any studies/experiments with human or animal subjects performed by any of the authors not previously published.</w:t>
      </w:r>
    </w:p>
    <w:p w14:paraId="58B235DD" w14:textId="1908EABE" w:rsidR="009C4BA6" w:rsidRPr="00F364C2" w:rsidRDefault="009C4BA6" w:rsidP="008900C8">
      <w:pPr>
        <w:pStyle w:val="Opinstatehead"/>
        <w:rPr>
          <w:lang w:bidi="he-IL"/>
        </w:rPr>
      </w:pPr>
      <w:r w:rsidRPr="00F364C2">
        <w:rPr>
          <w:rFonts w:ascii="Times New Roman" w:hAnsi="Times New Roman"/>
          <w:b w:val="0"/>
          <w:sz w:val="20"/>
          <w:lang w:bidi="he-IL"/>
        </w:rPr>
        <w:lastRenderedPageBreak/>
        <w:t>Opinion statement</w:t>
      </w:r>
    </w:p>
    <w:p w14:paraId="3A1C03EF" w14:textId="713CEB6C" w:rsidR="009D1992" w:rsidRDefault="004B6A9D" w:rsidP="008900C8">
      <w:pPr>
        <w:pStyle w:val="Opinstatement"/>
        <w:rPr>
          <w:lang w:bidi="he-IL"/>
        </w:rPr>
      </w:pPr>
      <w:r w:rsidRPr="004B6A9D">
        <w:rPr>
          <w:lang w:bidi="he-IL"/>
        </w:rPr>
        <w:t xml:space="preserve">Radiographs are </w:t>
      </w:r>
      <w:r>
        <w:rPr>
          <w:lang w:bidi="he-IL"/>
        </w:rPr>
        <w:t xml:space="preserve">a </w:t>
      </w:r>
      <w:r w:rsidRPr="004B6A9D">
        <w:rPr>
          <w:lang w:bidi="he-IL"/>
        </w:rPr>
        <w:t>commonly used tool to assess disease progression in OA</w:t>
      </w:r>
      <w:r w:rsidR="00577C1D">
        <w:rPr>
          <w:lang w:bidi="he-IL"/>
        </w:rPr>
        <w:t xml:space="preserve">. </w:t>
      </w:r>
      <w:bookmarkStart w:id="0" w:name="_GoBack"/>
      <w:bookmarkEnd w:id="0"/>
      <w:r w:rsidR="00577C1D">
        <w:rPr>
          <w:lang w:bidi="he-IL"/>
        </w:rPr>
        <w:t>However, it</w:t>
      </w:r>
      <w:r w:rsidR="009D1992">
        <w:rPr>
          <w:lang w:bidi="he-IL"/>
        </w:rPr>
        <w:t xml:space="preserve"> is not the preferred method of definin</w:t>
      </w:r>
      <w:r w:rsidR="00267509">
        <w:rPr>
          <w:lang w:bidi="he-IL"/>
        </w:rPr>
        <w:t>g and following OA progression.</w:t>
      </w:r>
      <w:r w:rsidR="009D1992">
        <w:rPr>
          <w:lang w:bidi="he-IL"/>
        </w:rPr>
        <w:t xml:space="preserve"> While it is moderately responsive to change in terms of standardized response means (SRM), it is insensitive to change in cartilage measures.</w:t>
      </w:r>
    </w:p>
    <w:p w14:paraId="790187E0" w14:textId="4C263984" w:rsidR="00577C1D" w:rsidRDefault="009D1992" w:rsidP="008900C8">
      <w:pPr>
        <w:pStyle w:val="Opinstatement"/>
        <w:rPr>
          <w:lang w:bidi="he-IL"/>
        </w:rPr>
      </w:pPr>
      <w:r>
        <w:rPr>
          <w:lang w:bidi="he-IL"/>
        </w:rPr>
        <w:t>MRI</w:t>
      </w:r>
      <w:r w:rsidR="00577C1D">
        <w:rPr>
          <w:lang w:bidi="he-IL"/>
        </w:rPr>
        <w:t xml:space="preserve"> offer</w:t>
      </w:r>
      <w:r w:rsidR="00F364C2">
        <w:rPr>
          <w:lang w:bidi="he-IL"/>
        </w:rPr>
        <w:t>s</w:t>
      </w:r>
      <w:r w:rsidR="00577C1D">
        <w:rPr>
          <w:lang w:bidi="he-IL"/>
        </w:rPr>
        <w:t xml:space="preserve"> a much better assessment and OA</w:t>
      </w:r>
      <w:r>
        <w:rPr>
          <w:lang w:bidi="he-IL"/>
        </w:rPr>
        <w:t xml:space="preserve"> features are much better </w:t>
      </w:r>
      <w:r w:rsidR="00577C1D">
        <w:rPr>
          <w:lang w:bidi="he-IL"/>
        </w:rPr>
        <w:t xml:space="preserve">targeted </w:t>
      </w:r>
      <w:r>
        <w:rPr>
          <w:lang w:bidi="he-IL"/>
        </w:rPr>
        <w:t>for defining and following</w:t>
      </w:r>
      <w:r w:rsidR="00577C1D">
        <w:rPr>
          <w:lang w:bidi="he-IL"/>
        </w:rPr>
        <w:t xml:space="preserve"> </w:t>
      </w:r>
      <w:r w:rsidR="00F364C2">
        <w:rPr>
          <w:lang w:bidi="he-IL"/>
        </w:rPr>
        <w:t>the</w:t>
      </w:r>
      <w:r w:rsidR="00577C1D">
        <w:rPr>
          <w:lang w:bidi="he-IL"/>
        </w:rPr>
        <w:t xml:space="preserve"> disease</w:t>
      </w:r>
      <w:r>
        <w:rPr>
          <w:lang w:bidi="he-IL"/>
        </w:rPr>
        <w:t xml:space="preserve"> progression. </w:t>
      </w:r>
      <w:r w:rsidR="00F364C2">
        <w:rPr>
          <w:lang w:bidi="he-IL"/>
        </w:rPr>
        <w:t>U</w:t>
      </w:r>
      <w:r w:rsidR="0017362D">
        <w:rPr>
          <w:lang w:bidi="he-IL"/>
        </w:rPr>
        <w:t>sing MRI, c</w:t>
      </w:r>
      <w:r w:rsidR="00267509">
        <w:rPr>
          <w:lang w:bidi="he-IL"/>
        </w:rPr>
        <w:t>artilage volume</w:t>
      </w:r>
      <w:r w:rsidR="00577C1D">
        <w:rPr>
          <w:lang w:bidi="he-IL"/>
        </w:rPr>
        <w:t>/</w:t>
      </w:r>
      <w:r>
        <w:rPr>
          <w:lang w:bidi="he-IL"/>
        </w:rPr>
        <w:t xml:space="preserve">thickness </w:t>
      </w:r>
      <w:r w:rsidR="0017362D">
        <w:rPr>
          <w:lang w:bidi="he-IL"/>
        </w:rPr>
        <w:t xml:space="preserve">loss </w:t>
      </w:r>
      <w:r>
        <w:rPr>
          <w:lang w:bidi="he-IL"/>
        </w:rPr>
        <w:t>predict</w:t>
      </w:r>
      <w:r w:rsidR="00F364C2">
        <w:rPr>
          <w:lang w:bidi="he-IL"/>
        </w:rPr>
        <w:t>s</w:t>
      </w:r>
      <w:r>
        <w:rPr>
          <w:lang w:bidi="he-IL"/>
        </w:rPr>
        <w:t xml:space="preserve"> knee replacement and </w:t>
      </w:r>
      <w:r w:rsidR="00F364C2">
        <w:rPr>
          <w:lang w:bidi="he-IL"/>
        </w:rPr>
        <w:t xml:space="preserve">has </w:t>
      </w:r>
      <w:r>
        <w:rPr>
          <w:lang w:bidi="he-IL"/>
        </w:rPr>
        <w:t xml:space="preserve">similar levels of sensitivity to </w:t>
      </w:r>
      <w:r w:rsidR="0017362D">
        <w:rPr>
          <w:lang w:bidi="he-IL"/>
        </w:rPr>
        <w:t xml:space="preserve">discriminate treatments </w:t>
      </w:r>
      <w:r>
        <w:rPr>
          <w:lang w:bidi="he-IL"/>
        </w:rPr>
        <w:t xml:space="preserve">in clinical trials. Cartilage defect </w:t>
      </w:r>
      <w:r w:rsidR="0017362D">
        <w:rPr>
          <w:lang w:bidi="he-IL"/>
        </w:rPr>
        <w:t>is another target</w:t>
      </w:r>
      <w:r>
        <w:rPr>
          <w:lang w:bidi="he-IL"/>
        </w:rPr>
        <w:t xml:space="preserve"> </w:t>
      </w:r>
      <w:r w:rsidR="00F364C2">
        <w:rPr>
          <w:lang w:bidi="he-IL"/>
        </w:rPr>
        <w:t>which</w:t>
      </w:r>
      <w:r w:rsidR="00661267">
        <w:rPr>
          <w:lang w:bidi="he-IL"/>
        </w:rPr>
        <w:t xml:space="preserve"> </w:t>
      </w:r>
      <w:r w:rsidR="0017362D">
        <w:rPr>
          <w:lang w:bidi="he-IL"/>
        </w:rPr>
        <w:t xml:space="preserve">was found to </w:t>
      </w:r>
      <w:r>
        <w:rPr>
          <w:lang w:bidi="he-IL"/>
        </w:rPr>
        <w:t>also</w:t>
      </w:r>
      <w:r w:rsidR="0017362D">
        <w:rPr>
          <w:lang w:bidi="he-IL"/>
        </w:rPr>
        <w:t xml:space="preserve"> be an</w:t>
      </w:r>
      <w:r>
        <w:rPr>
          <w:lang w:bidi="he-IL"/>
        </w:rPr>
        <w:t xml:space="preserve"> independent predictor of </w:t>
      </w:r>
      <w:r w:rsidR="0017362D">
        <w:rPr>
          <w:lang w:bidi="he-IL"/>
        </w:rPr>
        <w:t xml:space="preserve">some </w:t>
      </w:r>
      <w:r>
        <w:rPr>
          <w:lang w:bidi="he-IL"/>
        </w:rPr>
        <w:t xml:space="preserve">OA outcomes. </w:t>
      </w:r>
      <w:r w:rsidR="00577C1D">
        <w:rPr>
          <w:lang w:bidi="he-IL"/>
        </w:rPr>
        <w:t>In addition to cartilage, another MRI target for diagnosis and assessment of OA progression</w:t>
      </w:r>
      <w:r w:rsidR="00577C1D" w:rsidDel="00577C1D">
        <w:rPr>
          <w:lang w:bidi="he-IL"/>
        </w:rPr>
        <w:t xml:space="preserve"> </w:t>
      </w:r>
      <w:r w:rsidR="00577C1D">
        <w:rPr>
          <w:lang w:bidi="he-IL"/>
        </w:rPr>
        <w:t xml:space="preserve">is </w:t>
      </w:r>
      <w:r w:rsidR="0038749E">
        <w:rPr>
          <w:lang w:bidi="he-IL"/>
        </w:rPr>
        <w:t>subchondral bone</w:t>
      </w:r>
      <w:r w:rsidR="0017362D">
        <w:rPr>
          <w:lang w:bidi="he-IL"/>
        </w:rPr>
        <w:t xml:space="preserve"> alterations</w:t>
      </w:r>
      <w:r w:rsidR="0038749E">
        <w:rPr>
          <w:lang w:bidi="he-IL"/>
        </w:rPr>
        <w:t>, especially bone marrow lesions</w:t>
      </w:r>
      <w:r w:rsidR="00577C1D">
        <w:rPr>
          <w:lang w:bidi="he-IL"/>
        </w:rPr>
        <w:t xml:space="preserve"> (BMLs)</w:t>
      </w:r>
      <w:r w:rsidR="0038749E">
        <w:rPr>
          <w:lang w:bidi="he-IL"/>
        </w:rPr>
        <w:t>.  BMLs independently predict OA outcomes including knee replacement</w:t>
      </w:r>
      <w:r w:rsidR="00F914AA">
        <w:rPr>
          <w:lang w:bidi="he-IL"/>
        </w:rPr>
        <w:t xml:space="preserve">, and are </w:t>
      </w:r>
      <w:r w:rsidR="00F7225F">
        <w:rPr>
          <w:lang w:bidi="he-IL"/>
        </w:rPr>
        <w:t>sensitive to progression</w:t>
      </w:r>
      <w:r w:rsidR="0038749E">
        <w:rPr>
          <w:lang w:bidi="he-IL"/>
        </w:rPr>
        <w:t>.</w:t>
      </w:r>
      <w:r w:rsidR="00F7225F">
        <w:rPr>
          <w:lang w:bidi="he-IL"/>
        </w:rPr>
        <w:t xml:space="preserve"> Targeting of BMLs by bone remodeling agents demonstrate</w:t>
      </w:r>
      <w:r w:rsidR="00F364C2">
        <w:rPr>
          <w:lang w:bidi="he-IL"/>
        </w:rPr>
        <w:t>s</w:t>
      </w:r>
      <w:r w:rsidR="00F7225F">
        <w:rPr>
          <w:lang w:bidi="he-IL"/>
        </w:rPr>
        <w:t xml:space="preserve"> that the natural history of the disease </w:t>
      </w:r>
      <w:r w:rsidR="00577C1D">
        <w:rPr>
          <w:lang w:bidi="he-IL"/>
        </w:rPr>
        <w:t>could be diminished</w:t>
      </w:r>
      <w:r w:rsidR="00F7225F">
        <w:rPr>
          <w:lang w:bidi="he-IL"/>
        </w:rPr>
        <w:t>.</w:t>
      </w:r>
      <w:r w:rsidR="00577C1D" w:rsidRPr="00577C1D">
        <w:rPr>
          <w:lang w:bidi="he-IL"/>
        </w:rPr>
        <w:t xml:space="preserve"> </w:t>
      </w:r>
      <w:r w:rsidR="00577C1D">
        <w:rPr>
          <w:lang w:bidi="he-IL"/>
        </w:rPr>
        <w:t xml:space="preserve">MRI-detected effusion and synovitis are also promising targets of OA progression. In addition, alterations </w:t>
      </w:r>
      <w:r w:rsidR="00F364C2">
        <w:rPr>
          <w:lang w:bidi="he-IL"/>
        </w:rPr>
        <w:t xml:space="preserve">in these tissues </w:t>
      </w:r>
      <w:r w:rsidR="00577C1D">
        <w:rPr>
          <w:lang w:bidi="he-IL"/>
        </w:rPr>
        <w:t>are promising outcome measure</w:t>
      </w:r>
      <w:r w:rsidR="00F364C2">
        <w:rPr>
          <w:lang w:bidi="he-IL"/>
        </w:rPr>
        <w:t>s</w:t>
      </w:r>
      <w:r w:rsidR="00577C1D">
        <w:rPr>
          <w:lang w:bidi="he-IL"/>
        </w:rPr>
        <w:t xml:space="preserve"> for clinical trials.</w:t>
      </w:r>
    </w:p>
    <w:p w14:paraId="517FE408" w14:textId="05874634" w:rsidR="00094B0C" w:rsidRDefault="00F364C2" w:rsidP="008900C8">
      <w:pPr>
        <w:pStyle w:val="Opinstatement"/>
        <w:rPr>
          <w:lang w:bidi="he-IL"/>
        </w:rPr>
      </w:pPr>
      <w:r>
        <w:rPr>
          <w:lang w:bidi="he-IL"/>
        </w:rPr>
        <w:t xml:space="preserve">Newer MRI methods of cartilage quality assessment, including signal intensity on T1 images and dGEMRIC, have been proposed for assessing early cartilage loss. However, the requirement for a contrast agent with dGEMRIC precludes its widespread use on safety grounds. </w:t>
      </w:r>
    </w:p>
    <w:p w14:paraId="06FB1C21" w14:textId="43293002" w:rsidR="00D51F89" w:rsidRDefault="00577C1D" w:rsidP="008900C8">
      <w:pPr>
        <w:pStyle w:val="Opinstatement"/>
        <w:rPr>
          <w:lang w:bidi="he-IL"/>
        </w:rPr>
      </w:pPr>
      <w:r>
        <w:rPr>
          <w:lang w:bidi="he-IL"/>
        </w:rPr>
        <w:t>Another</w:t>
      </w:r>
      <w:r w:rsidR="0017362D">
        <w:rPr>
          <w:lang w:bidi="he-IL"/>
        </w:rPr>
        <w:t xml:space="preserve"> promising</w:t>
      </w:r>
      <w:r>
        <w:rPr>
          <w:lang w:bidi="he-IL"/>
        </w:rPr>
        <w:t xml:space="preserve"> imaging modality for OA is ultrasound. </w:t>
      </w:r>
      <w:r w:rsidR="0017362D">
        <w:rPr>
          <w:lang w:bidi="he-IL"/>
        </w:rPr>
        <w:t>However, this</w:t>
      </w:r>
      <w:r>
        <w:rPr>
          <w:lang w:bidi="he-IL"/>
        </w:rPr>
        <w:t xml:space="preserve"> approach warrants further exploration as, although it has demonstrated a wide set of advantages over other imaging modalities, there are still major limitations. E</w:t>
      </w:r>
      <w:r w:rsidR="00106EB8">
        <w:rPr>
          <w:lang w:bidi="he-IL"/>
        </w:rPr>
        <w:t>vidence for use of ultrasound indices for assessing disease progression is limited</w:t>
      </w:r>
      <w:r>
        <w:rPr>
          <w:lang w:bidi="he-IL"/>
        </w:rPr>
        <w:t xml:space="preserve">. At present, this </w:t>
      </w:r>
      <w:r w:rsidR="0017362D">
        <w:rPr>
          <w:lang w:bidi="he-IL"/>
        </w:rPr>
        <w:t xml:space="preserve">imaging </w:t>
      </w:r>
      <w:r>
        <w:rPr>
          <w:lang w:bidi="he-IL"/>
        </w:rPr>
        <w:t xml:space="preserve">modality </w:t>
      </w:r>
      <w:r w:rsidR="00E70AAD">
        <w:rPr>
          <w:lang w:bidi="he-IL"/>
        </w:rPr>
        <w:t>may be better suited as a diagnostic</w:t>
      </w:r>
      <w:r w:rsidR="0017362D">
        <w:rPr>
          <w:lang w:bidi="he-IL"/>
        </w:rPr>
        <w:t xml:space="preserve"> </w:t>
      </w:r>
      <w:r w:rsidR="00E70AAD">
        <w:rPr>
          <w:lang w:bidi="he-IL"/>
        </w:rPr>
        <w:t xml:space="preserve">and </w:t>
      </w:r>
      <w:r w:rsidR="0017362D">
        <w:rPr>
          <w:lang w:bidi="he-IL"/>
        </w:rPr>
        <w:t xml:space="preserve">an </w:t>
      </w:r>
      <w:r w:rsidR="00E70AAD">
        <w:rPr>
          <w:lang w:bidi="he-IL"/>
        </w:rPr>
        <w:t>explanatory tool within clinical practice rather than large-scale studies or clinical trials.</w:t>
      </w:r>
    </w:p>
    <w:p w14:paraId="1DE1867C" w14:textId="6FF10B0D" w:rsidR="00F7225F" w:rsidRDefault="00F7225F" w:rsidP="008900C8">
      <w:pPr>
        <w:rPr>
          <w:rFonts w:ascii="Sabon LT Std" w:hAnsi="Sabon LT Std"/>
          <w:bCs/>
          <w:color w:val="000000"/>
          <w:lang w:val="en-AU"/>
        </w:rPr>
      </w:pPr>
      <w:r>
        <w:rPr>
          <w:bCs/>
          <w:lang w:val="en-AU"/>
        </w:rPr>
        <w:br w:type="page"/>
      </w:r>
    </w:p>
    <w:p w14:paraId="0D41E0EB" w14:textId="77777777" w:rsidR="00F7225F" w:rsidRPr="00F7225F" w:rsidRDefault="00F7225F" w:rsidP="008900C8">
      <w:pPr>
        <w:pStyle w:val="Introtext"/>
        <w:rPr>
          <w:bCs/>
          <w:lang w:val="en-AU"/>
        </w:rPr>
      </w:pPr>
    </w:p>
    <w:p w14:paraId="1036748E" w14:textId="77777777" w:rsidR="009C4BA6" w:rsidRPr="00120892" w:rsidRDefault="009C4BA6" w:rsidP="008900C8">
      <w:pPr>
        <w:pStyle w:val="Heading2"/>
      </w:pPr>
      <w:r w:rsidRPr="00120892">
        <w:t>Introduction</w:t>
      </w:r>
    </w:p>
    <w:p w14:paraId="1971D226" w14:textId="6E2BA49B" w:rsidR="0052588D" w:rsidRPr="0052588D" w:rsidRDefault="0052588D" w:rsidP="008900C8">
      <w:pPr>
        <w:pStyle w:val="Introtext"/>
        <w:rPr>
          <w:bCs/>
          <w:lang w:val="en-AU"/>
        </w:rPr>
      </w:pPr>
      <w:r w:rsidRPr="0052588D">
        <w:rPr>
          <w:bCs/>
          <w:lang w:val="en-AU"/>
        </w:rPr>
        <w:t>Osteoarthritis (OA) is currently defined as a “</w:t>
      </w:r>
      <w:r w:rsidRPr="0052588D">
        <w:rPr>
          <w:bCs/>
          <w:i/>
          <w:lang w:val="en-AU"/>
        </w:rPr>
        <w:t>progressive disease of synovial joints, representing failed repair of joint damage that results from stresses initiated by an abnormality in any of the synovial joint tissues… this ultimately results in the breakdown of cartilage and bone, leading to symptoms of pain, stiffness and functional disability</w:t>
      </w:r>
      <w:r w:rsidRPr="0052588D">
        <w:rPr>
          <w:bCs/>
          <w:lang w:val="en-AU"/>
        </w:rPr>
        <w:t>”</w:t>
      </w:r>
      <w:r w:rsidRPr="0052588D">
        <w:rPr>
          <w:bCs/>
          <w:lang w:val="en-AU"/>
        </w:rPr>
        <w:fldChar w:fldCharType="begin"/>
      </w:r>
      <w:r w:rsidR="00F1658D">
        <w:rPr>
          <w:bCs/>
          <w:lang w:val="en-AU"/>
        </w:rPr>
        <w:instrText xml:space="preserve"> ADDIN EN.CITE &lt;EndNote&gt;&lt;Cite&gt;&lt;Author&gt;Lane&lt;/Author&gt;&lt;Year&gt;2011&lt;/Year&gt;&lt;RecNum&gt;72&lt;/RecNum&gt;&lt;DisplayText&gt; [1]&lt;/DisplayText&gt;&lt;record&gt;&lt;rec-number&gt;72&lt;/rec-number&gt;&lt;foreign-keys&gt;&lt;key app="EN" db-id="xxevtwdwr9r0x3eaafv5e5xgp0rt5p0t0050" timestamp="1330325451"&gt;72&lt;/key&gt;&lt;/foreign-keys&gt;&lt;ref-type name="Journal Article"&gt;17&lt;/ref-type&gt;&lt;contributors&gt;&lt;authors&gt;&lt;author&gt;Lane, N. E.&lt;/author&gt;&lt;author&gt;Brandt, K.&lt;/author&gt;&lt;author&gt;Hawker, G.&lt;/author&gt;&lt;author&gt;Peeva, E.&lt;/author&gt;&lt;author&gt;Schreyer, E.&lt;/author&gt;&lt;author&gt;Tsuji, W.&lt;/author&gt;&lt;author&gt;Hochberg, M. C.&lt;/author&gt;&lt;/authors&gt;&lt;/contributors&gt;&lt;auth-address&gt;Department of Medicine, University of California at Davis School of Medicine, Sacramento, CA 95817, USA. nelane@ucdavis.edu&lt;/auth-address&gt;&lt;titles&gt;&lt;title&gt;OARSI-FDA initiative: defining the disease state of osteoarthritis&lt;/title&gt;&lt;secondary-title&gt;Osteoarthritis Cartilage&lt;/secondary-title&gt;&lt;/titles&gt;&lt;periodical&gt;&lt;full-title&gt;Osteoarthritis Cartilage&lt;/full-title&gt;&lt;/periodical&gt;&lt;pages&gt;478-82&lt;/pages&gt;&lt;volume&gt;19&lt;/volume&gt;&lt;number&gt;5&lt;/number&gt;&lt;edition&gt;2011/03/15&lt;/edition&gt;&lt;keywords&gt;&lt;keyword&gt;Clinical Trials as Topic/methods&lt;/keyword&gt;&lt;keyword&gt;Evidence-Based Medicine/methods&lt;/keyword&gt;&lt;keyword&gt;Humans&lt;/keyword&gt;&lt;keyword&gt;Magnetic Resonance Imaging&lt;/keyword&gt;&lt;keyword&gt;Osteoarthritis/ diagnosis/etiology/therapy&lt;/keyword&gt;&lt;keyword&gt;Research Design&lt;/keyword&gt;&lt;keyword&gt;Stress, Mechanical&lt;/keyword&gt;&lt;/keywords&gt;&lt;dates&gt;&lt;year&gt;2011&lt;/year&gt;&lt;pub-dates&gt;&lt;date&gt;May&lt;/date&gt;&lt;/pub-dates&gt;&lt;/dates&gt;&lt;isbn&gt;1522-9653 (Electronic)&amp;#xD;1063-4584 (Linking)&lt;/isbn&gt;&lt;accession-num&gt;21396464&lt;/accession-num&gt;&lt;urls&gt;&lt;/urls&gt;&lt;electronic-resource-num&gt;10.1016/j.joca.2010.09.013&lt;/electronic-resource-num&gt;&lt;remote-database-provider&gt;NLM&lt;/remote-database-provider&gt;&lt;language&gt;eng&lt;/language&gt;&lt;/record&gt;&lt;/Cite&gt;&lt;/EndNote&gt;</w:instrText>
      </w:r>
      <w:r w:rsidRPr="0052588D">
        <w:rPr>
          <w:bCs/>
          <w:lang w:val="en-AU"/>
        </w:rPr>
        <w:fldChar w:fldCharType="separate"/>
      </w:r>
      <w:r w:rsidRPr="0052588D">
        <w:rPr>
          <w:bCs/>
          <w:noProof/>
          <w:lang w:val="en-AU"/>
        </w:rPr>
        <w:t> [</w:t>
      </w:r>
      <w:r w:rsidRPr="00703563">
        <w:rPr>
          <w:bCs/>
          <w:noProof/>
          <w:lang w:val="en-AU"/>
        </w:rPr>
        <w:t>1</w:t>
      </w:r>
      <w:r w:rsidRPr="0052588D">
        <w:rPr>
          <w:bCs/>
          <w:noProof/>
          <w:lang w:val="en-AU"/>
        </w:rPr>
        <w:t>]</w:t>
      </w:r>
      <w:r w:rsidRPr="0052588D">
        <w:rPr>
          <w:bCs/>
          <w:lang w:val="en-AU"/>
        </w:rPr>
        <w:fldChar w:fldCharType="end"/>
      </w:r>
      <w:r w:rsidRPr="0052588D">
        <w:rPr>
          <w:bCs/>
          <w:lang w:val="en-AU"/>
        </w:rPr>
        <w:t>. Such a concept of OA as being only a degenerative disease or “wear and tear” is now considered outdated</w:t>
      </w:r>
      <w:r w:rsidRPr="0052588D">
        <w:rPr>
          <w:bCs/>
          <w:lang w:val="en-AU"/>
        </w:rPr>
        <w:fldChar w:fldCharType="begin">
          <w:fldData xml:space="preserve">PEVuZE5vdGU+PENpdGU+PEF1dGhvcj5DcmVhbWVyPC9BdXRob3I+PFllYXI+MTk5NzwvWWVhcj48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</w:fldData>
        </w:fldChar>
      </w:r>
      <w:r w:rsidR="00F1658D">
        <w:rPr>
          <w:bCs/>
          <w:lang w:val="en-AU"/>
        </w:rPr>
        <w:instrText xml:space="preserve"> ADDIN EN.CITE </w:instrText>
      </w:r>
      <w:r w:rsidR="00F1658D">
        <w:rPr>
          <w:bCs/>
          <w:lang w:val="en-AU"/>
        </w:rPr>
        <w:fldChar w:fldCharType="begin">
          <w:fldData xml:space="preserve">PEVuZE5vdGU+PENpdGU+PEF1dGhvcj5DcmVhbWVyPC9BdXRob3I+PFllYXI+MTk5NzwvWWVhcj48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</w:fldData>
        </w:fldChar>
      </w:r>
      <w:r w:rsidR="00F1658D">
        <w:rPr>
          <w:bCs/>
          <w:lang w:val="en-AU"/>
        </w:rPr>
        <w:instrText xml:space="preserve"> ADDIN EN.CITE.DATA </w:instrText>
      </w:r>
      <w:r w:rsidR="00F1658D">
        <w:rPr>
          <w:bCs/>
          <w:lang w:val="en-AU"/>
        </w:rPr>
      </w:r>
      <w:r w:rsidR="00F1658D">
        <w:rPr>
          <w:bCs/>
          <w:lang w:val="en-AU"/>
        </w:rPr>
        <w:fldChar w:fldCharType="end"/>
      </w:r>
      <w:r w:rsidRPr="0052588D">
        <w:rPr>
          <w:bCs/>
          <w:lang w:val="en-AU"/>
        </w:rPr>
      </w:r>
      <w:r w:rsidRPr="0052588D">
        <w:rPr>
          <w:bCs/>
          <w:lang w:val="en-AU"/>
        </w:rPr>
        <w:fldChar w:fldCharType="separate"/>
      </w:r>
      <w:r w:rsidRPr="0052588D">
        <w:rPr>
          <w:bCs/>
          <w:noProof/>
          <w:lang w:val="en-AU"/>
        </w:rPr>
        <w:t> [</w:t>
      </w:r>
      <w:r w:rsidRPr="00703563">
        <w:rPr>
          <w:bCs/>
          <w:noProof/>
          <w:lang w:val="en-AU"/>
        </w:rPr>
        <w:t>2</w:t>
      </w:r>
      <w:r w:rsidRPr="0052588D">
        <w:rPr>
          <w:bCs/>
          <w:noProof/>
          <w:lang w:val="en-AU"/>
        </w:rPr>
        <w:t xml:space="preserve">, </w:t>
      </w:r>
      <w:r w:rsidRPr="00703563">
        <w:rPr>
          <w:bCs/>
          <w:noProof/>
          <w:lang w:val="en-AU"/>
        </w:rPr>
        <w:t>3</w:t>
      </w:r>
      <w:r w:rsidRPr="0052588D">
        <w:rPr>
          <w:bCs/>
          <w:noProof/>
          <w:lang w:val="en-AU"/>
        </w:rPr>
        <w:t>]</w:t>
      </w:r>
      <w:r w:rsidRPr="0052588D">
        <w:rPr>
          <w:bCs/>
          <w:lang w:val="en-AU"/>
        </w:rPr>
        <w:fldChar w:fldCharType="end"/>
      </w:r>
      <w:r w:rsidRPr="0052588D">
        <w:rPr>
          <w:bCs/>
          <w:lang w:val="en-AU"/>
        </w:rPr>
        <w:t>. OA is a complex disease involving all the tissues of the joint as well as inflammation. Emerging research suggests that OA is a collection of heterogeneous pathologies that result in a common outcome</w:t>
      </w:r>
      <w:r w:rsidR="0017362D">
        <w:rPr>
          <w:bCs/>
          <w:lang w:val="en-AU"/>
        </w:rPr>
        <w:t xml:space="preserve"> </w:t>
      </w:r>
      <w:r w:rsidRPr="0052588D">
        <w:rPr>
          <w:bCs/>
          <w:lang w:val="en-AU"/>
        </w:rPr>
        <w:t>(pain and joint destruction)</w:t>
      </w:r>
      <w:r w:rsidR="00661267" w:rsidRPr="0052588D">
        <w:rPr>
          <w:bCs/>
          <w:lang w:val="en-AU"/>
        </w:rPr>
        <w:t>, rather than being one homogeneous disease</w:t>
      </w:r>
      <w:r w:rsidRPr="0052588D">
        <w:rPr>
          <w:bCs/>
          <w:lang w:val="en-AU"/>
        </w:rPr>
        <w:t>. This</w:t>
      </w:r>
      <w:r w:rsidRPr="0052588D">
        <w:rPr>
          <w:bCs/>
          <w:lang w:val="en-CA"/>
        </w:rPr>
        <w:t xml:space="preserve"> heterogeneity</w:t>
      </w:r>
      <w:r w:rsidRPr="0052588D">
        <w:rPr>
          <w:bCs/>
          <w:lang w:val="en-AU"/>
        </w:rPr>
        <w:t xml:space="preserve"> includes different subtypes and structures </w:t>
      </w:r>
      <w:r w:rsidRPr="0052588D">
        <w:rPr>
          <w:bCs/>
          <w:lang w:val="en-CA"/>
        </w:rPr>
        <w:t xml:space="preserve">affected, </w:t>
      </w:r>
      <w:r w:rsidRPr="0052588D">
        <w:rPr>
          <w:bCs/>
          <w:lang w:val="en-AU"/>
        </w:rPr>
        <w:t xml:space="preserve">where OA processes begin, and risk factors, </w:t>
      </w:r>
      <w:r w:rsidRPr="0052588D">
        <w:rPr>
          <w:bCs/>
          <w:lang w:val="en-CA"/>
        </w:rPr>
        <w:t>all</w:t>
      </w:r>
      <w:r w:rsidRPr="0052588D">
        <w:rPr>
          <w:bCs/>
          <w:lang w:val="en-AU"/>
        </w:rPr>
        <w:t xml:space="preserve"> depend</w:t>
      </w:r>
      <w:r w:rsidRPr="0052588D">
        <w:rPr>
          <w:bCs/>
          <w:lang w:val="en-CA"/>
        </w:rPr>
        <w:t>ing</w:t>
      </w:r>
      <w:r w:rsidRPr="0052588D">
        <w:rPr>
          <w:bCs/>
          <w:lang w:val="en-AU"/>
        </w:rPr>
        <w:t xml:space="preserve"> on the joints affected. </w:t>
      </w:r>
    </w:p>
    <w:p w14:paraId="3E97C41C" w14:textId="35603C6D" w:rsidR="0052588D" w:rsidRPr="0052588D" w:rsidRDefault="00CA7B9E" w:rsidP="008900C8">
      <w:pPr>
        <w:pStyle w:val="Introtext"/>
        <w:rPr>
          <w:bCs/>
          <w:lang w:val="en-AU"/>
        </w:rPr>
      </w:pPr>
      <w:r>
        <w:rPr>
          <w:bCs/>
          <w:lang w:val="en-AU"/>
        </w:rPr>
        <w:t>I</w:t>
      </w:r>
      <w:r w:rsidRPr="0052588D">
        <w:rPr>
          <w:bCs/>
          <w:lang w:val="en-AU"/>
        </w:rPr>
        <w:t>n addition to cartilage degeneration</w:t>
      </w:r>
      <w:r>
        <w:rPr>
          <w:bCs/>
          <w:lang w:val="en-AU"/>
        </w:rPr>
        <w:t>, s</w:t>
      </w:r>
      <w:r w:rsidR="0052588D" w:rsidRPr="0052588D">
        <w:rPr>
          <w:bCs/>
          <w:lang w:val="en-AU"/>
        </w:rPr>
        <w:t>pecific phenotypes/subtypes of OA proposed in the literature i</w:t>
      </w:r>
      <w:r>
        <w:rPr>
          <w:bCs/>
          <w:lang w:val="en-AU"/>
        </w:rPr>
        <w:t>nclude</w:t>
      </w:r>
      <w:r w:rsidR="0052588D" w:rsidRPr="0052588D">
        <w:rPr>
          <w:bCs/>
          <w:lang w:val="en-AU"/>
        </w:rPr>
        <w:t xml:space="preserve"> a bone specific subtype</w:t>
      </w:r>
      <w:r w:rsidR="0052588D" w:rsidRPr="0052588D">
        <w:rPr>
          <w:bCs/>
          <w:lang w:val="en-AU"/>
        </w:rPr>
        <w:fldChar w:fldCharType="begin"/>
      </w:r>
      <w:r w:rsidR="00F1658D">
        <w:rPr>
          <w:bCs/>
          <w:lang w:val="en-AU"/>
        </w:rPr>
        <w:instrText xml:space="preserve"> ADDIN EN.CITE &lt;EndNote&gt;&lt;Cite&gt;&lt;Author&gt;Walsh&lt;/Author&gt;&lt;Year&gt;2011&lt;/Year&gt;&lt;RecNum&gt;288&lt;/RecNum&gt;&lt;DisplayText&gt; [4]&lt;/DisplayText&gt;&lt;record&gt;&lt;rec-number&gt;288&lt;/rec-number&gt;&lt;foreign-keys&gt;&lt;key app="EN" db-id="xxevtwdwr9r0x3eaafv5e5xgp0rt5p0t0050" timestamp="1363818247"&gt;288&lt;/key&gt;&lt;/foreign-keys&gt;&lt;ref-type name="Journal Article"&gt;17&lt;/ref-type&gt;&lt;contributors&gt;&lt;authors&gt;&lt;author&gt;Walsh, D. A.&lt;/author&gt;&lt;author&gt;Chapman, V.&lt;/author&gt;&lt;/authors&gt;&lt;/contributors&gt;&lt;titles&gt;&lt;title&gt;Bisphosphonates for osteoarthritis&lt;/title&gt;&lt;secondary-title&gt;Arthritis Res Ther&lt;/secondary-title&gt;&lt;/titles&gt;&lt;periodical&gt;&lt;full-title&gt;Arthritis Res Ther&lt;/full-title&gt;&lt;/periodical&gt;&lt;pages&gt;128&lt;/pages&gt;&lt;volume&gt;13&lt;/volume&gt;&lt;number&gt;5&lt;/number&gt;&lt;edition&gt;2011/10/15&lt;/edition&gt;&lt;keywords&gt;&lt;keyword&gt;Animals&lt;/keyword&gt;&lt;keyword&gt;Anterior Cruciate Ligament/ surgery&lt;/keyword&gt;&lt;keyword&gt;Arthralgia/ drug therapy&lt;/keyword&gt;&lt;keyword&gt;Bone Density Conservation Agents/ pharmacology&lt;/keyword&gt;&lt;keyword&gt;Diphosphonates/ pharmacology&lt;/keyword&gt;&lt;keyword&gt;Female&lt;/keyword&gt;&lt;keyword&gt;Male&lt;/keyword&gt;&lt;keyword&gt;Osteoarthritis, Knee/ drug therapy&lt;/keyword&gt;&lt;/keywords&gt;&lt;dates&gt;&lt;year&gt;2011&lt;/year&gt;&lt;/dates&gt;&lt;isbn&gt;1478-6362 (Electronic)&amp;#xD;1478-6354 (Linking)&lt;/isbn&gt;&lt;accession-num&gt;21996085&lt;/accession-num&gt;&lt;urls&gt;&lt;/urls&gt;&lt;custom2&gt;3308068&lt;/custom2&gt;&lt;electronic-resource-num&gt;10.1186/ar3448&lt;/electronic-resource-num&gt;&lt;remote-database-provider&gt;NLM&lt;/remote-database-provider&gt;&lt;language&gt;eng&lt;/language&gt;&lt;/record&gt;&lt;/Cite&gt;&lt;/EndNote&gt;</w:instrText>
      </w:r>
      <w:r w:rsidR="0052588D" w:rsidRPr="0052588D">
        <w:rPr>
          <w:bCs/>
          <w:lang w:val="en-AU"/>
        </w:rPr>
        <w:fldChar w:fldCharType="separate"/>
      </w:r>
      <w:r w:rsidR="0052588D" w:rsidRPr="0052588D">
        <w:rPr>
          <w:bCs/>
          <w:noProof/>
          <w:lang w:val="en-AU"/>
        </w:rPr>
        <w:t> [</w:t>
      </w:r>
      <w:r w:rsidR="0052588D" w:rsidRPr="00703563">
        <w:rPr>
          <w:bCs/>
          <w:noProof/>
          <w:lang w:val="en-AU"/>
        </w:rPr>
        <w:t>4</w:t>
      </w:r>
      <w:r w:rsidR="0052588D" w:rsidRPr="0052588D">
        <w:rPr>
          <w:bCs/>
          <w:noProof/>
          <w:lang w:val="en-AU"/>
        </w:rPr>
        <w:t>]</w:t>
      </w:r>
      <w:r w:rsidR="0052588D" w:rsidRPr="0052588D">
        <w:rPr>
          <w:bCs/>
          <w:lang w:val="en-AU"/>
        </w:rPr>
        <w:fldChar w:fldCharType="end"/>
      </w:r>
      <w:r w:rsidR="00661267">
        <w:rPr>
          <w:bCs/>
          <w:lang w:val="en-AU"/>
        </w:rPr>
        <w:t>,</w:t>
      </w:r>
      <w:r w:rsidR="009E74D5">
        <w:rPr>
          <w:bCs/>
          <w:lang w:val="en-AU"/>
        </w:rPr>
        <w:t xml:space="preserve"> </w:t>
      </w:r>
      <w:r w:rsidR="0052588D" w:rsidRPr="0052588D">
        <w:rPr>
          <w:bCs/>
          <w:lang w:val="en-AU"/>
        </w:rPr>
        <w:t>predominantly bone marrow lesions in the subchondral bone</w:t>
      </w:r>
      <w:r w:rsidR="0052588D" w:rsidRPr="0052588D">
        <w:rPr>
          <w:bCs/>
          <w:lang w:val="en-AU"/>
        </w:rPr>
        <w:fldChar w:fldCharType="begin"/>
      </w:r>
      <w:r w:rsidR="00F1658D">
        <w:rPr>
          <w:bCs/>
          <w:lang w:val="en-AU"/>
        </w:rPr>
        <w:instrText xml:space="preserve"> ADDIN EN.CITE &lt;EndNote&gt;&lt;Cite&gt;&lt;Author&gt;Martel-Pelletier&lt;/Author&gt;&lt;Year&gt;2010&lt;/Year&gt;&lt;RecNum&gt;601&lt;/RecNum&gt;&lt;DisplayText&gt; [5]&lt;/DisplayText&gt;&lt;record&gt;&lt;rec-number&gt;601&lt;/rec-number&gt;&lt;foreign-keys&gt;&lt;key app="EN" db-id="xxevtwdwr9r0x3eaafv5e5xgp0rt5p0t0050" timestamp="1450144258"&gt;601&lt;/key&gt;&lt;/foreign-keys&gt;&lt;ref-type name="Journal Article"&gt;17&lt;/ref-type&gt;&lt;contributors&gt;&lt;authors&gt;&lt;author&gt;Martel-Pelletier, J.&lt;/author&gt;&lt;author&gt;Pelletier, J. P.&lt;/author&gt;&lt;/authors&gt;&lt;/contributors&gt;&lt;auth-address&gt;Osteoarthritis Research Unit, University of Montreal Hospital Research Centre, Notre-Dame Hospital, Montreal, Quebec, Canada. jm@martelpelletier.ca&lt;/auth-address&gt;&lt;titles&gt;&lt;title&gt;Is osteoarthritis a disease involving only cartilage or other articular tissues?&lt;/title&gt;&lt;secondary-title&gt;Eklem Hastalik Cerrahisi&lt;/secondary-title&gt;&lt;alt-title&gt;Eklem hastaliklari ve cerrahisi = Joint diseases &amp;amp; related surgery&lt;/alt-title&gt;&lt;/titles&gt;&lt;periodical&gt;&lt;full-title&gt;Eklem Hastalik Cerrahisi&lt;/full-title&gt;&lt;abbr-1&gt;Eklem hastaliklari ve cerrahisi = Joint diseases &amp;amp; related surgery&lt;/abbr-1&gt;&lt;/periodical&gt;&lt;alt-periodical&gt;&lt;full-title&gt;Eklem Hastalik Cerrahisi&lt;/full-title&gt;&lt;abbr-1&gt;Eklem hastaliklari ve cerrahisi = Joint diseases &amp;amp; related surgery&lt;/abbr-1&gt;&lt;/alt-periodical&gt;&lt;pages&gt;2-14&lt;/pages&gt;&lt;volume&gt;21&lt;/volume&gt;&lt;number&gt;1&lt;/number&gt;&lt;edition&gt;2010/03/23&lt;/edition&gt;&lt;keywords&gt;&lt;keyword&gt;*Bone Remodeling&lt;/keyword&gt;&lt;keyword&gt;Cartilage, Articular/*pathology&lt;/keyword&gt;&lt;keyword&gt;Disease Progression&lt;/keyword&gt;&lt;keyword&gt;Humans&lt;/keyword&gt;&lt;keyword&gt;Osteoarthritis/etiology/*pathology&lt;/keyword&gt;&lt;keyword&gt;Risk Factors&lt;/keyword&gt;&lt;keyword&gt;Synovial Membrane/*pathology&lt;/keyword&gt;&lt;/keywords&gt;&lt;dates&gt;&lt;year&gt;2010&lt;/year&gt;&lt;pub-dates&gt;&lt;date&gt;Apr&lt;/date&gt;&lt;/pub-dates&gt;&lt;/dates&gt;&lt;accession-num&gt;20302555&lt;/accession-num&gt;&lt;urls&gt;&lt;/urls&gt;&lt;remote-database-provider&gt;NLM&lt;/remote-database-provider&gt;&lt;language&gt;eng&lt;/language&gt;&lt;/record&gt;&lt;/Cite&gt;&lt;/EndNote&gt;</w:instrText>
      </w:r>
      <w:r w:rsidR="0052588D" w:rsidRPr="0052588D">
        <w:rPr>
          <w:bCs/>
          <w:lang w:val="en-AU"/>
        </w:rPr>
        <w:fldChar w:fldCharType="separate"/>
      </w:r>
      <w:r w:rsidR="0052588D" w:rsidRPr="0052588D">
        <w:rPr>
          <w:bCs/>
          <w:noProof/>
          <w:lang w:val="en-AU"/>
        </w:rPr>
        <w:t> [</w:t>
      </w:r>
      <w:r w:rsidR="0052588D" w:rsidRPr="00703563">
        <w:rPr>
          <w:bCs/>
          <w:noProof/>
          <w:lang w:val="en-AU"/>
        </w:rPr>
        <w:t>5</w:t>
      </w:r>
      <w:r w:rsidR="0052588D" w:rsidRPr="0052588D">
        <w:rPr>
          <w:bCs/>
          <w:noProof/>
          <w:lang w:val="en-AU"/>
        </w:rPr>
        <w:t>]</w:t>
      </w:r>
      <w:r w:rsidR="0052588D" w:rsidRPr="0052588D">
        <w:rPr>
          <w:bCs/>
          <w:lang w:val="en-AU"/>
        </w:rPr>
        <w:fldChar w:fldCharType="end"/>
      </w:r>
      <w:r w:rsidR="0052588D" w:rsidRPr="0052588D">
        <w:rPr>
          <w:bCs/>
          <w:lang w:val="en-AU"/>
        </w:rPr>
        <w:t>, traumatic (acute or repetitive</w:t>
      </w:r>
      <w:r w:rsidR="009E74D5">
        <w:rPr>
          <w:bCs/>
          <w:lang w:val="en-AU"/>
        </w:rPr>
        <w:t>) which</w:t>
      </w:r>
      <w:r w:rsidR="0052588D" w:rsidRPr="0052588D">
        <w:rPr>
          <w:bCs/>
          <w:lang w:val="en-AU"/>
        </w:rPr>
        <w:t xml:space="preserve"> may be initiated </w:t>
      </w:r>
      <w:r w:rsidR="009E74D5">
        <w:rPr>
          <w:bCs/>
          <w:lang w:val="en-AU"/>
        </w:rPr>
        <w:t>by lesions at</w:t>
      </w:r>
      <w:r w:rsidR="009E74D5" w:rsidRPr="0052588D">
        <w:rPr>
          <w:bCs/>
          <w:lang w:val="en-AU"/>
        </w:rPr>
        <w:t xml:space="preserve"> </w:t>
      </w:r>
      <w:r w:rsidR="0052588D" w:rsidRPr="0052588D">
        <w:rPr>
          <w:bCs/>
          <w:lang w:val="en-AU"/>
        </w:rPr>
        <w:t>the anterior cruciate ligament following mechanical disruption</w:t>
      </w:r>
      <w:r w:rsidR="0052588D" w:rsidRPr="0052588D">
        <w:rPr>
          <w:bCs/>
          <w:lang w:val="en-AU"/>
        </w:rPr>
        <w:fldChar w:fldCharType="begin">
          <w:fldData xml:space="preserve">PEVuZE5vdGU+PENpdGU+PEF1dGhvcj5RdWFzbmljaGthPC9BdXRob3I+PFllYXI+MjAwNTwvWWVh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</w:fldData>
        </w:fldChar>
      </w:r>
      <w:r w:rsidR="00F1658D">
        <w:rPr>
          <w:bCs/>
          <w:lang w:val="en-AU"/>
        </w:rPr>
        <w:instrText xml:space="preserve"> ADDIN EN.CITE </w:instrText>
      </w:r>
      <w:r w:rsidR="00F1658D">
        <w:rPr>
          <w:bCs/>
          <w:lang w:val="en-AU"/>
        </w:rPr>
        <w:fldChar w:fldCharType="begin">
          <w:fldData xml:space="preserve">PEVuZE5vdGU+PENpdGU+PEF1dGhvcj5RdWFzbmljaGthPC9BdXRob3I+PFllYXI+MjAwNTwvWWVh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</w:fldData>
        </w:fldChar>
      </w:r>
      <w:r w:rsidR="00F1658D">
        <w:rPr>
          <w:bCs/>
          <w:lang w:val="en-AU"/>
        </w:rPr>
        <w:instrText xml:space="preserve"> ADDIN EN.CITE.DATA </w:instrText>
      </w:r>
      <w:r w:rsidR="00F1658D">
        <w:rPr>
          <w:bCs/>
          <w:lang w:val="en-AU"/>
        </w:rPr>
      </w:r>
      <w:r w:rsidR="00F1658D">
        <w:rPr>
          <w:bCs/>
          <w:lang w:val="en-AU"/>
        </w:rPr>
        <w:fldChar w:fldCharType="end"/>
      </w:r>
      <w:r w:rsidR="0052588D" w:rsidRPr="0052588D">
        <w:rPr>
          <w:bCs/>
          <w:lang w:val="en-AU"/>
        </w:rPr>
      </w:r>
      <w:r w:rsidR="0052588D" w:rsidRPr="0052588D">
        <w:rPr>
          <w:bCs/>
          <w:lang w:val="en-AU"/>
        </w:rPr>
        <w:fldChar w:fldCharType="separate"/>
      </w:r>
      <w:r w:rsidR="0052588D" w:rsidRPr="0052588D">
        <w:rPr>
          <w:bCs/>
          <w:noProof/>
          <w:lang w:val="en-AU"/>
        </w:rPr>
        <w:t> [</w:t>
      </w:r>
      <w:r w:rsidR="0052588D" w:rsidRPr="00703563">
        <w:rPr>
          <w:bCs/>
          <w:noProof/>
          <w:lang w:val="en-AU"/>
        </w:rPr>
        <w:t>6-8</w:t>
      </w:r>
      <w:r w:rsidR="0052588D" w:rsidRPr="0052588D">
        <w:rPr>
          <w:bCs/>
          <w:noProof/>
          <w:lang w:val="en-AU"/>
        </w:rPr>
        <w:t>]</w:t>
      </w:r>
      <w:r w:rsidR="0052588D" w:rsidRPr="0052588D">
        <w:rPr>
          <w:bCs/>
          <w:lang w:val="en-AU"/>
        </w:rPr>
        <w:fldChar w:fldCharType="end"/>
      </w:r>
      <w:r w:rsidR="0052588D" w:rsidRPr="0052588D">
        <w:rPr>
          <w:bCs/>
          <w:lang w:val="en-AU"/>
        </w:rPr>
        <w:t>, or as a result of knee meniscectomy, metabolic</w:t>
      </w:r>
      <w:r w:rsidR="009E74D5">
        <w:rPr>
          <w:bCs/>
          <w:lang w:val="en-AU"/>
        </w:rPr>
        <w:t xml:space="preserve"> </w:t>
      </w:r>
      <w:r w:rsidR="009E74D5" w:rsidRPr="0052588D">
        <w:rPr>
          <w:bCs/>
          <w:lang w:val="en-AU"/>
        </w:rPr>
        <w:t>(including systemic inflammatory)</w:t>
      </w:r>
      <w:r w:rsidR="0052588D" w:rsidRPr="0052588D">
        <w:rPr>
          <w:bCs/>
          <w:lang w:val="en-AU"/>
        </w:rPr>
        <w:t>, ageing, genetic and pain</w:t>
      </w:r>
      <w:r w:rsidR="0052588D" w:rsidRPr="0052588D">
        <w:rPr>
          <w:bCs/>
          <w:lang w:val="en-AU"/>
        </w:rPr>
        <w:fldChar w:fldCharType="begin"/>
      </w:r>
      <w:r w:rsidR="00F1658D">
        <w:rPr>
          <w:bCs/>
          <w:lang w:val="en-AU"/>
        </w:rPr>
        <w:instrText xml:space="preserve"> ADDIN EN.CITE &lt;EndNote&gt;&lt;Cite&gt;&lt;Author&gt;Bijlsma&lt;/Author&gt;&lt;Year&gt;2011&lt;/Year&gt;&lt;RecNum&gt;293&lt;/RecNum&gt;&lt;DisplayText&gt; [9]&lt;/DisplayText&gt;&lt;record&gt;&lt;rec-number&gt;293&lt;/rec-number&gt;&lt;foreign-keys&gt;&lt;key app="EN" db-id="xxevtwdwr9r0x3eaafv5e5xgp0rt5p0t0050" timestamp="1364440581"&gt;293&lt;/key&gt;&lt;/foreign-keys&gt;&lt;ref-type name="Journal Article"&gt;17&lt;/ref-type&gt;&lt;contributors&gt;&lt;authors&gt;&lt;author&gt;Bijlsma, J. W.&lt;/author&gt;&lt;author&gt;Berenbaum, F.&lt;/author&gt;&lt;author&gt;Lafeber, F. P.&lt;/author&gt;&lt;/authors&gt;&lt;/contributors&gt;&lt;auth-address&gt;Department of Rheumatology and Clinical Immunology, University Medical Centre Utrecht, Utrecht, Netherlands. j.w.j.bijlsma@umcutrecht.nl&lt;/auth-address&gt;&lt;titles&gt;&lt;title&gt;Osteoarthritis: an update with relevance for clinical practice&lt;/title&gt;&lt;secondary-title&gt;Lancet&lt;/secondary-title&gt;&lt;/titles&gt;&lt;periodical&gt;&lt;full-title&gt;Lancet&lt;/full-title&gt;&lt;/periodical&gt;&lt;pages&gt;2115-26&lt;/pages&gt;&lt;volume&gt;377&lt;/volume&gt;&lt;number&gt;9783&lt;/number&gt;&lt;edition&gt;2011/06/21&lt;/edition&gt;&lt;keywords&gt;&lt;keyword&gt;Anti-Inflammatory Agents, Non-Steroidal/therapeutic use&lt;/keyword&gt;&lt;keyword&gt;Hand Joints&lt;/keyword&gt;&lt;keyword&gt;Humans&lt;/keyword&gt;&lt;keyword&gt;Osteoarthritis/diagnosis/physiopathology/therapy&lt;/keyword&gt;&lt;keyword&gt;Osteoarthritis, Hip/diagnosis/physiopathology/therapy&lt;/keyword&gt;&lt;keyword&gt;Osteoarthritis, Knee/diagnosis/physiopathology/therapy&lt;/keyword&gt;&lt;/keywords&gt;&lt;dates&gt;&lt;year&gt;2011&lt;/year&gt;&lt;pub-dates&gt;&lt;date&gt;Jun 18&lt;/date&gt;&lt;/pub-dates&gt;&lt;/dates&gt;&lt;isbn&gt;1474-547X (Electronic)&amp;#xD;0140-6736 (Linking)&lt;/isbn&gt;&lt;accession-num&gt;21684382&lt;/accession-num&gt;&lt;urls&gt;&lt;/urls&gt;&lt;electronic-resource-num&gt;10.1016/s0140-6736(11)60243-2&lt;/electronic-resource-num&gt;&lt;remote-database-provider&gt;NLM&lt;/remote-database-provider&gt;&lt;language&gt;eng&lt;/language&gt;&lt;/record&gt;&lt;/Cite&gt;&lt;/EndNote&gt;</w:instrText>
      </w:r>
      <w:r w:rsidR="0052588D" w:rsidRPr="0052588D">
        <w:rPr>
          <w:bCs/>
          <w:lang w:val="en-AU"/>
        </w:rPr>
        <w:fldChar w:fldCharType="separate"/>
      </w:r>
      <w:r w:rsidR="0052588D" w:rsidRPr="0052588D">
        <w:rPr>
          <w:bCs/>
          <w:noProof/>
          <w:lang w:val="en-AU"/>
        </w:rPr>
        <w:t> [</w:t>
      </w:r>
      <w:r w:rsidR="0052588D" w:rsidRPr="00703563">
        <w:rPr>
          <w:bCs/>
          <w:noProof/>
          <w:lang w:val="en-AU"/>
        </w:rPr>
        <w:t>9</w:t>
      </w:r>
      <w:r w:rsidR="0052588D" w:rsidRPr="0052588D">
        <w:rPr>
          <w:bCs/>
          <w:noProof/>
          <w:lang w:val="en-AU"/>
        </w:rPr>
        <w:t>]</w:t>
      </w:r>
      <w:r w:rsidR="0052588D" w:rsidRPr="0052588D">
        <w:rPr>
          <w:bCs/>
          <w:lang w:val="en-AU"/>
        </w:rPr>
        <w:fldChar w:fldCharType="end"/>
      </w:r>
      <w:r w:rsidR="0052588D" w:rsidRPr="0052588D">
        <w:rPr>
          <w:bCs/>
          <w:lang w:val="en-AU"/>
        </w:rPr>
        <w:t>, as well as atrophic (few osteophytes with severe joint space narrowing (JSN)) and hypertrophic (large osteophytes, little JSN)</w:t>
      </w:r>
      <w:r w:rsidR="0052588D" w:rsidRPr="0052588D">
        <w:rPr>
          <w:bCs/>
          <w:lang w:val="en-AU"/>
        </w:rPr>
        <w:fldChar w:fldCharType="begin">
          <w:fldData xml:space="preserve">PEVuZE5vdGU+PENpdGU+PEF1dGhvcj5MaWV2ZW5zZTwvQXV0aG9yPjxZZWFyPjIwMDI8L1llYXI+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</w:fldData>
        </w:fldChar>
      </w:r>
      <w:r w:rsidR="00F1658D">
        <w:rPr>
          <w:bCs/>
          <w:lang w:val="en-AU"/>
        </w:rPr>
        <w:instrText xml:space="preserve"> ADDIN EN.CITE </w:instrText>
      </w:r>
      <w:r w:rsidR="00F1658D">
        <w:rPr>
          <w:bCs/>
          <w:lang w:val="en-AU"/>
        </w:rPr>
        <w:fldChar w:fldCharType="begin">
          <w:fldData xml:space="preserve">PEVuZE5vdGU+PENpdGU+PEF1dGhvcj5MaWV2ZW5zZTwvQXV0aG9yPjxZZWFyPjIwMDI8L1llYXI+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</w:fldData>
        </w:fldChar>
      </w:r>
      <w:r w:rsidR="00F1658D">
        <w:rPr>
          <w:bCs/>
          <w:lang w:val="en-AU"/>
        </w:rPr>
        <w:instrText xml:space="preserve"> ADDIN EN.CITE.DATA </w:instrText>
      </w:r>
      <w:r w:rsidR="00F1658D">
        <w:rPr>
          <w:bCs/>
          <w:lang w:val="en-AU"/>
        </w:rPr>
      </w:r>
      <w:r w:rsidR="00F1658D">
        <w:rPr>
          <w:bCs/>
          <w:lang w:val="en-AU"/>
        </w:rPr>
        <w:fldChar w:fldCharType="end"/>
      </w:r>
      <w:r w:rsidR="0052588D" w:rsidRPr="0052588D">
        <w:rPr>
          <w:bCs/>
          <w:lang w:val="en-AU"/>
        </w:rPr>
      </w:r>
      <w:r w:rsidR="0052588D" w:rsidRPr="0052588D">
        <w:rPr>
          <w:bCs/>
          <w:lang w:val="en-AU"/>
        </w:rPr>
        <w:fldChar w:fldCharType="separate"/>
      </w:r>
      <w:r w:rsidR="0052588D" w:rsidRPr="0052588D">
        <w:rPr>
          <w:bCs/>
          <w:noProof/>
          <w:lang w:val="en-AU"/>
        </w:rPr>
        <w:t> [</w:t>
      </w:r>
      <w:r w:rsidR="0052588D" w:rsidRPr="00703563">
        <w:rPr>
          <w:bCs/>
          <w:noProof/>
          <w:lang w:val="en-AU"/>
        </w:rPr>
        <w:t>10</w:t>
      </w:r>
      <w:r w:rsidR="0052588D" w:rsidRPr="0052588D">
        <w:rPr>
          <w:bCs/>
          <w:noProof/>
          <w:lang w:val="en-AU"/>
        </w:rPr>
        <w:t xml:space="preserve">, </w:t>
      </w:r>
      <w:r w:rsidR="0052588D" w:rsidRPr="00703563">
        <w:rPr>
          <w:bCs/>
          <w:noProof/>
          <w:lang w:val="en-AU"/>
        </w:rPr>
        <w:t>11</w:t>
      </w:r>
      <w:r w:rsidR="0052588D" w:rsidRPr="0052588D">
        <w:rPr>
          <w:bCs/>
          <w:noProof/>
          <w:lang w:val="en-AU"/>
        </w:rPr>
        <w:t>]</w:t>
      </w:r>
      <w:r w:rsidR="0052588D" w:rsidRPr="0052588D">
        <w:rPr>
          <w:bCs/>
          <w:lang w:val="en-AU"/>
        </w:rPr>
        <w:fldChar w:fldCharType="end"/>
      </w:r>
      <w:r w:rsidR="0052588D" w:rsidRPr="0052588D">
        <w:rPr>
          <w:bCs/>
          <w:lang w:val="en-AU"/>
        </w:rPr>
        <w:t>), traumatic (acute or repetitive)</w:t>
      </w:r>
      <w:r w:rsidR="00A64C13">
        <w:t xml:space="preserve">.  </w:t>
      </w:r>
      <w:r w:rsidR="0052588D" w:rsidRPr="0052588D">
        <w:rPr>
          <w:bCs/>
          <w:lang w:val="en-AU"/>
        </w:rPr>
        <w:t xml:space="preserve">These also vary in the main </w:t>
      </w:r>
      <w:r w:rsidR="009E74D5">
        <w:rPr>
          <w:bCs/>
          <w:lang w:val="en-AU"/>
        </w:rPr>
        <w:t xml:space="preserve">joint </w:t>
      </w:r>
      <w:r w:rsidR="0052588D" w:rsidRPr="0052588D">
        <w:rPr>
          <w:bCs/>
          <w:lang w:val="en-AU"/>
        </w:rPr>
        <w:t xml:space="preserve">site(s) affected.  Hip and knee OA can result from the majority of the subtypes, and post–traumatic stresses are proposed to result in less common types of OA </w:t>
      </w:r>
      <w:r w:rsidR="009E74D5">
        <w:rPr>
          <w:bCs/>
          <w:lang w:val="en-AU"/>
        </w:rPr>
        <w:t>including</w:t>
      </w:r>
      <w:r w:rsidR="00A573AB">
        <w:rPr>
          <w:bCs/>
          <w:lang w:val="en-AU"/>
        </w:rPr>
        <w:t xml:space="preserve"> the</w:t>
      </w:r>
      <w:r w:rsidR="009E74D5" w:rsidRPr="0052588D">
        <w:rPr>
          <w:bCs/>
          <w:lang w:val="en-AU"/>
        </w:rPr>
        <w:t xml:space="preserve"> </w:t>
      </w:r>
      <w:r w:rsidR="0052588D" w:rsidRPr="0052588D">
        <w:rPr>
          <w:bCs/>
          <w:lang w:val="en-AU"/>
        </w:rPr>
        <w:t>thumb, shoulder, elbow, and ankle OA</w:t>
      </w:r>
      <w:r w:rsidR="0052588D" w:rsidRPr="0052588D">
        <w:rPr>
          <w:bCs/>
          <w:lang w:val="en-AU"/>
        </w:rPr>
        <w:fldChar w:fldCharType="begin"/>
      </w:r>
      <w:r w:rsidR="00F1658D">
        <w:rPr>
          <w:bCs/>
          <w:lang w:val="en-AU"/>
        </w:rPr>
        <w:instrText xml:space="preserve"> ADDIN EN.CITE &lt;EndNote&gt;&lt;Cite&gt;&lt;Author&gt;Bijlsma&lt;/Author&gt;&lt;Year&gt;2011&lt;/Year&gt;&lt;RecNum&gt;293&lt;/RecNum&gt;&lt;DisplayText&gt; [9]&lt;/DisplayText&gt;&lt;record&gt;&lt;rec-number&gt;293&lt;/rec-number&gt;&lt;foreign-keys&gt;&lt;key app="EN" db-id="xxevtwdwr9r0x3eaafv5e5xgp0rt5p0t0050" timestamp="1364440581"&gt;293&lt;/key&gt;&lt;/foreign-keys&gt;&lt;ref-type name="Journal Article"&gt;17&lt;/ref-type&gt;&lt;contributors&gt;&lt;authors&gt;&lt;author&gt;Bijlsma, J. W.&lt;/author&gt;&lt;author&gt;Berenbaum, F.&lt;/author&gt;&lt;author&gt;Lafeber, F. P.&lt;/author&gt;&lt;/authors&gt;&lt;/contributors&gt;&lt;auth-address&gt;Department of Rheumatology and Clinical Immunology, University Medical Centre Utrecht, Utrecht, Netherlands. j.w.j.bijlsma@umcutrecht.nl&lt;/auth-address&gt;&lt;titles&gt;&lt;title&gt;Osteoarthritis: an update with relevance for clinical practice&lt;/title&gt;&lt;secondary-title&gt;Lancet&lt;/secondary-title&gt;&lt;/titles&gt;&lt;periodical&gt;&lt;full-title&gt;Lancet&lt;/full-title&gt;&lt;/periodical&gt;&lt;pages&gt;2115-26&lt;/pages&gt;&lt;volume&gt;377&lt;/volume&gt;&lt;number&gt;9783&lt;/number&gt;&lt;edition&gt;2011/06/21&lt;/edition&gt;&lt;keywords&gt;&lt;keyword&gt;Anti-Inflammatory Agents, Non-Steroidal/therapeutic use&lt;/keyword&gt;&lt;keyword&gt;Hand Joints&lt;/keyword&gt;&lt;keyword&gt;Humans&lt;/keyword&gt;&lt;keyword&gt;Osteoarthritis/diagnosis/physiopathology/therapy&lt;/keyword&gt;&lt;keyword&gt;Osteoarthritis, Hip/diagnosis/physiopathology/therapy&lt;/keyword&gt;&lt;keyword&gt;Osteoarthritis, Knee/diagnosis/physiopathology/therapy&lt;/keyword&gt;&lt;/keywords&gt;&lt;dates&gt;&lt;year&gt;2011&lt;/year&gt;&lt;pub-dates&gt;&lt;date&gt;Jun 18&lt;/date&gt;&lt;/pub-dates&gt;&lt;/dates&gt;&lt;isbn&gt;1474-547X (Electronic)&amp;#xD;0140-6736 (Linking)&lt;/isbn&gt;&lt;accession-num&gt;21684382&lt;/accession-num&gt;&lt;urls&gt;&lt;/urls&gt;&lt;electronic-resource-num&gt;10.1016/s0140-6736(11)60243-2&lt;/electronic-resource-num&gt;&lt;remote-database-provider&gt;NLM&lt;/remote-database-provider&gt;&lt;language&gt;eng&lt;/language&gt;&lt;/record&gt;&lt;/Cite&gt;&lt;/EndNote&gt;</w:instrText>
      </w:r>
      <w:r w:rsidR="0052588D" w:rsidRPr="0052588D">
        <w:rPr>
          <w:bCs/>
          <w:lang w:val="en-AU"/>
        </w:rPr>
        <w:fldChar w:fldCharType="separate"/>
      </w:r>
      <w:r w:rsidR="0052588D" w:rsidRPr="0052588D">
        <w:rPr>
          <w:bCs/>
          <w:noProof/>
          <w:lang w:val="en-AU"/>
        </w:rPr>
        <w:t> [</w:t>
      </w:r>
      <w:r w:rsidR="0052588D" w:rsidRPr="00703563">
        <w:rPr>
          <w:bCs/>
          <w:noProof/>
          <w:lang w:val="en-AU"/>
        </w:rPr>
        <w:t>9</w:t>
      </w:r>
      <w:r w:rsidR="0052588D" w:rsidRPr="0052588D">
        <w:rPr>
          <w:bCs/>
          <w:noProof/>
          <w:lang w:val="en-AU"/>
        </w:rPr>
        <w:t>]</w:t>
      </w:r>
      <w:r w:rsidR="0052588D" w:rsidRPr="0052588D">
        <w:rPr>
          <w:bCs/>
          <w:lang w:val="en-AU"/>
        </w:rPr>
        <w:fldChar w:fldCharType="end"/>
      </w:r>
      <w:r w:rsidR="0052588D" w:rsidRPr="0052588D">
        <w:rPr>
          <w:bCs/>
          <w:lang w:val="en-AU"/>
        </w:rPr>
        <w:t xml:space="preserve">.  </w:t>
      </w:r>
    </w:p>
    <w:p w14:paraId="5F4B4AE0" w14:textId="77777777" w:rsidR="0052588D" w:rsidRDefault="0052588D" w:rsidP="008900C8">
      <w:pPr>
        <w:pStyle w:val="Introtext"/>
        <w:rPr>
          <w:bCs/>
          <w:lang w:val="en-AU"/>
        </w:rPr>
      </w:pPr>
      <w:r w:rsidRPr="0052588D">
        <w:rPr>
          <w:bCs/>
          <w:lang w:val="en-AU"/>
        </w:rPr>
        <w:t>The majority of studies assessing measurement of OA progression have been done in the knees, first using radiographs, and more recently employing other tools including MRI and ultrasound, but the latter to a much lesser extent and targeting specific and fewer joint structures than MRI.</w:t>
      </w:r>
    </w:p>
    <w:p w14:paraId="45D5C9CE" w14:textId="77777777" w:rsidR="00F1658D" w:rsidRPr="0052588D" w:rsidRDefault="00F1658D" w:rsidP="008900C8">
      <w:pPr>
        <w:pStyle w:val="Introtext"/>
        <w:rPr>
          <w:bCs/>
          <w:lang w:val="en-AU"/>
        </w:rPr>
      </w:pPr>
    </w:p>
    <w:p w14:paraId="66845202" w14:textId="77777777" w:rsidR="0052588D" w:rsidRPr="0052588D" w:rsidRDefault="0052588D" w:rsidP="008900C8">
      <w:pPr>
        <w:pStyle w:val="Introtext"/>
        <w:numPr>
          <w:ilvl w:val="0"/>
          <w:numId w:val="23"/>
        </w:numPr>
        <w:rPr>
          <w:b/>
          <w:bCs/>
          <w:lang w:val="en-AU"/>
        </w:rPr>
      </w:pPr>
      <w:r w:rsidRPr="0052588D">
        <w:rPr>
          <w:b/>
          <w:bCs/>
          <w:lang w:val="en-AU"/>
        </w:rPr>
        <w:t>Radiographs</w:t>
      </w:r>
    </w:p>
    <w:p w14:paraId="7D4B005F" w14:textId="77777777" w:rsidR="0052588D" w:rsidRPr="00F1658D" w:rsidRDefault="0052588D" w:rsidP="008900C8">
      <w:pPr>
        <w:pStyle w:val="Introtext"/>
        <w:numPr>
          <w:ilvl w:val="0"/>
          <w:numId w:val="23"/>
        </w:numPr>
        <w:rPr>
          <w:bCs/>
          <w:i/>
          <w:lang w:val="en-AU"/>
        </w:rPr>
      </w:pPr>
      <w:r w:rsidRPr="00F1658D">
        <w:rPr>
          <w:bCs/>
          <w:i/>
          <w:lang w:val="en-AU"/>
        </w:rPr>
        <w:t>Radiographic definitions of osteoarthritis</w:t>
      </w:r>
    </w:p>
    <w:p w14:paraId="415A410F" w14:textId="110BFB2C" w:rsidR="0052588D" w:rsidRPr="0052588D" w:rsidRDefault="0052588D" w:rsidP="008900C8">
      <w:pPr>
        <w:pStyle w:val="Introtext"/>
        <w:rPr>
          <w:bCs/>
          <w:lang w:val="en-AU"/>
        </w:rPr>
      </w:pPr>
      <w:r w:rsidRPr="0052588D">
        <w:rPr>
          <w:bCs/>
          <w:lang w:val="en-AU"/>
        </w:rPr>
        <w:t>Historically, radiography has been the most common imaging modality to assess OA. The most commonly used radiographic definitions of OA are the Kellgren and Lawrence (KL) classification</w:t>
      </w:r>
      <w:r w:rsidRPr="0052588D">
        <w:rPr>
          <w:bCs/>
          <w:lang w:val="en-AU"/>
        </w:rPr>
        <w:fldChar w:fldCharType="begin"/>
      </w:r>
      <w:r w:rsidR="005356FA">
        <w:rPr>
          <w:bCs/>
          <w:lang w:val="en-AU"/>
        </w:rPr>
        <w:instrText xml:space="preserve"> ADDIN EN.CITE &lt;EndNote&gt;&lt;Cite&gt;&lt;Author&gt;Kellgren&lt;/Author&gt;&lt;Year&gt;1957&lt;/Year&gt;&lt;RecNum&gt;16&lt;/RecNum&gt;&lt;DisplayText&gt; [12]&lt;/DisplayText&gt;&lt;record&gt;&lt;rec-number&gt;12&lt;/rec-number&gt;&lt;foreign-keys&gt;&lt;key app="EN" db-id="tr9zd5vvm0fxsle02epx0p0809frz0x0p20s" timestamp="1450307683"&gt;12&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titles&gt;&lt;periodical&gt;&lt;full-title&gt;Ann Rheum Dis&lt;/full-title&gt;&lt;/periodical&gt;&lt;pages&gt;494-502&lt;/pages&gt;&lt;volume&gt;16&lt;/volume&gt;&lt;number&gt;4&lt;/number&gt;&lt;edition&gt;1957/12/01&lt;/edition&gt;&lt;keywords&gt;&lt;keyword&gt;Osteoarthritis/ diagnosis&lt;/keyword&gt;&lt;/keywords&gt;&lt;dates&gt;&lt;year&gt;1957&lt;/year&gt;&lt;pub-dates&gt;&lt;date&gt;Dec&lt;/date&gt;&lt;/pub-dates&gt;&lt;/dates&gt;&lt;isbn&gt;0003-4967 (Print)&amp;#xD;0003-4967 (Linking)&lt;/isbn&gt;&lt;accession-num&gt;13498604&lt;/accession-num&gt;&lt;urls&gt;&lt;/urls&gt;&lt;custom2&gt;1006995&lt;/custom2&gt;&lt;remote-database-provider&gt;NLM&lt;/remote-database-provider&gt;&lt;language&gt;eng&lt;/language&gt;&lt;/record&gt;&lt;/Cite&gt;&lt;/EndNote&gt;</w:instrText>
      </w:r>
      <w:r w:rsidRPr="0052588D">
        <w:rPr>
          <w:bCs/>
          <w:lang w:val="en-AU"/>
        </w:rPr>
        <w:fldChar w:fldCharType="separate"/>
      </w:r>
      <w:r w:rsidRPr="0052588D">
        <w:rPr>
          <w:bCs/>
          <w:noProof/>
          <w:lang w:val="en-AU"/>
        </w:rPr>
        <w:t> [</w:t>
      </w:r>
      <w:r w:rsidRPr="00703563">
        <w:rPr>
          <w:bCs/>
          <w:noProof/>
          <w:lang w:val="en-AU"/>
        </w:rPr>
        <w:t>12</w:t>
      </w:r>
      <w:r w:rsidRPr="0052588D">
        <w:rPr>
          <w:bCs/>
          <w:noProof/>
          <w:lang w:val="en-AU"/>
        </w:rPr>
        <w:t>]</w:t>
      </w:r>
      <w:r w:rsidRPr="0052588D">
        <w:rPr>
          <w:bCs/>
          <w:lang w:val="en-AU"/>
        </w:rPr>
        <w:fldChar w:fldCharType="end"/>
      </w:r>
      <w:r w:rsidRPr="0052588D">
        <w:rPr>
          <w:bCs/>
          <w:lang w:val="en-AU"/>
        </w:rPr>
        <w:t xml:space="preserve">, which grades the joint as a whole (grade 0, no OA; to grade 4, severe), based on marginal osteophytes, </w:t>
      </w:r>
      <w:r w:rsidR="009E74D5">
        <w:rPr>
          <w:bCs/>
          <w:lang w:val="en-AU"/>
        </w:rPr>
        <w:t>JSN</w:t>
      </w:r>
      <w:r w:rsidRPr="0052588D">
        <w:rPr>
          <w:bCs/>
          <w:lang w:val="en-AU"/>
        </w:rPr>
        <w:t xml:space="preserve">, subchondral bone sclerosis, and altered shape of the bone. </w:t>
      </w:r>
    </w:p>
    <w:p w14:paraId="3E7EC2BA" w14:textId="4D4A7A6D" w:rsidR="0052588D" w:rsidRPr="0052588D" w:rsidRDefault="0052588D" w:rsidP="008900C8">
      <w:pPr>
        <w:pStyle w:val="Introtext"/>
        <w:rPr>
          <w:bCs/>
          <w:lang w:val="en-AU"/>
        </w:rPr>
      </w:pPr>
      <w:r w:rsidRPr="0052588D">
        <w:rPr>
          <w:bCs/>
          <w:lang w:val="en-AU"/>
        </w:rPr>
        <w:t>The more recent OARSI system</w:t>
      </w:r>
      <w:r w:rsidRPr="0052588D">
        <w:rPr>
          <w:bCs/>
          <w:lang w:val="en-AU"/>
        </w:rPr>
        <w:fldChar w:fldCharType="begin"/>
      </w:r>
      <w:r w:rsidR="005356FA">
        <w:rPr>
          <w:bCs/>
          <w:lang w:val="en-AU"/>
        </w:rPr>
        <w:instrText xml:space="preserve"> ADDIN EN.CITE &lt;EndNote&gt;&lt;Cite&gt;&lt;Author&gt;Altman&lt;/Author&gt;&lt;Year&gt;2007&lt;/Year&gt;&lt;RecNum&gt;78&lt;/RecNum&gt;&lt;DisplayText&gt; [13]&lt;/DisplayText&gt;&lt;record&gt;&lt;rec-number&gt;13&lt;/rec-number&gt;&lt;foreign-keys&gt;&lt;key app="EN" db-id="tr9zd5vvm0fxsle02epx0p0809frz0x0p20s" timestamp="1450307684"&gt;13&lt;/key&gt;&lt;/foreign-keys&gt;&lt;ref-type name="Journal Article"&gt;17&lt;/ref-type&gt;&lt;contributors&gt;&lt;authors&gt;&lt;author&gt;Altman, R. D.&lt;/author&gt;&lt;author&gt;Gold, G. E.&lt;/author&gt;&lt;/authors&gt;&lt;/contributors&gt;&lt;auth-address&gt;The David Geffen School of Medicine, The University of California at Los Angeles, Los Angeles, CA 91390, USA. journals@royaltman.com &amp;lt;journals@royaltman.com&amp;gt;&lt;/auth-address&gt;&lt;titles&gt;&lt;title&gt;Atlas of individual radiographic features in osteoarthritis, revised&lt;/title&gt;&lt;secondary-title&gt;Osteoarthritis Cartilage&lt;/secondary-title&gt;&lt;alt-title&gt;Osteoarthritis and cartilage / OARS, Osteoarthritis Research Society&lt;/alt-title&gt;&lt;/titles&gt;&lt;periodical&gt;&lt;full-title&gt;Osteoarthritis Cartilage&lt;/full-title&gt;&lt;/periodical&gt;&lt;pages&gt;A1-56&lt;/pages&gt;&lt;volume&gt;15&lt;/volume&gt;&lt;number&gt;Suppl A&lt;/number&gt;&lt;edition&gt;2007/02/27&lt;/edition&gt;&lt;keywords&gt;&lt;keyword&gt;Hand Joints/radiography&lt;/keyword&gt;&lt;keyword&gt;Humans&lt;/keyword&gt;&lt;keyword&gt;Medical Illustration&lt;/keyword&gt;&lt;keyword&gt;Osteoarthritis/*radiography&lt;/keyword&gt;&lt;keyword&gt;Osteoarthritis, Hip/radiography&lt;/keyword&gt;&lt;keyword&gt;Osteoarthritis, Knee/radiography&lt;/keyword&gt;&lt;keyword&gt;Radiology Information Systems&lt;/keyword&gt;&lt;/keywords&gt;&lt;dates&gt;&lt;year&gt;2007&lt;/year&gt;&lt;/dates&gt;&lt;isbn&gt;1063-4584 (Print)&amp;#xD;1063-4584&lt;/isbn&gt;&lt;accession-num&gt;17320422&lt;/accession-num&gt;&lt;urls&gt;&lt;related-urls&gt;&lt;url&gt;http://ac.els-cdn.com/S1063458406003281/1-s2.0-S1063458406003281-main.pdf?_tid=e5ecdc1c-868a-11e5-ac5f-00000aacb361&amp;amp;acdnat=1447036862_2a8515fec0f7c438f842577468e80eb7&lt;/url&gt;&lt;/related-urls&gt;&lt;/urls&gt;&lt;electronic-resource-num&gt;10.1016/j.joca.2006.11.009&lt;/electronic-resource-num&gt;&lt;remote-database-provider&gt;NLM&lt;/remote-database-provider&gt;&lt;language&gt;eng&lt;/language&gt;&lt;/record&gt;&lt;/Cite&gt;&lt;/EndNote&gt;</w:instrText>
      </w:r>
      <w:r w:rsidRPr="0052588D">
        <w:rPr>
          <w:bCs/>
          <w:lang w:val="en-AU"/>
        </w:rPr>
        <w:fldChar w:fldCharType="separate"/>
      </w:r>
      <w:r w:rsidRPr="0052588D">
        <w:rPr>
          <w:bCs/>
          <w:noProof/>
          <w:lang w:val="en-AU"/>
        </w:rPr>
        <w:t> [</w:t>
      </w:r>
      <w:r w:rsidRPr="00703563">
        <w:rPr>
          <w:bCs/>
          <w:noProof/>
          <w:lang w:val="en-AU"/>
        </w:rPr>
        <w:t>13</w:t>
      </w:r>
      <w:r w:rsidRPr="0052588D">
        <w:rPr>
          <w:bCs/>
          <w:noProof/>
          <w:lang w:val="en-AU"/>
        </w:rPr>
        <w:t>]</w:t>
      </w:r>
      <w:r w:rsidRPr="0052588D">
        <w:rPr>
          <w:bCs/>
          <w:lang w:val="en-AU"/>
        </w:rPr>
        <w:fldChar w:fldCharType="end"/>
      </w:r>
      <w:r w:rsidRPr="0052588D">
        <w:rPr>
          <w:bCs/>
          <w:lang w:val="en-AU"/>
        </w:rPr>
        <w:t xml:space="preserve"> grades individual features of OA (</w:t>
      </w:r>
      <w:r w:rsidR="009E74D5">
        <w:rPr>
          <w:bCs/>
          <w:lang w:val="en-AU"/>
        </w:rPr>
        <w:t>JSN</w:t>
      </w:r>
      <w:r w:rsidRPr="0052588D">
        <w:rPr>
          <w:bCs/>
          <w:lang w:val="en-AU"/>
        </w:rPr>
        <w:t xml:space="preserve">, subchondral lucency, marginal osteophytes, subchondral sclerosis) on a 0–3 scale (where 0, absent and 3, severe), with no grading for the joint overall. </w:t>
      </w:r>
    </w:p>
    <w:p w14:paraId="20013117" w14:textId="3D479631" w:rsidR="0052588D" w:rsidRPr="0052588D" w:rsidRDefault="0052588D" w:rsidP="008900C8">
      <w:pPr>
        <w:pStyle w:val="Introtext"/>
        <w:rPr>
          <w:bCs/>
          <w:lang w:val="en-AU"/>
        </w:rPr>
      </w:pPr>
      <w:r w:rsidRPr="0052588D">
        <w:rPr>
          <w:bCs/>
          <w:lang w:val="en-AU"/>
        </w:rPr>
        <w:t xml:space="preserve">Although assessment of </w:t>
      </w:r>
      <w:r w:rsidR="009E74D5">
        <w:rPr>
          <w:bCs/>
          <w:lang w:val="en-AU"/>
        </w:rPr>
        <w:t xml:space="preserve">joint </w:t>
      </w:r>
      <w:r w:rsidRPr="0052588D">
        <w:rPr>
          <w:bCs/>
          <w:lang w:val="en-AU"/>
        </w:rPr>
        <w:t>structural features on radiographs remains widely used for diagnosis and for staging OA, this technology is two dimensional, subject to measurement error due to joint positioning issues, typically used in a semi-quantitative manner, does not allow visualisation of non-calcified tissues</w:t>
      </w:r>
      <w:r w:rsidRPr="0052588D">
        <w:rPr>
          <w:bCs/>
          <w:lang w:val="en-AU"/>
        </w:rPr>
        <w:fldChar w:fldCharType="begin"/>
      </w:r>
      <w:r w:rsidR="00F1658D">
        <w:rPr>
          <w:bCs/>
          <w:lang w:val="en-AU"/>
        </w:rPr>
        <w:instrText xml:space="preserve"> ADDIN EN.CITE &lt;EndNote&gt;&lt;Cite&gt;&lt;Author&gt;Jones&lt;/Author&gt;&lt;Year&gt;2004&lt;/Year&gt;&lt;RecNum&gt;45&lt;/RecNum&gt;&lt;DisplayText&gt; [14]&lt;/DisplayText&gt;&lt;record&gt;&lt;rec-number&gt;45&lt;/rec-number&gt;&lt;foreign-keys&gt;&lt;key app="EN" db-id="xxevtwdwr9r0x3eaafv5e5xgp0rt5p0t0050" timestamp="1306881344"&gt;45&lt;/key&gt;&lt;/foreign-keys&gt;&lt;ref-type name="Journal Article"&gt;17&lt;/ref-type&gt;&lt;contributors&gt;&lt;authors&gt;&lt;author&gt;Jones, G.&lt;/author&gt;&lt;author&gt;Ding, C.&lt;/author&gt;&lt;author&gt;Scott, F.&lt;/author&gt;&lt;author&gt;Glisson, M.&lt;/author&gt;&lt;author&gt;Cicuttini, F.&lt;/author&gt;&lt;/authors&gt;&lt;/contributors&gt;&lt;auth-address&gt;Menzies Centre for Population Health Research, GPO Box 252-23, Tasmania 7000, Hobart, Australia. g.jones@utas.edu.au&lt;/auth-address&gt;&lt;titles&gt;&lt;title&gt;Early radiographic osteoarthritis is associated with substantial changes in cartilage volume and tibial bone surface area in both males and females&lt;/title&gt;&lt;secondary-title&gt;Osteoarthritis Cartilage&lt;/secondary-title&gt;&lt;/titles&gt;&lt;periodical&gt;&lt;full-title&gt;Osteoarthritis Cartilage&lt;/full-title&gt;&lt;/periodical&gt;&lt;pages&gt;169-74&lt;/pages&gt;&lt;volume&gt;12&lt;/volume&gt;&lt;number&gt;2&lt;/number&gt;&lt;edition&gt;2004/01/16&lt;/edition&gt;&lt;keywords&gt;&lt;keyword&gt;Adult&lt;/keyword&gt;&lt;keyword&gt;Cartilage, Articular/pathology/ radiography&lt;/keyword&gt;&lt;keyword&gt;Cross-Sectional Studies&lt;/keyword&gt;&lt;keyword&gt;Female&lt;/keyword&gt;&lt;keyword&gt;Humans&lt;/keyword&gt;&lt;keyword&gt;Knee Joint/pathology/radiography&lt;/keyword&gt;&lt;keyword&gt;Male&lt;/keyword&gt;&lt;keyword&gt;Middle Aged&lt;/keyword&gt;&lt;keyword&gt;Osteoarthritis, Knee/pathology/ radiography&lt;/keyword&gt;&lt;keyword&gt;Tibia/pathology/ radiography&lt;/keyword&gt;&lt;/keywords&gt;&lt;dates&gt;&lt;year&gt;2004&lt;/year&gt;&lt;pub-dates&gt;&lt;date&gt;Feb&lt;/date&gt;&lt;/pub-dates&gt;&lt;/dates&gt;&lt;isbn&gt;1063-4584 (Print)&amp;#xD;1063-4584 (Linking)&lt;/isbn&gt;&lt;accession-num&gt;14723876&lt;/accession-num&gt;&lt;urls&gt;&lt;/urls&gt;&lt;remote-database-provider&gt;NLM&lt;/remote-database-provider&gt;&lt;language&gt;eng&lt;/language&gt;&lt;/record&gt;&lt;/Cite&gt;&lt;/EndNote&gt;</w:instrText>
      </w:r>
      <w:r w:rsidRPr="0052588D">
        <w:rPr>
          <w:bCs/>
          <w:lang w:val="en-AU"/>
        </w:rPr>
        <w:fldChar w:fldCharType="separate"/>
      </w:r>
      <w:r w:rsidRPr="0052588D">
        <w:rPr>
          <w:bCs/>
          <w:noProof/>
          <w:lang w:val="en-AU"/>
        </w:rPr>
        <w:t> [</w:t>
      </w:r>
      <w:r w:rsidRPr="00703563">
        <w:rPr>
          <w:bCs/>
          <w:noProof/>
          <w:lang w:val="en-AU"/>
        </w:rPr>
        <w:t>14</w:t>
      </w:r>
      <w:r w:rsidRPr="0052588D">
        <w:rPr>
          <w:bCs/>
          <w:noProof/>
          <w:lang w:val="en-AU"/>
        </w:rPr>
        <w:t>]</w:t>
      </w:r>
      <w:r w:rsidRPr="0052588D">
        <w:rPr>
          <w:bCs/>
          <w:lang w:val="en-AU"/>
        </w:rPr>
        <w:fldChar w:fldCharType="end"/>
      </w:r>
      <w:r w:rsidRPr="0052588D">
        <w:rPr>
          <w:bCs/>
          <w:lang w:val="en-AU"/>
        </w:rPr>
        <w:t>, as well as being a poor predictor of clinical outcomes</w:t>
      </w:r>
      <w:r w:rsidRPr="0052588D">
        <w:rPr>
          <w:bCs/>
          <w:lang w:val="en-AU"/>
        </w:rPr>
        <w:fldChar w:fldCharType="begin"/>
      </w:r>
      <w:r w:rsidR="00F1658D">
        <w:rPr>
          <w:bCs/>
          <w:lang w:val="en-AU"/>
        </w:rPr>
        <w:instrText xml:space="preserve"> ADDIN EN.CITE &lt;EndNote&gt;&lt;Cite&gt;&lt;Author&gt;Bruyere&lt;/Author&gt;&lt;Year&gt;2002&lt;/Year&gt;&lt;RecNum&gt;216&lt;/RecNum&gt;&lt;DisplayText&gt; [15]&lt;/DisplayText&gt;&lt;record&gt;&lt;rec-number&gt;216&lt;/rec-number&gt;&lt;foreign-keys&gt;&lt;key app="EN" db-id="xxevtwdwr9r0x3eaafv5e5xgp0rt5p0t0050" timestamp="1352524001"&gt;216&lt;/key&gt;&lt;/foreign-keys&gt;&lt;ref-type name="Journal Article"&gt;17&lt;/ref-type&gt;&lt;contributors&gt;&lt;authors&gt;&lt;author&gt;Bruyere, O.&lt;/author&gt;&lt;author&gt;Honore, A.&lt;/author&gt;&lt;author&gt;Rovati, L. C.&lt;/author&gt;&lt;author&gt;Giacovelli, G.&lt;/author&gt;&lt;author&gt;Henrotin, Y. E.&lt;/author&gt;&lt;author&gt;Seidel, L.&lt;/author&gt;&lt;author&gt;Reginster, J. Y.&lt;/author&gt;&lt;/authors&gt;&lt;/contributors&gt;&lt;auth-address&gt;WHO Collaborating Center for Public Health Aspect of Osteoarticular Disorders, Liege, Belgium.&lt;/auth-address&gt;&lt;titles&gt;&lt;title&gt;Radiologic features poorly predict clinical outcomes in knee osteoarthritis&lt;/title&gt;&lt;secondary-title&gt;Scand J Rheumatol&lt;/secondary-title&gt;&lt;/titles&gt;&lt;periodical&gt;&lt;full-title&gt;Scand J Rheumatol&lt;/full-title&gt;&lt;/periodical&gt;&lt;pages&gt;13-6&lt;/pages&gt;&lt;volume&gt;31&lt;/volume&gt;&lt;number&gt;1&lt;/number&gt;&lt;edition&gt;2002/04/02&lt;/edition&gt;&lt;keywords&gt;&lt;keyword&gt;Aged&lt;/keyword&gt;&lt;keyword&gt;Arthrography/ methods&lt;/keyword&gt;&lt;keyword&gt;Disability Evaluation&lt;/keyword&gt;&lt;keyword&gt;Disease Progression&lt;/keyword&gt;&lt;keyword&gt;Double-Blind Method&lt;/keyword&gt;&lt;keyword&gt;Glucosamine/therapeutic use&lt;/keyword&gt;&lt;keyword&gt;Humans&lt;/keyword&gt;&lt;keyword&gt;Knee Joint/physiopathology/ radiography&lt;/keyword&gt;&lt;keyword&gt;Osteoarthritis, Knee/drug therapy/physiopathology/ radiography&lt;/keyword&gt;&lt;keyword&gt;Pain Measurement&lt;/keyword&gt;&lt;keyword&gt;Questionnaires&lt;/keyword&gt;&lt;keyword&gt;Reproducibility of Results&lt;/keyword&gt;&lt;keyword&gt;Severity of Illness Index&lt;/keyword&gt;&lt;keyword&gt;Treatment Outcome&lt;/keyword&gt;&lt;/keywords&gt;&lt;dates&gt;&lt;year&gt;2002&lt;/year&gt;&lt;/dates&gt;&lt;isbn&gt;0300-9742 (Print)&amp;#xD;0300-9742 (Linking)&lt;/isbn&gt;&lt;accession-num&gt;11922194&lt;/accession-num&gt;&lt;urls&gt;&lt;/urls&gt;&lt;remote-database-provider&gt;NLM&lt;/remote-database-provider&gt;&lt;language&gt;eng&lt;/language&gt;&lt;/record&gt;&lt;/Cite&gt;&lt;/EndNote&gt;</w:instrText>
      </w:r>
      <w:r w:rsidRPr="0052588D">
        <w:rPr>
          <w:bCs/>
          <w:lang w:val="en-AU"/>
        </w:rPr>
        <w:fldChar w:fldCharType="separate"/>
      </w:r>
      <w:r w:rsidRPr="0052588D">
        <w:rPr>
          <w:bCs/>
          <w:noProof/>
          <w:lang w:val="en-AU"/>
        </w:rPr>
        <w:t> [</w:t>
      </w:r>
      <w:r w:rsidRPr="00703563">
        <w:rPr>
          <w:bCs/>
          <w:noProof/>
          <w:lang w:val="en-AU"/>
        </w:rPr>
        <w:t>15</w:t>
      </w:r>
      <w:r w:rsidRPr="0052588D">
        <w:rPr>
          <w:bCs/>
          <w:noProof/>
          <w:lang w:val="en-AU"/>
        </w:rPr>
        <w:t>]</w:t>
      </w:r>
      <w:r w:rsidRPr="0052588D">
        <w:rPr>
          <w:bCs/>
          <w:lang w:val="en-AU"/>
        </w:rPr>
        <w:fldChar w:fldCharType="end"/>
      </w:r>
      <w:r w:rsidRPr="0052588D">
        <w:rPr>
          <w:bCs/>
          <w:lang w:val="en-AU"/>
        </w:rPr>
        <w:t xml:space="preserve"> and only weakly associated with symptoms</w:t>
      </w:r>
      <w:r w:rsidRPr="0052588D">
        <w:rPr>
          <w:bCs/>
          <w:lang w:val="en-AU"/>
        </w:rPr>
        <w:fldChar w:fldCharType="begin">
          <w:fldData xml:space="preserve">PEVuZE5vdGU+PENpdGU+PEF1dGhvcj5CZWRzb248L0F1dGhvcj48WWVhcj4yMDA4PC9ZZWFyPjxS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</w:fldData>
        </w:fldChar>
      </w:r>
      <w:r w:rsidR="007D689A">
        <w:rPr>
          <w:bCs/>
          <w:lang w:val="en-AU"/>
        </w:rPr>
        <w:instrText xml:space="preserve"> ADDIN EN.CITE </w:instrText>
      </w:r>
      <w:r w:rsidR="007D689A">
        <w:rPr>
          <w:bCs/>
          <w:lang w:val="en-AU"/>
        </w:rPr>
        <w:fldChar w:fldCharType="begin">
          <w:fldData xml:space="preserve">PEVuZE5vdGU+PENpdGU+PEF1dGhvcj5CZWRzb248L0F1dGhvcj48WWVhcj4yMDA4PC9ZZWFyPjxS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</w:fldData>
        </w:fldChar>
      </w:r>
      <w:r w:rsidR="007D689A">
        <w:rPr>
          <w:bCs/>
          <w:lang w:val="en-AU"/>
        </w:rPr>
        <w:instrText xml:space="preserve"> ADDIN EN.CITE.DATA </w:instrText>
      </w:r>
      <w:r w:rsidR="007D689A">
        <w:rPr>
          <w:bCs/>
          <w:lang w:val="en-AU"/>
        </w:rPr>
      </w:r>
      <w:r w:rsidR="007D689A">
        <w:rPr>
          <w:bCs/>
          <w:lang w:val="en-AU"/>
        </w:rPr>
        <w:fldChar w:fldCharType="end"/>
      </w:r>
      <w:r w:rsidRPr="0052588D">
        <w:rPr>
          <w:bCs/>
          <w:lang w:val="en-AU"/>
        </w:rPr>
      </w:r>
      <w:r w:rsidRPr="0052588D">
        <w:rPr>
          <w:bCs/>
          <w:lang w:val="en-AU"/>
        </w:rPr>
        <w:fldChar w:fldCharType="separate"/>
      </w:r>
      <w:r w:rsidRPr="0052588D">
        <w:rPr>
          <w:bCs/>
          <w:noProof/>
          <w:lang w:val="en-AU"/>
        </w:rPr>
        <w:t> [</w:t>
      </w:r>
      <w:r w:rsidRPr="00703563">
        <w:rPr>
          <w:bCs/>
          <w:noProof/>
          <w:lang w:val="en-AU"/>
        </w:rPr>
        <w:t>16-19</w:t>
      </w:r>
      <w:r w:rsidRPr="0052588D">
        <w:rPr>
          <w:bCs/>
          <w:noProof/>
          <w:lang w:val="en-AU"/>
        </w:rPr>
        <w:t>]</w:t>
      </w:r>
      <w:r w:rsidRPr="0052588D">
        <w:rPr>
          <w:bCs/>
          <w:lang w:val="en-AU"/>
        </w:rPr>
        <w:fldChar w:fldCharType="end"/>
      </w:r>
      <w:r w:rsidRPr="0052588D">
        <w:rPr>
          <w:bCs/>
          <w:lang w:val="en-AU"/>
        </w:rPr>
        <w:t xml:space="preserve">. </w:t>
      </w:r>
    </w:p>
    <w:p w14:paraId="68C4F8D3" w14:textId="77777777" w:rsidR="0052588D" w:rsidRPr="008E1A70" w:rsidRDefault="0052588D" w:rsidP="008900C8">
      <w:pPr>
        <w:pStyle w:val="Introtext"/>
        <w:numPr>
          <w:ilvl w:val="0"/>
          <w:numId w:val="23"/>
        </w:numPr>
        <w:rPr>
          <w:bCs/>
          <w:i/>
          <w:lang w:val="en-AU"/>
        </w:rPr>
      </w:pPr>
      <w:r w:rsidRPr="008E1A70">
        <w:rPr>
          <w:bCs/>
          <w:i/>
          <w:lang w:val="en-AU"/>
        </w:rPr>
        <w:t>Assessing OA using radiographs: radiographic grade and joint space width</w:t>
      </w:r>
    </w:p>
    <w:p w14:paraId="678A9CB4" w14:textId="0BCA4535" w:rsidR="0052588D" w:rsidRPr="0052588D" w:rsidRDefault="0052588D" w:rsidP="008900C8">
      <w:pPr>
        <w:pStyle w:val="Introtext"/>
        <w:rPr>
          <w:bCs/>
          <w:lang w:val="en-AU"/>
        </w:rPr>
      </w:pPr>
      <w:r w:rsidRPr="0052588D">
        <w:rPr>
          <w:bCs/>
          <w:lang w:val="en-AU"/>
        </w:rPr>
        <w:t>Radiographic assessment of knee joints has historically been used as a proxy measure of cartilage volume, due to favourable associations between joint space width (JSW) and cartilage volume cross-sectionally. However, JSN is not sensitive for cartilage loss, in that cartilage loss frequently occurs without a corresponding progression of JSN. Correlations between changes in JSW and cartilage volume in OA cohorts were observed in some studies, but were weak over long periods of observation</w:t>
      </w:r>
      <w:r w:rsidR="00845F85">
        <w:rPr>
          <w:bCs/>
          <w:lang w:val="en-AU"/>
        </w:rPr>
        <w:fldChar w:fldCharType="begin">
          <w:fldData xml:space="preserve">PEVuZE5vdGU+PENpdGU+PEF1dGhvcj5CcnV5ZXJlPC9BdXRob3I+PFllYXI+MjAwNzwvWWVhcj48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</w:fldData>
        </w:fldChar>
      </w:r>
      <w:r w:rsidR="00845F85">
        <w:rPr>
          <w:bCs/>
          <w:lang w:val="en-AU"/>
        </w:rPr>
        <w:instrText xml:space="preserve"> ADDIN EN.CITE </w:instrText>
      </w:r>
      <w:r w:rsidR="00845F85">
        <w:rPr>
          <w:bCs/>
          <w:lang w:val="en-AU"/>
        </w:rPr>
        <w:fldChar w:fldCharType="begin">
          <w:fldData xml:space="preserve">PEVuZE5vdGU+PENpdGU+PEF1dGhvcj5CcnV5ZXJlPC9BdXRob3I+PFllYXI+MjAwNzwvWWVhcj48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</w:fldData>
        </w:fldChar>
      </w:r>
      <w:r w:rsidR="00845F85">
        <w:rPr>
          <w:bCs/>
          <w:lang w:val="en-AU"/>
        </w:rPr>
        <w:instrText xml:space="preserve"> ADDIN EN.CITE.DATA </w:instrText>
      </w:r>
      <w:r w:rsidR="00845F85">
        <w:rPr>
          <w:bCs/>
          <w:lang w:val="en-AU"/>
        </w:rPr>
      </w:r>
      <w:r w:rsidR="00845F85">
        <w:rPr>
          <w:bCs/>
          <w:lang w:val="en-AU"/>
        </w:rPr>
        <w:fldChar w:fldCharType="end"/>
      </w:r>
      <w:r w:rsidR="00845F85">
        <w:rPr>
          <w:bCs/>
          <w:lang w:val="en-AU"/>
        </w:rPr>
      </w:r>
      <w:r w:rsidR="00845F85">
        <w:rPr>
          <w:bCs/>
          <w:lang w:val="en-AU"/>
        </w:rPr>
        <w:fldChar w:fldCharType="separate"/>
      </w:r>
      <w:r w:rsidR="00845F85">
        <w:rPr>
          <w:bCs/>
          <w:noProof/>
          <w:lang w:val="en-AU"/>
        </w:rPr>
        <w:t> [20-22]</w:t>
      </w:r>
      <w:r w:rsidR="00845F85">
        <w:rPr>
          <w:bCs/>
          <w:lang w:val="en-AU"/>
        </w:rPr>
        <w:fldChar w:fldCharType="end"/>
      </w:r>
      <w:r w:rsidRPr="0052588D">
        <w:rPr>
          <w:bCs/>
          <w:lang w:val="en-AU"/>
        </w:rPr>
        <w:t>, while others reported no correlation over two years</w:t>
      </w:r>
      <w:r w:rsidRPr="0052588D">
        <w:rPr>
          <w:bCs/>
          <w:lang w:val="en-AU"/>
        </w:rPr>
        <w:fldChar w:fldCharType="begin">
          <w:fldData xml:space="preserve">PEVuZE5vdGU+PENpdGU+PEF1dGhvcj5DaWN1dHRpbmk8L0F1dGhvcj48WWVhcj4yMDA1PC9ZZWFy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</w:fldData>
        </w:fldChar>
      </w:r>
      <w:r w:rsidR="00F1658D">
        <w:rPr>
          <w:bCs/>
          <w:lang w:val="en-AU"/>
        </w:rPr>
        <w:instrText xml:space="preserve"> ADDIN EN.CITE </w:instrText>
      </w:r>
      <w:r w:rsidR="00F1658D">
        <w:rPr>
          <w:bCs/>
          <w:lang w:val="en-AU"/>
        </w:rPr>
        <w:fldChar w:fldCharType="begin">
          <w:fldData xml:space="preserve">PEVuZE5vdGU+PENpdGU+PEF1dGhvcj5DaWN1dHRpbmk8L0F1dGhvcj48WWVhcj4yMDA1PC9ZZWFy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</w:fldData>
        </w:fldChar>
      </w:r>
      <w:r w:rsidR="00F1658D">
        <w:rPr>
          <w:bCs/>
          <w:lang w:val="en-AU"/>
        </w:rPr>
        <w:instrText xml:space="preserve"> ADDIN EN.CITE.DATA </w:instrText>
      </w:r>
      <w:r w:rsidR="00F1658D">
        <w:rPr>
          <w:bCs/>
          <w:lang w:val="en-AU"/>
        </w:rPr>
      </w:r>
      <w:r w:rsidR="00F1658D">
        <w:rPr>
          <w:bCs/>
          <w:lang w:val="en-AU"/>
        </w:rPr>
        <w:fldChar w:fldCharType="end"/>
      </w:r>
      <w:r w:rsidRPr="0052588D">
        <w:rPr>
          <w:bCs/>
          <w:lang w:val="en-AU"/>
        </w:rPr>
      </w:r>
      <w:r w:rsidRPr="0052588D">
        <w:rPr>
          <w:bCs/>
          <w:lang w:val="en-AU"/>
        </w:rPr>
        <w:fldChar w:fldCharType="separate"/>
      </w:r>
      <w:r w:rsidRPr="0052588D">
        <w:rPr>
          <w:bCs/>
          <w:noProof/>
          <w:lang w:val="en-AU"/>
        </w:rPr>
        <w:t> [</w:t>
      </w:r>
      <w:r w:rsidRPr="00703563">
        <w:rPr>
          <w:bCs/>
          <w:noProof/>
          <w:lang w:val="en-AU"/>
        </w:rPr>
        <w:t>23</w:t>
      </w:r>
      <w:r w:rsidRPr="0052588D">
        <w:rPr>
          <w:bCs/>
          <w:noProof/>
          <w:lang w:val="en-AU"/>
        </w:rPr>
        <w:t xml:space="preserve">, </w:t>
      </w:r>
      <w:r w:rsidRPr="00703563">
        <w:rPr>
          <w:bCs/>
          <w:noProof/>
          <w:lang w:val="en-AU"/>
        </w:rPr>
        <w:t>24</w:t>
      </w:r>
      <w:r w:rsidRPr="0052588D">
        <w:rPr>
          <w:bCs/>
          <w:noProof/>
          <w:lang w:val="en-AU"/>
        </w:rPr>
        <w:t>]</w:t>
      </w:r>
      <w:r w:rsidRPr="0052588D">
        <w:rPr>
          <w:bCs/>
          <w:lang w:val="en-AU"/>
        </w:rPr>
        <w:fldChar w:fldCharType="end"/>
      </w:r>
      <w:r w:rsidRPr="0052588D">
        <w:rPr>
          <w:bCs/>
          <w:lang w:val="en-AU"/>
        </w:rPr>
        <w:t>. In addition, this method also shows unexplained variability, which could reflect change in meniscal position or structure alteration as well as cartilage morphology</w:t>
      </w:r>
      <w:r w:rsidR="00FD66A5">
        <w:rPr>
          <w:bCs/>
          <w:lang w:val="en-AU"/>
        </w:rPr>
        <w:fldChar w:fldCharType="begin">
          <w:fldData xml:space="preserve">PEVuZE5vdGU+PENpdGU+PEF1dGhvcj5IdW50ZXI8L0F1dGhvcj48WWVhcj4yMDA2PC9ZZWFyPjxS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</w:fldData>
        </w:fldChar>
      </w:r>
      <w:r w:rsidR="00FD66A5">
        <w:rPr>
          <w:bCs/>
          <w:lang w:val="en-AU"/>
        </w:rPr>
        <w:instrText xml:space="preserve"> ADDIN EN.CITE </w:instrText>
      </w:r>
      <w:r w:rsidR="00FD66A5">
        <w:rPr>
          <w:bCs/>
          <w:lang w:val="en-AU"/>
        </w:rPr>
        <w:fldChar w:fldCharType="begin">
          <w:fldData xml:space="preserve">PEVuZE5vdGU+PENpdGU+PEF1dGhvcj5IdW50ZXI8L0F1dGhvcj48WWVhcj4yMDA2PC9ZZWFyPjxS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</w:fldData>
        </w:fldChar>
      </w:r>
      <w:r w:rsidR="00FD66A5">
        <w:rPr>
          <w:bCs/>
          <w:lang w:val="en-AU"/>
        </w:rPr>
        <w:instrText xml:space="preserve"> ADDIN EN.CITE.DATA </w:instrText>
      </w:r>
      <w:r w:rsidR="00FD66A5">
        <w:rPr>
          <w:bCs/>
          <w:lang w:val="en-AU"/>
        </w:rPr>
      </w:r>
      <w:r w:rsidR="00FD66A5">
        <w:rPr>
          <w:bCs/>
          <w:lang w:val="en-AU"/>
        </w:rPr>
        <w:fldChar w:fldCharType="end"/>
      </w:r>
      <w:r w:rsidR="00FD66A5">
        <w:rPr>
          <w:bCs/>
          <w:lang w:val="en-AU"/>
        </w:rPr>
      </w:r>
      <w:r w:rsidR="00FD66A5">
        <w:rPr>
          <w:bCs/>
          <w:lang w:val="en-AU"/>
        </w:rPr>
        <w:fldChar w:fldCharType="separate"/>
      </w:r>
      <w:r w:rsidR="00FD66A5">
        <w:rPr>
          <w:bCs/>
          <w:noProof/>
          <w:lang w:val="en-AU"/>
        </w:rPr>
        <w:t> [22, 25-28]</w:t>
      </w:r>
      <w:r w:rsidR="00FD66A5">
        <w:rPr>
          <w:bCs/>
          <w:lang w:val="en-AU"/>
        </w:rPr>
        <w:fldChar w:fldCharType="end"/>
      </w:r>
      <w:r w:rsidRPr="0052588D">
        <w:rPr>
          <w:bCs/>
          <w:lang w:val="en-AU"/>
        </w:rPr>
        <w:t xml:space="preserve">. Therefore, change in JSW is a poor proxy for change in cartilage volume longitudinally. Moreover, although this method can be assessed in a quantitative manner (mJSW), the assessment of JSN in both the KL and OARSI classifications is only semi-quantitative (range 0-3 or 0-4, respectively). </w:t>
      </w:r>
    </w:p>
    <w:p w14:paraId="4BAA8E5D" w14:textId="71892FD3" w:rsidR="0052588D" w:rsidRPr="0052588D" w:rsidRDefault="0052588D" w:rsidP="008900C8">
      <w:pPr>
        <w:pStyle w:val="Introtext"/>
        <w:rPr>
          <w:bCs/>
          <w:lang w:val="en-AU"/>
        </w:rPr>
      </w:pPr>
      <w:r w:rsidRPr="0052588D">
        <w:rPr>
          <w:bCs/>
          <w:lang w:val="en-AU"/>
        </w:rPr>
        <w:t>Overall, although change in grade of radiographic assessment of OA knee joints remains the “gold standard” for assessing disease modification in clinical trials</w:t>
      </w:r>
      <w:r w:rsidRPr="0052588D">
        <w:rPr>
          <w:bCs/>
          <w:lang w:val="en-AU"/>
        </w:rPr>
        <w:fldChar w:fldCharType="begin"/>
      </w:r>
      <w:r w:rsidR="00FD66A5">
        <w:rPr>
          <w:bCs/>
          <w:lang w:val="en-AU"/>
        </w:rPr>
        <w:instrText xml:space="preserve"> ADDIN EN.CITE &lt;EndNote&gt;&lt;Cite&gt;&lt;Author&gt;Conaghan&lt;/Author&gt;&lt;Year&gt;2011&lt;/Year&gt;&lt;RecNum&gt;79&lt;/RecNum&gt;&lt;DisplayText&gt; [29]&lt;/DisplayText&gt;&lt;record&gt;&lt;rec-number&gt;79&lt;/rec-number&gt;&lt;foreign-keys&gt;&lt;key app="EN" db-id="xxevtwdwr9r0x3eaafv5e5xgp0rt5p0t0050" timestamp="1333332033"&gt;79&lt;/key&gt;&lt;/foreign-keys&gt;&lt;ref-type name="Journal Article"&gt;17&lt;/ref-type&gt;&lt;contributors&gt;&lt;authors&gt;&lt;author&gt;Conaghan, P. G.&lt;/author&gt;&lt;author&gt;Hunter, D. J.&lt;/author&gt;&lt;author&gt;Maillefert, J. F.&lt;/author&gt;&lt;author&gt;Reichmann, W. M.&lt;/author&gt;&lt;author&gt;Losina, E.&lt;/author&gt;&lt;/authors&gt;&lt;/contributors&gt;&lt;auth-address&gt;Section of Musculoskeletal Disease, University of Leeds, Leeds, UK. p.conaghan@leeds.ac.uk&lt;/auth-address&gt;&lt;titles&gt;&lt;title&gt;Summary and recommendations of the OARSI FDA osteoarthritis Assessment of Structural Change Working Group&lt;/title&gt;&lt;secondary-title&gt;Osteoarthritis Cartilage&lt;/secondary-title&gt;&lt;/titles&gt;&lt;periodical&gt;&lt;full-title&gt;Osteoarthritis Cartilage&lt;/full-title&gt;&lt;/periodical&gt;&lt;pages&gt;606-10&lt;/pages&gt;&lt;volume&gt;19&lt;/volume&gt;&lt;number&gt;5&lt;/number&gt;&lt;edition&gt;2011/03/15&lt;/edition&gt;&lt;keywords&gt;&lt;keyword&gt;Anti-Inflammatory Agents, Non-Steroidal/ therapeutic use&lt;/keyword&gt;&lt;keyword&gt;Arthrography&lt;/keyword&gt;&lt;keyword&gt;Cartilage, Articular/pathology&lt;/keyword&gt;&lt;keyword&gt;Humans&lt;/keyword&gt;&lt;keyword&gt;Joints/pathology&lt;/keyword&gt;&lt;keyword&gt;Magnetic Resonance Imaging&lt;/keyword&gt;&lt;keyword&gt;Osteoarthritis/diagnosis/ drug therapy/pathology&lt;/keyword&gt;&lt;keyword&gt;Reproducibility of Results&lt;/keyword&gt;&lt;keyword&gt;Treatment Outcome&lt;/keyword&gt;&lt;/keywords&gt;&lt;dates&gt;&lt;year&gt;2011&lt;/year&gt;&lt;pub-dates&gt;&lt;date&gt;May&lt;/date&gt;&lt;/pub-dates&gt;&lt;/dates&gt;&lt;isbn&gt;1522-9653 (Electronic)&amp;#xD;1063-4584 (Linking)&lt;/isbn&gt;&lt;accession-num&gt;21396466&lt;/accession-num&gt;&lt;urls&gt;&lt;related-urls&gt;&lt;url&gt;http://ac.els-cdn.com/S1063458411000756/1-s2.0-S1063458411000756-main.pdf?_tid=912ec4e4-91a5-11e5-ac0a-00000aacb361&amp;amp;acdnat=1448257779_09a25bc00d6cfb635cf51a295c644354&lt;/url&gt;&lt;/related-urls&gt;&lt;/urls&gt;&lt;custom2&gt;3260466&lt;/custom2&gt;&lt;electronic-resource-num&gt;10.1016/j.joca.2011.02.018&lt;/electronic-resource-num&gt;&lt;remote-database-provider&gt;NLM&lt;/remote-database-provider&gt;&lt;language&gt;eng&lt;/language&gt;&lt;/record&gt;&lt;/Cite&gt;&lt;/EndNote&gt;</w:instrText>
      </w:r>
      <w:r w:rsidRPr="0052588D">
        <w:rPr>
          <w:bCs/>
          <w:lang w:val="en-AU"/>
        </w:rPr>
        <w:fldChar w:fldCharType="separate"/>
      </w:r>
      <w:r w:rsidR="00FD66A5">
        <w:rPr>
          <w:bCs/>
          <w:noProof/>
          <w:lang w:val="en-AU"/>
        </w:rPr>
        <w:t> [29]</w:t>
      </w:r>
      <w:r w:rsidRPr="0052588D">
        <w:rPr>
          <w:bCs/>
          <w:lang w:val="en-AU"/>
        </w:rPr>
        <w:fldChar w:fldCharType="end"/>
      </w:r>
      <w:r w:rsidRPr="0052588D">
        <w:rPr>
          <w:bCs/>
          <w:lang w:val="en-AU"/>
        </w:rPr>
        <w:t xml:space="preserve"> and is mandated by the USA Food and Drug Administration and European Medications Agency as a proxy endpoint to determine efficacy of disease modifying OA drugs (DMOAD), this method is very insensitive to cartilage change.  </w:t>
      </w:r>
    </w:p>
    <w:p w14:paraId="692471FB" w14:textId="77777777" w:rsidR="0052588D" w:rsidRPr="008E1A70" w:rsidRDefault="0052588D" w:rsidP="008900C8">
      <w:pPr>
        <w:pStyle w:val="Introtext"/>
        <w:numPr>
          <w:ilvl w:val="0"/>
          <w:numId w:val="23"/>
        </w:numPr>
        <w:rPr>
          <w:bCs/>
          <w:i/>
          <w:lang w:val="en-AU"/>
        </w:rPr>
      </w:pPr>
      <w:r w:rsidRPr="008E1A70">
        <w:rPr>
          <w:bCs/>
          <w:i/>
          <w:lang w:val="en-AU"/>
        </w:rPr>
        <w:t>Measuring progression of OA using radiographs</w:t>
      </w:r>
    </w:p>
    <w:p w14:paraId="36358F1D" w14:textId="1454ACE1" w:rsidR="0052588D" w:rsidRPr="0052588D" w:rsidRDefault="0052588D" w:rsidP="008900C8">
      <w:pPr>
        <w:pStyle w:val="Introtext"/>
        <w:rPr>
          <w:bCs/>
          <w:lang w:val="en-AU"/>
        </w:rPr>
      </w:pPr>
      <w:r w:rsidRPr="0052588D">
        <w:rPr>
          <w:bCs/>
          <w:lang w:val="en-AU"/>
        </w:rPr>
        <w:t>Measurement of knee JSW obtained from radiographs in persons with knee OA is moderately responsive to change (standardised response mean (SRM) of 0.33, increasing to 0.57 in studies longer than 2 years duration), however the inter-reader coefficient is high (ICC of 0.97)</w:t>
      </w:r>
      <w:r w:rsidRPr="0052588D">
        <w:rPr>
          <w:bCs/>
          <w:lang w:val="en-AU"/>
        </w:rPr>
        <w:fldChar w:fldCharType="begin"/>
      </w:r>
      <w:r w:rsidR="00FD66A5">
        <w:rPr>
          <w:bCs/>
          <w:lang w:val="en-AU"/>
        </w:rPr>
        <w:instrText xml:space="preserve"> ADDIN EN.CITE &lt;EndNote&gt;&lt;Cite&gt;&lt;Author&gt;Reichmann&lt;/Author&gt;&lt;Year&gt;2011&lt;/Year&gt;&lt;RecNum&gt;569&lt;/RecNum&gt;&lt;DisplayText&gt; [30]&lt;/DisplayText&gt;&lt;record&gt;&lt;rec-number&gt;569&lt;/rec-number&gt;&lt;foreign-keys&gt;&lt;key app="EN" db-id="xxevtwdwr9r0x3eaafv5e5xgp0rt5p0t0050" timestamp="1444712592"&gt;569&lt;/key&gt;&lt;/foreign-keys&gt;&lt;ref-type name="Journal Article"&gt;17&lt;/ref-type&gt;&lt;contributors&gt;&lt;authors&gt;&lt;author&gt;Reichmann, W. M.&lt;/author&gt;&lt;author&gt;Maillefert, J. F.&lt;/author&gt;&lt;author&gt;Hunter, D. J.&lt;/author&gt;&lt;author&gt;Katz, J. N.&lt;/author&gt;&lt;author&gt;Conaghan, P. G.&lt;/author&gt;&lt;author&gt;Losina, E.&lt;/author&gt;&lt;/authors&gt;&lt;/contributors&gt;&lt;auth-address&gt;Department of Orthopedic Surgery, Brigham and Women&amp;apos;s Hospital, Boston, MA, USA. wreichmann@partners.org&lt;/auth-address&gt;&lt;titles&gt;&lt;title&gt;Responsiveness to change and reliability of measurement of radiographic joint space width in osteoarthritis of the knee: a systematic review&lt;/title&gt;&lt;secondary-title&gt;Osteoarthritis Cartilage&lt;/secondary-title&gt;&lt;alt-title&gt;Osteoarthritis and cartilage / OARS, Osteoarthritis Research Society&lt;/alt-title&gt;&lt;/titles&gt;&lt;periodical&gt;&lt;full-title&gt;Osteoarthritis Cartilage&lt;/full-title&gt;&lt;/periodical&gt;&lt;pages&gt;550-6&lt;/pages&gt;&lt;volume&gt;19&lt;/volume&gt;&lt;number&gt;5&lt;/number&gt;&lt;edition&gt;2011/03/15&lt;/edition&gt;&lt;keywords&gt;&lt;keyword&gt;Disease Progression&lt;/keyword&gt;&lt;keyword&gt;Fluoroscopy&lt;/keyword&gt;&lt;keyword&gt;Humans&lt;/keyword&gt;&lt;keyword&gt;Knee Joint/*radiography&lt;/keyword&gt;&lt;keyword&gt;Observer Variation&lt;/keyword&gt;&lt;keyword&gt;Osteoarthritis, Knee/pathology/*radiography&lt;/keyword&gt;&lt;keyword&gt;Reproducibility of Results&lt;/keyword&gt;&lt;keyword&gt;Research Design&lt;/keyword&gt;&lt;/keywords&gt;&lt;dates&gt;&lt;year&gt;2011&lt;/year&gt;&lt;pub-dates&gt;&lt;date&gt;May&lt;/date&gt;&lt;/pub-dates&gt;&lt;/dates&gt;&lt;isbn&gt;1522-9653 (Electronic)&amp;#xD;1063-4584 (Linking)&lt;/isbn&gt;&lt;accession-num&gt;21396469&lt;/accession-num&gt;&lt;urls&gt;&lt;related-urls&gt;&lt;url&gt;http://www.ncbi.nlm.nih.gov/pubmed/21396469&lt;/url&gt;&lt;/related-urls&gt;&lt;/urls&gt;&lt;custom2&gt;3095747&lt;/custom2&gt;&lt;custom6&gt;Nihms280673&lt;/custom6&gt;&lt;electronic-resource-num&gt;10.1016/j.joca.2011.01.023&lt;/electronic-resource-num&gt;&lt;remote-database-provider&gt;Nlm&lt;/remote-database-provider&gt;&lt;language&gt;eng&lt;/language&gt;&lt;/record&gt;&lt;/Cite&gt;&lt;/EndNote&gt;</w:instrText>
      </w:r>
      <w:r w:rsidRPr="0052588D">
        <w:rPr>
          <w:bCs/>
          <w:lang w:val="en-AU"/>
        </w:rPr>
        <w:fldChar w:fldCharType="separate"/>
      </w:r>
      <w:r w:rsidR="00FD66A5">
        <w:rPr>
          <w:bCs/>
          <w:noProof/>
          <w:lang w:val="en-AU"/>
        </w:rPr>
        <w:t> [30]</w:t>
      </w:r>
      <w:r w:rsidRPr="0052588D">
        <w:rPr>
          <w:bCs/>
          <w:lang w:val="en-AU"/>
        </w:rPr>
        <w:fldChar w:fldCharType="end"/>
      </w:r>
      <w:r w:rsidRPr="0052588D">
        <w:rPr>
          <w:bCs/>
          <w:lang w:val="en-AU"/>
        </w:rPr>
        <w:t>. These estimates are inferior to comparable MRI measures of cartilage</w:t>
      </w:r>
      <w:r w:rsidRPr="0052588D">
        <w:rPr>
          <w:bCs/>
          <w:lang w:val="en-AU"/>
        </w:rPr>
        <w:fldChar w:fldCharType="begin">
          <w:fldData xml:space="preserve">PEVuZE5vdGU+PENpdGU+PEF1dGhvcj5IdW50ZXI8L0F1dGhvcj48WWVhcj4yMDExPC9ZZWFyPjxS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L3BlcmlvZGljYWw+PHBhZ2VzPjU4OS02MDU8L3BhZ2VzPjx2b2x1bWU+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</w:fldData>
        </w:fldChar>
      </w:r>
      <w:r w:rsidR="00FD66A5">
        <w:rPr>
          <w:bCs/>
          <w:lang w:val="en-AU"/>
        </w:rPr>
        <w:instrText xml:space="preserve"> ADDIN EN.CITE </w:instrText>
      </w:r>
      <w:r w:rsidR="00FD66A5">
        <w:rPr>
          <w:bCs/>
          <w:lang w:val="en-AU"/>
        </w:rPr>
        <w:fldChar w:fldCharType="begin">
          <w:fldData xml:space="preserve">PEVuZE5vdGU+PENpdGU+PEF1dGhvcj5IdW50ZXI8L0F1dGhvcj48WWVhcj4yMDExPC9ZZWFyPjxS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L3BlcmlvZGljYWw+PHBhZ2VzPjU4OS02MDU8L3BhZ2VzPjx2b2x1bWU+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21, 24, 31, 32]</w:t>
      </w:r>
      <w:r w:rsidRPr="0052588D">
        <w:rPr>
          <w:bCs/>
          <w:lang w:val="en-AU"/>
        </w:rPr>
        <w:fldChar w:fldCharType="end"/>
      </w:r>
      <w:r w:rsidRPr="0052588D">
        <w:rPr>
          <w:bCs/>
          <w:lang w:val="en-AU"/>
        </w:rPr>
        <w:t xml:space="preserve">. Radiographic grade (as assessed by KL grade) does predict risk of knee replacements over 3-8 year periods </w:t>
      </w:r>
      <w:r w:rsidRPr="0052588D">
        <w:rPr>
          <w:bCs/>
          <w:lang w:val="en-AU"/>
        </w:rPr>
        <w:fldChar w:fldCharType="begin">
          <w:fldData xml:space="preserve">PEVuZE5vdGU+PENpdGU+PEF1dGhvcj5Db25hZ2hhbjwvQXV0aG9yPjxZZWFyPjIwMTA8L1llYXI+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</w:fldData>
        </w:fldChar>
      </w:r>
      <w:r w:rsidR="00FD66A5">
        <w:rPr>
          <w:bCs/>
          <w:lang w:val="en-AU"/>
        </w:rPr>
        <w:instrText xml:space="preserve"> ADDIN EN.CITE </w:instrText>
      </w:r>
      <w:r w:rsidR="00FD66A5">
        <w:rPr>
          <w:bCs/>
          <w:lang w:val="en-AU"/>
        </w:rPr>
        <w:fldChar w:fldCharType="begin">
          <w:fldData xml:space="preserve">PEVuZE5vdGU+PENpdGU+PEF1dGhvcj5Db25hZ2hhbjwvQXV0aG9yPjxZZWFyPjIwMTA8L1llYXI+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33, 34]</w:t>
      </w:r>
      <w:r w:rsidRPr="0052588D">
        <w:rPr>
          <w:bCs/>
          <w:lang w:val="en-AU"/>
        </w:rPr>
        <w:fldChar w:fldCharType="end"/>
      </w:r>
      <w:r w:rsidRPr="0052588D">
        <w:rPr>
          <w:bCs/>
          <w:lang w:val="en-AU"/>
        </w:rPr>
        <w:t>, which is unsurprising given decisions for joint replacement are based on radiographs. However, this association is not independent of cartilage loss</w:t>
      </w:r>
      <w:r w:rsidR="004F7F4B">
        <w:rPr>
          <w:bCs/>
          <w:lang w:val="en-AU"/>
        </w:rPr>
        <w:t xml:space="preserve"> in some cohorts</w:t>
      </w:r>
      <w:r w:rsidRPr="0052588D">
        <w:rPr>
          <w:bCs/>
          <w:lang w:val="en-AU"/>
        </w:rPr>
        <w:fldChar w:fldCharType="begin">
          <w:fldData xml:space="preserve">PEVuZE5vdGU+PENpdGU+PEF1dGhvcj5DaWN1dHRpbmk8L0F1dGhvcj48WWVhcj4yMDA0PC9ZZWFy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=
</w:fldData>
        </w:fldChar>
      </w:r>
      <w:r w:rsidR="00FD66A5">
        <w:rPr>
          <w:bCs/>
          <w:lang w:val="en-AU"/>
        </w:rPr>
        <w:instrText xml:space="preserve"> ADDIN EN.CITE </w:instrText>
      </w:r>
      <w:r w:rsidR="00FD66A5">
        <w:rPr>
          <w:bCs/>
          <w:lang w:val="en-AU"/>
        </w:rPr>
        <w:fldChar w:fldCharType="begin">
          <w:fldData xml:space="preserve">PEVuZE5vdGU+PENpdGU+PEF1dGhvcj5DaWN1dHRpbmk8L0F1dGhvcj48WWVhcj4yMDA0PC9ZZWFy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=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35]</w:t>
      </w:r>
      <w:r w:rsidRPr="0052588D">
        <w:rPr>
          <w:bCs/>
          <w:lang w:val="en-AU"/>
        </w:rPr>
        <w:fldChar w:fldCharType="end"/>
      </w:r>
      <w:r w:rsidR="0057529D">
        <w:rPr>
          <w:bCs/>
          <w:lang w:val="en-AU"/>
        </w:rPr>
        <w:t>,</w:t>
      </w:r>
      <w:r w:rsidR="004605F1" w:rsidDel="004605F1">
        <w:rPr>
          <w:bCs/>
          <w:lang w:val="en-AU"/>
        </w:rPr>
        <w:t xml:space="preserve"> </w:t>
      </w:r>
      <w:r w:rsidRPr="0052588D">
        <w:rPr>
          <w:bCs/>
          <w:lang w:val="en-AU"/>
        </w:rPr>
        <w:t>and is only one of the predictors, for example for pain</w:t>
      </w:r>
      <w:r w:rsidRPr="0052588D">
        <w:rPr>
          <w:bCs/>
          <w:lang w:val="en-AU"/>
        </w:rPr>
        <w:fldChar w:fldCharType="begin">
          <w:fldData xml:space="preserve">PEVuZE5vdGU+PENpdGU+PEF1dGhvcj5Db25hZ2hhbjwvQXV0aG9yPjxZZWFyPjIwMTA8L1llYXI+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</w:fldData>
        </w:fldChar>
      </w:r>
      <w:r w:rsidR="00FD66A5">
        <w:rPr>
          <w:bCs/>
          <w:lang w:val="en-AU"/>
        </w:rPr>
        <w:instrText xml:space="preserve"> ADDIN EN.CITE </w:instrText>
      </w:r>
      <w:r w:rsidR="00FD66A5">
        <w:rPr>
          <w:bCs/>
          <w:lang w:val="en-AU"/>
        </w:rPr>
        <w:fldChar w:fldCharType="begin">
          <w:fldData xml:space="preserve">PEVuZE5vdGU+PENpdGU+PEF1dGhvcj5Db25hZ2hhbjwvQXV0aG9yPjxZZWFyPjIwMTA8L1llYXI+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33, 36]</w:t>
      </w:r>
      <w:r w:rsidRPr="0052588D">
        <w:rPr>
          <w:bCs/>
          <w:lang w:val="en-AU"/>
        </w:rPr>
        <w:fldChar w:fldCharType="end"/>
      </w:r>
      <w:r w:rsidRPr="0052588D">
        <w:rPr>
          <w:bCs/>
          <w:lang w:val="en-AU"/>
        </w:rPr>
        <w:t xml:space="preserve">. </w:t>
      </w:r>
    </w:p>
    <w:p w14:paraId="3FC018B6" w14:textId="2A5FF969" w:rsidR="0052588D" w:rsidRDefault="0052588D" w:rsidP="008900C8">
      <w:pPr>
        <w:pStyle w:val="Introtext"/>
        <w:rPr>
          <w:bCs/>
          <w:lang w:val="en-AU"/>
        </w:rPr>
      </w:pPr>
      <w:r w:rsidRPr="0052588D">
        <w:rPr>
          <w:bCs/>
          <w:lang w:val="en-AU"/>
        </w:rPr>
        <w:t>In hand OA, site-specific scoring systems have been developed for the assessment of radiographic progression, such as the Verbruggen–Veys anatomical phase score</w:t>
      </w:r>
      <w:r w:rsidRPr="0052588D">
        <w:rPr>
          <w:bCs/>
          <w:lang w:val="en-AU"/>
        </w:rPr>
        <w:fldChar w:fldCharType="begin">
          <w:fldData xml:space="preserve">PEVuZE5vdGU+PENpdGU+PEF1dGhvcj5WZXJicnVnZ2VuPC9BdXRob3I+PFllYXI+MTk5NjwvWWVh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zMDgtMjA8L3BhZ2Vz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</w:fldData>
        </w:fldChar>
      </w:r>
      <w:r w:rsidR="00FD66A5">
        <w:rPr>
          <w:bCs/>
          <w:lang w:val="en-AU"/>
        </w:rPr>
        <w:instrText xml:space="preserve"> ADDIN EN.CITE </w:instrText>
      </w:r>
      <w:r w:rsidR="00FD66A5">
        <w:rPr>
          <w:bCs/>
          <w:lang w:val="en-AU"/>
        </w:rPr>
        <w:fldChar w:fldCharType="begin">
          <w:fldData xml:space="preserve">PEVuZE5vdGU+PENpdGU+PEF1dGhvcj5WZXJicnVnZ2VuPC9BdXRob3I+PFllYXI+MTk5NjwvWWVh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zMDgtMjA8L3BhZ2Vz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37]</w:t>
      </w:r>
      <w:r w:rsidRPr="0052588D">
        <w:rPr>
          <w:bCs/>
          <w:lang w:val="en-AU"/>
        </w:rPr>
        <w:fldChar w:fldCharType="end"/>
      </w:r>
      <w:r w:rsidRPr="0052588D">
        <w:rPr>
          <w:bCs/>
          <w:lang w:val="en-AU"/>
        </w:rPr>
        <w:t>, and the quantitative Ghent University score system (GUSS) used in erosive hand OA</w:t>
      </w:r>
      <w:r w:rsidRPr="0052588D">
        <w:rPr>
          <w:bCs/>
          <w:lang w:val="en-AU"/>
        </w:rPr>
        <w:fldChar w:fldCharType="begin">
          <w:fldData xml:space="preserve">PEVuZE5vdGU+PENpdGU+PEF1dGhvcj5WZXJicnVnZ2VuPC9BdXRob3I+PFllYXI+MjAxMDwvWWVh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</w:fldData>
        </w:fldChar>
      </w:r>
      <w:r w:rsidR="00FD66A5">
        <w:rPr>
          <w:bCs/>
          <w:lang w:val="en-AU"/>
        </w:rPr>
        <w:instrText xml:space="preserve"> ADDIN EN.CITE </w:instrText>
      </w:r>
      <w:r w:rsidR="00FD66A5">
        <w:rPr>
          <w:bCs/>
          <w:lang w:val="en-AU"/>
        </w:rPr>
        <w:fldChar w:fldCharType="begin">
          <w:fldData xml:space="preserve">PEVuZE5vdGU+PENpdGU+PEF1dGhvcj5WZXJicnVnZ2VuPC9BdXRob3I+PFllYXI+MjAxMDwvWWVh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38]</w:t>
      </w:r>
      <w:r w:rsidRPr="0052588D">
        <w:rPr>
          <w:bCs/>
          <w:lang w:val="en-AU"/>
        </w:rPr>
        <w:fldChar w:fldCharType="end"/>
      </w:r>
      <w:r w:rsidRPr="0052588D">
        <w:rPr>
          <w:bCs/>
          <w:lang w:val="en-AU"/>
        </w:rPr>
        <w:t>. Several reviews have investigated the reproducibility and sensitivity to change of the numerous hand scoring methods using radiographic progression</w:t>
      </w:r>
      <w:r w:rsidRPr="0052588D">
        <w:rPr>
          <w:bCs/>
          <w:lang w:val="en-AU"/>
        </w:rPr>
        <w:fldChar w:fldCharType="begin">
          <w:fldData xml:space="preserve">PEVuZE5vdGU+PENpdGU+PEF1dGhvcj5WaXNzZXI8L0F1dGhvcj48WWVhcj4yMDE0PC9ZZWFyPjxS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</w:fldData>
        </w:fldChar>
      </w:r>
      <w:r w:rsidR="00FD66A5">
        <w:rPr>
          <w:bCs/>
          <w:lang w:val="en-AU"/>
        </w:rPr>
        <w:instrText xml:space="preserve"> ADDIN EN.CITE </w:instrText>
      </w:r>
      <w:r w:rsidR="00FD66A5">
        <w:rPr>
          <w:bCs/>
          <w:lang w:val="en-AU"/>
        </w:rPr>
        <w:fldChar w:fldCharType="begin">
          <w:fldData xml:space="preserve">PEVuZE5vdGU+PENpdGU+PEF1dGhvcj5WaXNzZXI8L0F1dGhvcj48WWVhcj4yMDE0PC9ZZWFyPjxS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39-41]</w:t>
      </w:r>
      <w:r w:rsidRPr="0052588D">
        <w:rPr>
          <w:bCs/>
          <w:lang w:val="en-AU"/>
        </w:rPr>
        <w:fldChar w:fldCharType="end"/>
      </w:r>
      <w:r w:rsidRPr="0052588D">
        <w:rPr>
          <w:bCs/>
          <w:lang w:val="en-AU"/>
        </w:rPr>
        <w:t>, and data showed that the estimated SRM values for 4 of them were modest (0.24 to 0.29)</w:t>
      </w:r>
      <w:r w:rsidRPr="0052588D">
        <w:rPr>
          <w:bCs/>
          <w:lang w:val="en-AU"/>
        </w:rPr>
        <w:fldChar w:fldCharType="begin"/>
      </w:r>
      <w:r w:rsidR="00FD66A5">
        <w:rPr>
          <w:bCs/>
          <w:lang w:val="en-AU"/>
        </w:rPr>
        <w:instrText xml:space="preserve"> ADDIN EN.CITE &lt;EndNote&gt;&lt;Cite&gt;&lt;Author&gt;Maheu&lt;/Author&gt;&lt;Year&gt;2007&lt;/Year&gt;&lt;RecNum&gt;35&lt;/RecNum&gt;&lt;DisplayText&gt; [40]&lt;/DisplayText&gt;&lt;record&gt;&lt;rec-number&gt;40&lt;/rec-number&gt;&lt;foreign-keys&gt;&lt;key app="EN" db-id="tr9zd5vvm0fxsle02epx0p0809frz0x0p20s" timestamp="1450307721"&gt;40&lt;/key&gt;&lt;/foreign-keys&gt;&lt;ref-type name="Journal Article"&gt;17&lt;/ref-type&gt;&lt;contributors&gt;&lt;authors&gt;&lt;author&gt;Maheu, E.&lt;/author&gt;&lt;author&gt;Cadet, C.&lt;/author&gt;&lt;author&gt;Gueneugues, S.&lt;/author&gt;&lt;author&gt;Ravaud, P.&lt;/author&gt;&lt;author&gt;Dougados, M.&lt;/author&gt;&lt;/authors&gt;&lt;/contributors&gt;&lt;auth-address&gt;Rheumatology Department, Hopital Saint Antoine, and Universite Diderot, Paris VII, France. emaheu@wanadoo.fr&lt;/auth-address&gt;&lt;titles&gt;&lt;title&gt;Reproducibility and sensitivity to change of four scoring methods for the radiological assessment of osteoarthritis of the hand&lt;/title&gt;&lt;secondary-title&gt;Ann Rheum Dis&lt;/secondary-title&gt;&lt;alt-title&gt;Annals of the rheumatic diseases&lt;/alt-title&gt;&lt;/titles&gt;&lt;periodical&gt;&lt;full-title&gt;Ann Rheum Dis&lt;/full-title&gt;&lt;/periodical&gt;&lt;pages&gt;464-9&lt;/pages&gt;&lt;volume&gt;66&lt;/volume&gt;&lt;number&gt;4&lt;/number&gt;&lt;edition&gt;2006/11/17&lt;/edition&gt;&lt;keywords&gt;&lt;keyword&gt;Aged&lt;/keyword&gt;&lt;keyword&gt;Disease Progression&lt;/keyword&gt;&lt;keyword&gt;Epidemiologic Methods&lt;/keyword&gt;&lt;keyword&gt;Female&lt;/keyword&gt;&lt;keyword&gt;Hand Joints/pathology/*radiography&lt;/keyword&gt;&lt;keyword&gt;Humans&lt;/keyword&gt;&lt;keyword&gt;Male&lt;/keyword&gt;&lt;keyword&gt;Middle Aged&lt;/keyword&gt;&lt;keyword&gt;Observer Variation&lt;/keyword&gt;&lt;keyword&gt;Osteoarthritis/pathology/*radiography&lt;/keyword&gt;&lt;keyword&gt;*Severity of Illness Index&lt;/keyword&gt;&lt;/keywords&gt;&lt;dates&gt;&lt;year&gt;2007&lt;/year&gt;&lt;pub-dates&gt;&lt;date&gt;Apr&lt;/date&gt;&lt;/pub-dates&gt;&lt;/dates&gt;&lt;isbn&gt;0003-4967 (Print)&amp;#xD;0003-4967&lt;/isbn&gt;&lt;accession-num&gt;17107982&lt;/accession-num&gt;&lt;urls&gt;&lt;related-urls&gt;&lt;url&gt;http://www.ncbi.nlm.nih.gov/pmc/articles/PMC1856039/pdf/464.pdf&lt;/url&gt;&lt;/related-urls&gt;&lt;/urls&gt;&lt;custom2&gt;Pmc1856039&lt;/custom2&gt;&lt;electronic-resource-num&gt;10.1136/ard.2006.060277&lt;/electronic-resource-num&gt;&lt;remote-database-provider&gt;NLM&lt;/remote-database-provider&gt;&lt;language&gt;eng&lt;/language&gt;&lt;/record&gt;&lt;/Cite&gt;&lt;/EndNote&gt;</w:instrText>
      </w:r>
      <w:r w:rsidRPr="0052588D">
        <w:rPr>
          <w:bCs/>
          <w:lang w:val="en-AU"/>
        </w:rPr>
        <w:fldChar w:fldCharType="separate"/>
      </w:r>
      <w:r w:rsidR="00FD66A5">
        <w:rPr>
          <w:bCs/>
          <w:noProof/>
          <w:lang w:val="en-AU"/>
        </w:rPr>
        <w:t> [40]</w:t>
      </w:r>
      <w:r w:rsidRPr="0052588D">
        <w:rPr>
          <w:bCs/>
          <w:lang w:val="en-AU"/>
        </w:rPr>
        <w:fldChar w:fldCharType="end"/>
      </w:r>
      <w:r w:rsidRPr="0052588D">
        <w:rPr>
          <w:bCs/>
          <w:lang w:val="en-AU"/>
        </w:rPr>
        <w:t xml:space="preserve"> and all semi-quantitative methods were comparable</w:t>
      </w:r>
      <w:r w:rsidRPr="0052588D">
        <w:rPr>
          <w:bCs/>
          <w:lang w:val="en-AU"/>
        </w:rPr>
        <w:fldChar w:fldCharType="begin">
          <w:fldData xml:space="preserve">PEVuZE5vdGU+PENpdGU+PEF1dGhvcj5WaXNzZXI8L0F1dGhvcj48WWVhcj4yMDE0PC9ZZWFyPjxS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</w:fldData>
        </w:fldChar>
      </w:r>
      <w:r w:rsidR="00FD66A5">
        <w:rPr>
          <w:bCs/>
          <w:lang w:val="en-AU"/>
        </w:rPr>
        <w:instrText xml:space="preserve"> ADDIN EN.CITE </w:instrText>
      </w:r>
      <w:r w:rsidR="00FD66A5">
        <w:rPr>
          <w:bCs/>
          <w:lang w:val="en-AU"/>
        </w:rPr>
        <w:fldChar w:fldCharType="begin">
          <w:fldData xml:space="preserve">PEVuZE5vdGU+PENpdGU+PEF1dGhvcj5WaXNzZXI8L0F1dGhvcj48WWVhcj4yMDE0PC9ZZWFyPjxS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39, 40]</w:t>
      </w:r>
      <w:r w:rsidRPr="0052588D">
        <w:rPr>
          <w:bCs/>
          <w:lang w:val="en-AU"/>
        </w:rPr>
        <w:fldChar w:fldCharType="end"/>
      </w:r>
      <w:r w:rsidRPr="0052588D">
        <w:rPr>
          <w:bCs/>
          <w:lang w:val="en-AU"/>
        </w:rPr>
        <w:t>. However, with radiographic methods, the time required to demonstrate a change in hand OA is less than for knee OA, as it can detect differences in treatment in 6 months or less</w:t>
      </w:r>
      <w:r w:rsidRPr="0052588D">
        <w:rPr>
          <w:bCs/>
          <w:lang w:val="en-AU"/>
        </w:rPr>
        <w:fldChar w:fldCharType="begin">
          <w:fldData xml:space="preserve">PEVuZE5vdGU+PENpdGU+PEF1dGhvcj5WZXJicnVnZ2VuPC9BdXRob3I+PFllYXI+MjAxMjwvWWVh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</w:fldData>
        </w:fldChar>
      </w:r>
      <w:r w:rsidR="00FD66A5">
        <w:rPr>
          <w:bCs/>
          <w:lang w:val="en-AU"/>
        </w:rPr>
        <w:instrText xml:space="preserve"> ADDIN EN.CITE </w:instrText>
      </w:r>
      <w:r w:rsidR="00FD66A5">
        <w:rPr>
          <w:bCs/>
          <w:lang w:val="en-AU"/>
        </w:rPr>
        <w:fldChar w:fldCharType="begin">
          <w:fldData xml:space="preserve">PEVuZE5vdGU+PENpdGU+PEF1dGhvcj5WZXJicnVnZ2VuPC9BdXRob3I+PFllYXI+MjAxMjwvWWVh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42]</w:t>
      </w:r>
      <w:r w:rsidRPr="0052588D">
        <w:rPr>
          <w:bCs/>
          <w:lang w:val="en-AU"/>
        </w:rPr>
        <w:fldChar w:fldCharType="end"/>
      </w:r>
      <w:r w:rsidRPr="0052588D">
        <w:rPr>
          <w:bCs/>
          <w:lang w:val="en-AU"/>
        </w:rPr>
        <w:t xml:space="preserve">. Quantitative JSW of </w:t>
      </w:r>
      <w:r w:rsidRPr="0052588D">
        <w:rPr>
          <w:bCs/>
          <w:lang w:val="en-AU"/>
        </w:rPr>
        <w:lastRenderedPageBreak/>
        <w:t>the hand is a valid method to measure joint space, and showed a good relation with clinical features in a case-control study</w:t>
      </w:r>
      <w:r w:rsidRPr="0052588D">
        <w:rPr>
          <w:bCs/>
          <w:lang w:val="en-AU"/>
        </w:rPr>
        <w:fldChar w:fldCharType="begin">
          <w:fldData xml:space="preserve">PEVuZE5vdGU+PENpdGU+PEF1dGhvcj5Ld29rPC9BdXRob3I+PFllYXI+MjAxMTwvWWVhcj48UmVj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</w:fldData>
        </w:fldChar>
      </w:r>
      <w:r w:rsidR="00FD66A5">
        <w:rPr>
          <w:bCs/>
          <w:lang w:val="en-AU"/>
        </w:rPr>
        <w:instrText xml:space="preserve"> ADDIN EN.CITE </w:instrText>
      </w:r>
      <w:r w:rsidR="00FD66A5">
        <w:rPr>
          <w:bCs/>
          <w:lang w:val="en-AU"/>
        </w:rPr>
        <w:fldChar w:fldCharType="begin">
          <w:fldData xml:space="preserve">PEVuZE5vdGU+PENpdGU+PEF1dGhvcj5Ld29rPC9BdXRob3I+PFllYXI+MjAxMTwvWWVhcj48UmVj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43]</w:t>
      </w:r>
      <w:r w:rsidRPr="0052588D">
        <w:rPr>
          <w:bCs/>
          <w:lang w:val="en-AU"/>
        </w:rPr>
        <w:fldChar w:fldCharType="end"/>
      </w:r>
      <w:r w:rsidRPr="0052588D">
        <w:rPr>
          <w:bCs/>
          <w:lang w:val="en-AU"/>
        </w:rPr>
        <w:t xml:space="preserve">, but this remains to be demonstrated in longitudinal studies. </w:t>
      </w:r>
    </w:p>
    <w:p w14:paraId="35ABAB8B" w14:textId="74DBEBD3" w:rsidR="00F1658D" w:rsidRPr="0052588D" w:rsidRDefault="00F1658D" w:rsidP="008900C8">
      <w:pPr>
        <w:pStyle w:val="Introtext"/>
        <w:rPr>
          <w:bCs/>
          <w:lang w:val="en-AU"/>
        </w:rPr>
      </w:pPr>
    </w:p>
    <w:p w14:paraId="4780DB67" w14:textId="77777777" w:rsidR="0052588D" w:rsidRPr="0052588D" w:rsidRDefault="0052588D" w:rsidP="008900C8">
      <w:pPr>
        <w:pStyle w:val="Introtext"/>
        <w:rPr>
          <w:bCs/>
          <w:lang w:val="en-AU"/>
        </w:rPr>
      </w:pPr>
      <w:r w:rsidRPr="0052588D">
        <w:rPr>
          <w:b/>
          <w:bCs/>
          <w:lang w:val="en-AU"/>
        </w:rPr>
        <w:t>Magnetic Resonance Imaging</w:t>
      </w:r>
    </w:p>
    <w:p w14:paraId="356DDDBA" w14:textId="77777777" w:rsidR="0052588D" w:rsidRPr="00F1658D" w:rsidRDefault="0052588D" w:rsidP="008900C8">
      <w:pPr>
        <w:pStyle w:val="Introtext"/>
        <w:numPr>
          <w:ilvl w:val="0"/>
          <w:numId w:val="23"/>
        </w:numPr>
        <w:rPr>
          <w:bCs/>
          <w:i/>
          <w:lang w:val="en-AU"/>
        </w:rPr>
      </w:pPr>
      <w:r w:rsidRPr="00F1658D">
        <w:rPr>
          <w:bCs/>
          <w:i/>
          <w:lang w:val="en-AU"/>
        </w:rPr>
        <w:t xml:space="preserve">Assessment of osteoarthritis </w:t>
      </w:r>
    </w:p>
    <w:p w14:paraId="52E00435" w14:textId="469B3F61" w:rsidR="0052588D" w:rsidRPr="0052588D" w:rsidRDefault="0052588D" w:rsidP="008900C8">
      <w:pPr>
        <w:pStyle w:val="Introtext"/>
        <w:rPr>
          <w:bCs/>
          <w:lang w:val="en-AU"/>
        </w:rPr>
      </w:pPr>
      <w:r w:rsidRPr="0052588D">
        <w:rPr>
          <w:bCs/>
          <w:lang w:val="en-AU"/>
        </w:rPr>
        <w:t xml:space="preserve">MRI allows assessment of the whole joint; it enables visualisation of cartilage and a large range of other structures, including those associated with pain. These can be assessed over a continuum from normal to diseased joint (OARSI grade 1 medial JSN, where more than 10% of cartilage is </w:t>
      </w:r>
      <w:r w:rsidR="00F60001">
        <w:rPr>
          <w:bCs/>
          <w:lang w:val="en-AU"/>
        </w:rPr>
        <w:t xml:space="preserve">already </w:t>
      </w:r>
      <w:r w:rsidRPr="0052588D">
        <w:rPr>
          <w:bCs/>
          <w:lang w:val="en-AU"/>
        </w:rPr>
        <w:t>lost</w:t>
      </w:r>
      <w:r w:rsidRPr="0052588D">
        <w:rPr>
          <w:bCs/>
          <w:lang w:val="en-AU"/>
        </w:rPr>
        <w:fldChar w:fldCharType="begin">
          <w:fldData xml:space="preserve">PEVuZE5vdGU+PENpdGU+PEF1dGhvcj5Kb25lczwvQXV0aG9yPjxZZWFyPjIwMDQ8L1llYXI+PFJl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</w:fldData>
        </w:fldChar>
      </w:r>
      <w:r w:rsidR="00F1658D">
        <w:rPr>
          <w:bCs/>
          <w:lang w:val="en-AU"/>
        </w:rPr>
        <w:instrText xml:space="preserve"> ADDIN EN.CITE </w:instrText>
      </w:r>
      <w:r w:rsidR="00F1658D">
        <w:rPr>
          <w:bCs/>
          <w:lang w:val="en-AU"/>
        </w:rPr>
        <w:fldChar w:fldCharType="begin">
          <w:fldData xml:space="preserve">PEVuZE5vdGU+PENpdGU+PEF1dGhvcj5Kb25lczwvQXV0aG9yPjxZZWFyPjIwMDQ8L1llYXI+PFJl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</w:fldData>
        </w:fldChar>
      </w:r>
      <w:r w:rsidR="00F1658D">
        <w:rPr>
          <w:bCs/>
          <w:lang w:val="en-AU"/>
        </w:rPr>
        <w:instrText xml:space="preserve"> ADDIN EN.CITE.DATA </w:instrText>
      </w:r>
      <w:r w:rsidR="00F1658D">
        <w:rPr>
          <w:bCs/>
          <w:lang w:val="en-AU"/>
        </w:rPr>
      </w:r>
      <w:r w:rsidR="00F1658D">
        <w:rPr>
          <w:bCs/>
          <w:lang w:val="en-AU"/>
        </w:rPr>
        <w:fldChar w:fldCharType="end"/>
      </w:r>
      <w:r w:rsidRPr="0052588D">
        <w:rPr>
          <w:bCs/>
          <w:lang w:val="en-AU"/>
        </w:rPr>
      </w:r>
      <w:r w:rsidRPr="0052588D">
        <w:rPr>
          <w:bCs/>
          <w:lang w:val="en-AU"/>
        </w:rPr>
        <w:fldChar w:fldCharType="separate"/>
      </w:r>
      <w:r w:rsidRPr="0052588D">
        <w:rPr>
          <w:bCs/>
          <w:noProof/>
          <w:lang w:val="en-AU"/>
        </w:rPr>
        <w:t> [</w:t>
      </w:r>
      <w:r w:rsidRPr="00703563">
        <w:rPr>
          <w:bCs/>
          <w:noProof/>
          <w:lang w:val="en-AU"/>
        </w:rPr>
        <w:t>14</w:t>
      </w:r>
      <w:r w:rsidRPr="0052588D">
        <w:rPr>
          <w:bCs/>
          <w:noProof/>
          <w:lang w:val="en-AU"/>
        </w:rPr>
        <w:t>]</w:t>
      </w:r>
      <w:r w:rsidRPr="0052588D">
        <w:rPr>
          <w:bCs/>
          <w:lang w:val="en-AU"/>
        </w:rPr>
        <w:fldChar w:fldCharType="end"/>
      </w:r>
      <w:r w:rsidRPr="0052588D">
        <w:rPr>
          <w:bCs/>
          <w:lang w:val="en-AU"/>
        </w:rPr>
        <w:t xml:space="preserve">), through to end stage OA (OARSI grade 3, KL grade 4). </w:t>
      </w:r>
    </w:p>
    <w:p w14:paraId="770E44B6" w14:textId="77777777" w:rsidR="0052588D" w:rsidRPr="00F1658D" w:rsidRDefault="0052588D" w:rsidP="008900C8">
      <w:pPr>
        <w:pStyle w:val="Introtext"/>
        <w:numPr>
          <w:ilvl w:val="0"/>
          <w:numId w:val="23"/>
        </w:numPr>
        <w:rPr>
          <w:bCs/>
          <w:i/>
          <w:lang w:val="en-AU"/>
        </w:rPr>
      </w:pPr>
      <w:r w:rsidRPr="00F1658D">
        <w:rPr>
          <w:bCs/>
          <w:i/>
          <w:lang w:val="en-AU"/>
        </w:rPr>
        <w:t>Diagnosis of OA using MRI</w:t>
      </w:r>
    </w:p>
    <w:p w14:paraId="796EE3B0" w14:textId="03D77801" w:rsidR="0052588D" w:rsidRPr="0052588D" w:rsidRDefault="0052588D" w:rsidP="008900C8">
      <w:pPr>
        <w:pStyle w:val="Introtext"/>
        <w:rPr>
          <w:bCs/>
          <w:lang w:val="en-AU"/>
        </w:rPr>
      </w:pPr>
      <w:r w:rsidRPr="0052588D">
        <w:rPr>
          <w:bCs/>
          <w:lang w:val="en-AU"/>
        </w:rPr>
        <w:t>Based on a systematic review of 25 MRI studies</w:t>
      </w:r>
      <w:r w:rsidRPr="0052588D">
        <w:rPr>
          <w:bCs/>
          <w:lang w:val="en-AU"/>
        </w:rPr>
        <w:fldChar w:fldCharType="begin">
          <w:fldData xml:space="preserve">PEVuZE5vdGU+PENpdGU+PEF1dGhvcj5IdW50ZXI8L0F1dGhvcj48WWVhcj4yMDExPC9ZZWFyPjxS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</w:fldData>
        </w:fldChar>
      </w:r>
      <w:r w:rsidR="00FD66A5">
        <w:rPr>
          <w:bCs/>
          <w:lang w:val="en-AU"/>
        </w:rPr>
        <w:instrText xml:space="preserve"> ADDIN EN.CITE </w:instrText>
      </w:r>
      <w:r w:rsidR="00FD66A5">
        <w:rPr>
          <w:bCs/>
          <w:lang w:val="en-AU"/>
        </w:rPr>
        <w:fldChar w:fldCharType="begin">
          <w:fldData xml:space="preserve">PEVuZE5vdGU+PENpdGU+PEF1dGhvcj5IdW50ZXI8L0F1dGhvcj48WWVhcj4yMDExPC9ZZWFyPjxS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44]</w:t>
      </w:r>
      <w:r w:rsidRPr="0052588D">
        <w:rPr>
          <w:bCs/>
          <w:lang w:val="en-AU"/>
        </w:rPr>
        <w:fldChar w:fldCharType="end"/>
      </w:r>
      <w:r w:rsidRPr="0052588D">
        <w:rPr>
          <w:bCs/>
          <w:lang w:val="en-AU"/>
        </w:rPr>
        <w:t>, tibiofemoral OA is currently defined as requiring a combination of features: either an osteophyte and full thickness cartilage loss or an osteophyte or full thickness cartilage loss, plus two or more of the following features: BML or cyst not associated with meniscal or ligamentous attachments, meniscal pathology, partial thickness cartilage loss (in the absence of full thickness cartilage loss), or bone attrition. Patellofemoral OA requires an osteophyte and partial or full thickness cartilage loss, all in the patella and/or anterior femur regions</w:t>
      </w:r>
      <w:r w:rsidRPr="0052588D">
        <w:rPr>
          <w:bCs/>
          <w:lang w:val="en-AU"/>
        </w:rPr>
        <w:fldChar w:fldCharType="begin">
          <w:fldData xml:space="preserve">PEVuZE5vdGU+PENpdGU+PEF1dGhvcj5IdW50ZXI8L0F1dGhvcj48WWVhcj4yMDExPC9ZZWFyPjxS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</w:fldData>
        </w:fldChar>
      </w:r>
      <w:r w:rsidR="00FD66A5">
        <w:rPr>
          <w:bCs/>
          <w:lang w:val="en-AU"/>
        </w:rPr>
        <w:instrText xml:space="preserve"> ADDIN EN.CITE </w:instrText>
      </w:r>
      <w:r w:rsidR="00FD66A5">
        <w:rPr>
          <w:bCs/>
          <w:lang w:val="en-AU"/>
        </w:rPr>
        <w:fldChar w:fldCharType="begin">
          <w:fldData xml:space="preserve">PEVuZE5vdGU+PENpdGU+PEF1dGhvcj5IdW50ZXI8L0F1dGhvcj48WWVhcj4yMDExPC9ZZWFyPjxS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44]</w:t>
      </w:r>
      <w:r w:rsidRPr="0052588D">
        <w:rPr>
          <w:bCs/>
          <w:lang w:val="en-AU"/>
        </w:rPr>
        <w:fldChar w:fldCharType="end"/>
      </w:r>
      <w:r w:rsidRPr="0052588D">
        <w:rPr>
          <w:bCs/>
          <w:lang w:val="en-AU"/>
        </w:rPr>
        <w:t xml:space="preserve">. MRI-based scoring systems have also been proposed in hand OA </w:t>
      </w:r>
      <w:r w:rsidRPr="0052588D">
        <w:rPr>
          <w:bCs/>
          <w:lang w:val="en-AU"/>
        </w:rPr>
        <w:fldChar w:fldCharType="begin">
          <w:fldData xml:space="preserve">PEVuZE5vdGU+PENpdGU+PEF1dGhvcj5IYXVnZW48L0F1dGhvcj48WWVhcj4yMDE0PC9ZZWFyPjxS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</w:fldData>
        </w:fldChar>
      </w:r>
      <w:r w:rsidR="00FD66A5">
        <w:rPr>
          <w:bCs/>
          <w:lang w:val="en-AU"/>
        </w:rPr>
        <w:instrText xml:space="preserve"> ADDIN EN.CITE </w:instrText>
      </w:r>
      <w:r w:rsidR="00FD66A5">
        <w:rPr>
          <w:bCs/>
          <w:lang w:val="en-AU"/>
        </w:rPr>
        <w:fldChar w:fldCharType="begin">
          <w:fldData xml:space="preserve">PEVuZE5vdGU+PENpdGU+PEF1dGhvcj5IYXVnZW48L0F1dGhvcj48WWVhcj4yMDE0PC9ZZWFyPjxS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45]</w:t>
      </w:r>
      <w:r w:rsidRPr="0052588D">
        <w:rPr>
          <w:bCs/>
          <w:lang w:val="en-AU"/>
        </w:rPr>
        <w:fldChar w:fldCharType="end"/>
      </w:r>
      <w:r w:rsidRPr="0052588D">
        <w:rPr>
          <w:bCs/>
          <w:lang w:val="en-AU"/>
        </w:rPr>
        <w:t xml:space="preserve">, a refinement of the Oslo hand OA scoring system, including osteophytes, JSN, bone erosions/attrition, cysts, malalignment, synovitis, and BML in the distal and proximal interphalangeal (PIP) joints. </w:t>
      </w:r>
    </w:p>
    <w:p w14:paraId="2E21D498" w14:textId="50A431B1" w:rsidR="0052588D" w:rsidRPr="0052588D" w:rsidRDefault="0052588D" w:rsidP="008900C8">
      <w:pPr>
        <w:pStyle w:val="Introtext"/>
        <w:rPr>
          <w:bCs/>
          <w:lang w:val="en-AU"/>
        </w:rPr>
      </w:pPr>
      <w:r w:rsidRPr="0052588D">
        <w:rPr>
          <w:bCs/>
          <w:lang w:val="en-AU"/>
        </w:rPr>
        <w:t>The MRI–based definitions of OA include cartilage, but also other important structures that would be considered part of putative OA phenotypes, such as BML, meniscal alterations, synovitis (synovial membrane thickness, effusion), and ligament pathology (</w:t>
      </w:r>
      <w:r w:rsidRPr="0052588D">
        <w:rPr>
          <w:bCs/>
          <w:lang w:val="en-AU"/>
        </w:rPr>
        <w:fldChar w:fldCharType="begin"/>
      </w:r>
      <w:r w:rsidRPr="0052588D">
        <w:rPr>
          <w:bCs/>
          <w:lang w:val="en-AU"/>
        </w:rPr>
        <w:instrText xml:space="preserve"> REF _Ref433382072 \h  \* MERGEFORMAT </w:instrText>
      </w:r>
      <w:r w:rsidRPr="0052588D">
        <w:rPr>
          <w:bCs/>
          <w:lang w:val="en-AU"/>
        </w:rPr>
      </w:r>
      <w:r w:rsidRPr="0052588D">
        <w:rPr>
          <w:bCs/>
          <w:lang w:val="en-AU"/>
        </w:rPr>
        <w:fldChar w:fldCharType="separate"/>
      </w:r>
      <w:r w:rsidR="007C58F0" w:rsidRPr="007C58F0">
        <w:rPr>
          <w:bCs/>
          <w:lang w:val="en-AU"/>
        </w:rPr>
        <w:t>Figure 1</w:t>
      </w:r>
      <w:r w:rsidRPr="0052588D">
        <w:rPr>
          <w:bCs/>
          <w:lang w:val="en-AU"/>
        </w:rPr>
        <w:fldChar w:fldCharType="end"/>
      </w:r>
      <w:r w:rsidRPr="0052588D">
        <w:rPr>
          <w:bCs/>
          <w:lang w:val="en-AU"/>
        </w:rPr>
        <w:t xml:space="preserve">) especially if they lead to functional </w:t>
      </w:r>
      <w:r w:rsidR="00A573AB">
        <w:rPr>
          <w:bCs/>
          <w:lang w:val="en-AU"/>
        </w:rPr>
        <w:t>disabilities</w:t>
      </w:r>
      <w:r w:rsidR="00A573AB" w:rsidRPr="0052588D">
        <w:rPr>
          <w:bCs/>
          <w:lang w:val="en-AU"/>
        </w:rPr>
        <w:fldChar w:fldCharType="begin"/>
      </w:r>
      <w:r w:rsidR="00A573AB">
        <w:rPr>
          <w:bCs/>
          <w:lang w:val="en-AU"/>
        </w:rPr>
        <w:instrText xml:space="preserve"> ADDIN EN.CITE &lt;EndNote&gt;&lt;Cite&gt;&lt;Author&gt;Lane&lt;/Author&gt;&lt;Year&gt;2011&lt;/Year&gt;&lt;RecNum&gt;72&lt;/RecNum&gt;&lt;DisplayText&gt; [1]&lt;/DisplayText&gt;&lt;record&gt;&lt;rec-number&gt;72&lt;/rec-number&gt;&lt;foreign-keys&gt;&lt;key app="EN" db-id="xxevtwdwr9r0x3eaafv5e5xgp0rt5p0t0050" timestamp="1330325451"&gt;72&lt;/key&gt;&lt;/foreign-keys&gt;&lt;ref-type name="Journal Article"&gt;17&lt;/ref-type&gt;&lt;contributors&gt;&lt;authors&gt;&lt;author&gt;Lane, N. E.&lt;/author&gt;&lt;author&gt;Brandt, K.&lt;/author&gt;&lt;author&gt;Hawker, G.&lt;/author&gt;&lt;author&gt;Peeva, E.&lt;/author&gt;&lt;author&gt;Schreyer, E.&lt;/author&gt;&lt;author&gt;Tsuji, W.&lt;/author&gt;&lt;author&gt;Hochberg, M. C.&lt;/author&gt;&lt;/authors&gt;&lt;/contributors&gt;&lt;auth-address&gt;Department of Medicine, University of California at Davis School of Medicine, Sacramento, CA 95817, USA. nelane@ucdavis.edu&lt;/auth-address&gt;&lt;titles&gt;&lt;title&gt;OARSI-FDA initiative: defining the disease state of osteoarthritis&lt;/title&gt;&lt;secondary-title&gt;Osteoarthritis Cartilage&lt;/secondary-title&gt;&lt;/titles&gt;&lt;periodical&gt;&lt;full-title&gt;Osteoarthritis Cartilage&lt;/full-title&gt;&lt;/periodical&gt;&lt;pages&gt;478-82&lt;/pages&gt;&lt;volume&gt;19&lt;/volume&gt;&lt;number&gt;5&lt;/number&gt;&lt;edition&gt;2011/03/15&lt;/edition&gt;&lt;keywords&gt;&lt;keyword&gt;Clinical Trials as Topic/methods&lt;/keyword&gt;&lt;keyword&gt;Evidence-Based Medicine/methods&lt;/keyword&gt;&lt;keyword&gt;Humans&lt;/keyword&gt;&lt;keyword&gt;Magnetic Resonance Imaging&lt;/keyword&gt;&lt;keyword&gt;Osteoarthritis/ diagnosis/etiology/therapy&lt;/keyword&gt;&lt;keyword&gt;Research Design&lt;/keyword&gt;&lt;keyword&gt;Stress, Mechanical&lt;/keyword&gt;&lt;/keywords&gt;&lt;dates&gt;&lt;year&gt;2011&lt;/year&gt;&lt;pub-dates&gt;&lt;date&gt;May&lt;/date&gt;&lt;/pub-dates&gt;&lt;/dates&gt;&lt;isbn&gt;1522-9653 (Electronic)&amp;#xD;1063-4584 (Linking)&lt;/isbn&gt;&lt;accession-num&gt;21396464&lt;/accession-num&gt;&lt;urls&gt;&lt;/urls&gt;&lt;electronic-resource-num&gt;10.1016/j.joca.2010.09.013&lt;/electronic-resource-num&gt;&lt;remote-database-provider&gt;NLM&lt;/remote-database-provider&gt;&lt;language&gt;eng&lt;/language&gt;&lt;/record&gt;&lt;/Cite&gt;&lt;/EndNote&gt;</w:instrText>
      </w:r>
      <w:r w:rsidR="00A573AB" w:rsidRPr="0052588D">
        <w:rPr>
          <w:bCs/>
          <w:lang w:val="en-AU"/>
        </w:rPr>
        <w:fldChar w:fldCharType="separate"/>
      </w:r>
      <w:r w:rsidR="00A573AB" w:rsidRPr="0052588D">
        <w:rPr>
          <w:bCs/>
          <w:noProof/>
          <w:lang w:val="en-AU"/>
        </w:rPr>
        <w:t> [</w:t>
      </w:r>
      <w:r w:rsidR="00A573AB" w:rsidRPr="00703563">
        <w:rPr>
          <w:bCs/>
          <w:noProof/>
          <w:lang w:val="en-AU"/>
        </w:rPr>
        <w:t>1</w:t>
      </w:r>
      <w:r w:rsidR="00A573AB" w:rsidRPr="0052588D">
        <w:rPr>
          <w:bCs/>
          <w:noProof/>
          <w:lang w:val="en-AU"/>
        </w:rPr>
        <w:t>]</w:t>
      </w:r>
      <w:r w:rsidR="00A573AB" w:rsidRPr="0052588D">
        <w:rPr>
          <w:bCs/>
          <w:lang w:val="en-AU"/>
        </w:rPr>
        <w:fldChar w:fldCharType="end"/>
      </w:r>
      <w:r w:rsidRPr="0052588D">
        <w:rPr>
          <w:bCs/>
          <w:lang w:val="en-AU"/>
        </w:rPr>
        <w:t xml:space="preserve">. All these structures could be the causal pathways of pathological processes of OA and are therefore potentially suitable as targets for therapy or as proxy endpoints for assessing disease progression. </w:t>
      </w:r>
    </w:p>
    <w:p w14:paraId="62E59638" w14:textId="77777777" w:rsidR="0052588D" w:rsidRPr="008E1A70" w:rsidRDefault="0052588D" w:rsidP="008900C8">
      <w:pPr>
        <w:pStyle w:val="Introtext"/>
        <w:numPr>
          <w:ilvl w:val="0"/>
          <w:numId w:val="23"/>
        </w:numPr>
        <w:rPr>
          <w:bCs/>
          <w:i/>
          <w:lang w:val="en-AU"/>
        </w:rPr>
      </w:pPr>
      <w:r w:rsidRPr="008E1A70">
        <w:rPr>
          <w:bCs/>
          <w:i/>
          <w:lang w:val="en-AU"/>
        </w:rPr>
        <w:t>Measuring disease progression</w:t>
      </w:r>
    </w:p>
    <w:p w14:paraId="1CC0DBBB" w14:textId="17097D99" w:rsidR="0052588D" w:rsidRPr="0052588D" w:rsidRDefault="0052588D" w:rsidP="008900C8">
      <w:pPr>
        <w:pStyle w:val="Introtext"/>
        <w:rPr>
          <w:bCs/>
          <w:lang w:val="en-AU"/>
        </w:rPr>
      </w:pPr>
      <w:r w:rsidRPr="0052588D">
        <w:rPr>
          <w:bCs/>
          <w:lang w:val="en-AU"/>
        </w:rPr>
        <w:t>MRI assessment of cartilage morphology is now recommended for the evaluation of disease progression</w:t>
      </w:r>
      <w:r w:rsidR="009C33BB">
        <w:rPr>
          <w:bCs/>
          <w:lang w:val="en-AU"/>
        </w:rPr>
        <w:t xml:space="preserve"> </w:t>
      </w:r>
      <w:r w:rsidRPr="0052588D">
        <w:rPr>
          <w:bCs/>
          <w:lang w:val="en-AU"/>
        </w:rPr>
        <w:t>as an endpoint for clinical trials</w:t>
      </w:r>
      <w:r w:rsidRPr="0052588D">
        <w:rPr>
          <w:bCs/>
          <w:lang w:val="en-AU"/>
        </w:rPr>
        <w:fldChar w:fldCharType="begin">
          <w:fldData xml:space="preserve">PEVuZE5vdGU+PENpdGU+PEF1dGhvcj5Db25hZ2hhbjwvQXV0aG9yPjxZZWFyPjIwMTE8L1llYXI+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</w:fldData>
        </w:fldChar>
      </w:r>
      <w:r w:rsidR="00FD66A5">
        <w:rPr>
          <w:bCs/>
          <w:lang w:val="en-AU"/>
        </w:rPr>
        <w:instrText xml:space="preserve"> ADDIN EN.CITE </w:instrText>
      </w:r>
      <w:r w:rsidR="00FD66A5">
        <w:rPr>
          <w:bCs/>
          <w:lang w:val="en-AU"/>
        </w:rPr>
        <w:fldChar w:fldCharType="begin">
          <w:fldData xml:space="preserve">PEVuZE5vdGU+PENpdGU+PEF1dGhvcj5Db25hZ2hhbjwvQXV0aG9yPjxZZWFyPjIwMTE8L1llYXI+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29, 46]</w:t>
      </w:r>
      <w:r w:rsidRPr="0052588D">
        <w:rPr>
          <w:bCs/>
          <w:lang w:val="en-AU"/>
        </w:rPr>
        <w:fldChar w:fldCharType="end"/>
      </w:r>
      <w:r w:rsidRPr="0052588D">
        <w:rPr>
          <w:bCs/>
          <w:lang w:val="en-AU"/>
        </w:rPr>
        <w:t>. Tissues other than cartilage are also increasingly being used and include BMLs, meniscal alterations</w:t>
      </w:r>
      <w:r w:rsidR="00F60001">
        <w:rPr>
          <w:bCs/>
          <w:lang w:val="en-AU"/>
        </w:rPr>
        <w:t>,</w:t>
      </w:r>
      <w:r w:rsidRPr="0052588D">
        <w:rPr>
          <w:bCs/>
          <w:lang w:val="en-AU"/>
        </w:rPr>
        <w:t xml:space="preserve"> synovitis, and effusion. Associations between structural features of knee OA as seen on MRI and knee OA outcomes are summarised in </w:t>
      </w:r>
      <w:r w:rsidRPr="0052588D">
        <w:rPr>
          <w:bCs/>
          <w:lang w:val="en-AU"/>
        </w:rPr>
        <w:fldChar w:fldCharType="begin"/>
      </w:r>
      <w:r w:rsidRPr="0052588D">
        <w:rPr>
          <w:bCs/>
          <w:lang w:val="en-AU"/>
        </w:rPr>
        <w:instrText xml:space="preserve"> REF _Ref436135848 \h  \* MERGEFORMAT </w:instrText>
      </w:r>
      <w:r w:rsidRPr="0052588D">
        <w:rPr>
          <w:bCs/>
          <w:lang w:val="en-AU"/>
        </w:rPr>
      </w:r>
      <w:r w:rsidRPr="0052588D">
        <w:rPr>
          <w:bCs/>
          <w:lang w:val="en-AU"/>
        </w:rPr>
        <w:fldChar w:fldCharType="separate"/>
      </w:r>
      <w:r w:rsidR="007C58F0" w:rsidRPr="007C58F0">
        <w:rPr>
          <w:bCs/>
          <w:lang w:val="en-AU"/>
        </w:rPr>
        <w:t>Table 1</w:t>
      </w:r>
      <w:r w:rsidRPr="0052588D">
        <w:rPr>
          <w:bCs/>
          <w:lang w:val="en-AU"/>
        </w:rPr>
        <w:fldChar w:fldCharType="end"/>
      </w:r>
      <w:r w:rsidRPr="0052588D">
        <w:rPr>
          <w:bCs/>
          <w:lang w:val="en-AU"/>
        </w:rPr>
        <w:t>.</w:t>
      </w:r>
    </w:p>
    <w:p w14:paraId="2DBA524D" w14:textId="77777777" w:rsidR="0052588D" w:rsidRPr="00F1658D" w:rsidRDefault="0052588D" w:rsidP="008900C8">
      <w:pPr>
        <w:pStyle w:val="Introtext"/>
        <w:numPr>
          <w:ilvl w:val="0"/>
          <w:numId w:val="23"/>
        </w:numPr>
        <w:rPr>
          <w:bCs/>
          <w:i/>
          <w:iCs/>
          <w:lang w:val="en-AU"/>
        </w:rPr>
      </w:pPr>
      <w:r w:rsidRPr="00F1658D">
        <w:rPr>
          <w:bCs/>
          <w:i/>
          <w:iCs/>
          <w:lang w:val="en-AU"/>
        </w:rPr>
        <w:t>Cartilage assessment: cartilage volume/thickness</w:t>
      </w:r>
    </w:p>
    <w:p w14:paraId="5FF424BE" w14:textId="1766210B" w:rsidR="0052588D" w:rsidRPr="0052588D" w:rsidRDefault="0052588D" w:rsidP="008900C8">
      <w:pPr>
        <w:pStyle w:val="Introtext"/>
        <w:rPr>
          <w:bCs/>
          <w:lang w:val="en-AU"/>
        </w:rPr>
      </w:pPr>
      <w:r w:rsidRPr="0052588D">
        <w:rPr>
          <w:bCs/>
          <w:lang w:val="en-AU"/>
        </w:rPr>
        <w:t>Cartilage volume as assessed by MRI is a direct measure and its level of loss has been shown to be better responsive to change than JSW</w:t>
      </w:r>
      <w:r w:rsidR="00520CAF">
        <w:rPr>
          <w:bCs/>
          <w:lang w:val="en-AU"/>
        </w:rPr>
        <w:fldChar w:fldCharType="begin">
          <w:fldData xml:space="preserve">PEVuZE5vdGU+PENpdGU+PEF1dGhvcj5SZWljaG1hbm48L0F1dGhvcj48WWVhcj4yMDExPC9ZZWFy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</w:fldData>
        </w:fldChar>
      </w:r>
      <w:r w:rsidR="00FD66A5">
        <w:rPr>
          <w:bCs/>
          <w:lang w:val="en-AU"/>
        </w:rPr>
        <w:instrText xml:space="preserve"> ADDIN EN.CITE </w:instrText>
      </w:r>
      <w:r w:rsidR="00FD66A5">
        <w:rPr>
          <w:bCs/>
          <w:lang w:val="en-AU"/>
        </w:rPr>
        <w:fldChar w:fldCharType="begin">
          <w:fldData xml:space="preserve">PEVuZE5vdGU+PENpdGU+PEF1dGhvcj5SZWljaG1hbm48L0F1dGhvcj48WWVhcj4yMDExPC9ZZWFy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</w:fldData>
        </w:fldChar>
      </w:r>
      <w:r w:rsidR="00FD66A5">
        <w:rPr>
          <w:bCs/>
          <w:lang w:val="en-AU"/>
        </w:rPr>
        <w:instrText xml:space="preserve"> ADDIN EN.CITE.DATA </w:instrText>
      </w:r>
      <w:r w:rsidR="00FD66A5">
        <w:rPr>
          <w:bCs/>
          <w:lang w:val="en-AU"/>
        </w:rPr>
      </w:r>
      <w:r w:rsidR="00FD66A5">
        <w:rPr>
          <w:bCs/>
          <w:lang w:val="en-AU"/>
        </w:rPr>
        <w:fldChar w:fldCharType="end"/>
      </w:r>
      <w:r w:rsidR="00520CAF">
        <w:rPr>
          <w:bCs/>
          <w:lang w:val="en-AU"/>
        </w:rPr>
      </w:r>
      <w:r w:rsidR="00520CAF">
        <w:rPr>
          <w:bCs/>
          <w:lang w:val="en-AU"/>
        </w:rPr>
        <w:fldChar w:fldCharType="separate"/>
      </w:r>
      <w:r w:rsidR="00FD66A5">
        <w:rPr>
          <w:bCs/>
          <w:noProof/>
          <w:lang w:val="en-AU"/>
        </w:rPr>
        <w:t> [21, 24, 30, 32, 47]</w:t>
      </w:r>
      <w:r w:rsidR="00520CAF">
        <w:rPr>
          <w:bCs/>
          <w:lang w:val="en-AU"/>
        </w:rPr>
        <w:fldChar w:fldCharType="end"/>
      </w:r>
      <w:r w:rsidRPr="0052588D">
        <w:rPr>
          <w:bCs/>
          <w:lang w:val="en-AU"/>
        </w:rPr>
        <w:t>. Unsurprisingly, quantitative measures also have superior sensitivity to cartilage changes compared to semi-quantitative scoring</w:t>
      </w:r>
      <w:r w:rsidRPr="0052588D">
        <w:rPr>
          <w:bCs/>
          <w:lang w:val="en-AU"/>
        </w:rPr>
        <w:fldChar w:fldCharType="begin">
          <w:fldData xml:space="preserve">PEVuZE5vdGU+PENpdGU+PEF1dGhvcj5IdW50ZXI8L0F1dGhvcj48WWVhcj4yMDExPC9ZZWFyPjxS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</w:fldData>
        </w:fldChar>
      </w:r>
      <w:r w:rsidR="00FD66A5">
        <w:rPr>
          <w:bCs/>
          <w:lang w:val="en-AU"/>
        </w:rPr>
        <w:instrText xml:space="preserve"> ADDIN EN.CITE </w:instrText>
      </w:r>
      <w:r w:rsidR="00FD66A5">
        <w:rPr>
          <w:bCs/>
          <w:lang w:val="en-AU"/>
        </w:rPr>
        <w:fldChar w:fldCharType="begin">
          <w:fldData xml:space="preserve">PEVuZE5vdGU+PENpdGU+PEF1dGhvcj5IdW50ZXI8L0F1dGhvcj48WWVhcj4yMDExPC9ZZWFyPjxS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31, 48]</w:t>
      </w:r>
      <w:r w:rsidRPr="0052588D">
        <w:rPr>
          <w:bCs/>
          <w:lang w:val="en-AU"/>
        </w:rPr>
        <w:fldChar w:fldCharType="end"/>
      </w:r>
      <w:r w:rsidRPr="0052588D">
        <w:rPr>
          <w:bCs/>
          <w:lang w:val="en-AU"/>
        </w:rPr>
        <w:t xml:space="preserve">. </w:t>
      </w:r>
    </w:p>
    <w:p w14:paraId="343285E2" w14:textId="78D8B2BB" w:rsidR="0052588D" w:rsidRPr="0052588D" w:rsidRDefault="0052588D" w:rsidP="008900C8">
      <w:pPr>
        <w:pStyle w:val="Introtext"/>
        <w:rPr>
          <w:bCs/>
          <w:lang w:val="en-AU"/>
        </w:rPr>
      </w:pPr>
      <w:r w:rsidRPr="0052588D">
        <w:rPr>
          <w:bCs/>
          <w:lang w:val="en-AU"/>
        </w:rPr>
        <w:t>Rate of cartilage loss is a good measure of progression as it predicts risk of knee replacements</w:t>
      </w:r>
      <w:r w:rsidRPr="0052588D">
        <w:rPr>
          <w:bCs/>
          <w:lang w:val="en-AU"/>
        </w:rPr>
        <w:fldChar w:fldCharType="begin">
          <w:fldData xml:space="preserve">PEVuZE5vdGU+PENpdGU+PEF1dGhvcj5DaWN1dHRpbmk8L0F1dGhvcj48WWVhcj4yMDA0PC9ZZWFy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</w:fldData>
        </w:fldChar>
      </w:r>
      <w:r w:rsidR="00FD66A5">
        <w:rPr>
          <w:bCs/>
          <w:lang w:val="en-AU"/>
        </w:rPr>
        <w:instrText xml:space="preserve"> ADDIN EN.CITE </w:instrText>
      </w:r>
      <w:r w:rsidR="00FD66A5">
        <w:rPr>
          <w:bCs/>
          <w:lang w:val="en-AU"/>
        </w:rPr>
        <w:fldChar w:fldCharType="begin">
          <w:fldData xml:space="preserve">PEVuZE5vdGU+PENpdGU+PEF1dGhvcj5DaWN1dHRpbmk8L0F1dGhvcj48WWVhcj4yMDA0PC9ZZWFy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35, 46, 49]</w:t>
      </w:r>
      <w:r w:rsidRPr="0052588D">
        <w:rPr>
          <w:bCs/>
          <w:lang w:val="en-AU"/>
        </w:rPr>
        <w:fldChar w:fldCharType="end"/>
      </w:r>
      <w:r w:rsidRPr="0052588D">
        <w:rPr>
          <w:bCs/>
          <w:lang w:val="en-AU"/>
        </w:rPr>
        <w:t>. Every 1% increase in the rate of tibial cartilage loss over 2 years confers a 20% increased risk of knee replacement at 4 years</w:t>
      </w:r>
      <w:r w:rsidRPr="0052588D">
        <w:rPr>
          <w:bCs/>
          <w:lang w:val="en-AU"/>
        </w:rPr>
        <w:fldChar w:fldCharType="begin">
          <w:fldData xml:space="preserve">PEVuZE5vdGU+PENpdGU+PEF1dGhvcj5DaWN1dHRpbmk8L0F1dGhvcj48WWVhcj4yMDA0PC9ZZWFy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=
</w:fldData>
        </w:fldChar>
      </w:r>
      <w:r w:rsidR="00FD66A5">
        <w:rPr>
          <w:bCs/>
          <w:lang w:val="en-AU"/>
        </w:rPr>
        <w:instrText xml:space="preserve"> ADDIN EN.CITE </w:instrText>
      </w:r>
      <w:r w:rsidR="00FD66A5">
        <w:rPr>
          <w:bCs/>
          <w:lang w:val="en-AU"/>
        </w:rPr>
        <w:fldChar w:fldCharType="begin">
          <w:fldData xml:space="preserve">PEVuZE5vdGU+PENpdGU+PEF1dGhvcj5DaWN1dHRpbmk8L0F1dGhvcj48WWVhcj4yMDA0PC9ZZWFy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=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35]</w:t>
      </w:r>
      <w:r w:rsidRPr="0052588D">
        <w:rPr>
          <w:bCs/>
          <w:lang w:val="en-AU"/>
        </w:rPr>
        <w:fldChar w:fldCharType="end"/>
      </w:r>
      <w:r w:rsidRPr="0052588D">
        <w:rPr>
          <w:bCs/>
          <w:lang w:val="en-AU"/>
        </w:rPr>
        <w:t>. Data from clinical trials in knee OA have shown that reduction in cartilage loss by potential DMOADs can reduce the cumulative incidence of total knee replacement over time</w:t>
      </w:r>
      <w:r w:rsidRPr="0052588D">
        <w:rPr>
          <w:bCs/>
          <w:lang w:val="en-AU"/>
        </w:rPr>
        <w:fldChar w:fldCharType="begin">
          <w:fldData xml:space="preserve">PEVuZE5vdGU+PENpdGU+PEF1dGhvcj5SYXluYXVsZDwvQXV0aG9yPjxZZWFyPjIwMTE8L1llYXI+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</w:fldData>
        </w:fldChar>
      </w:r>
      <w:r w:rsidR="00FD66A5">
        <w:rPr>
          <w:bCs/>
          <w:lang w:val="en-AU"/>
        </w:rPr>
        <w:instrText xml:space="preserve"> ADDIN EN.CITE </w:instrText>
      </w:r>
      <w:r w:rsidR="00FD66A5">
        <w:rPr>
          <w:bCs/>
          <w:lang w:val="en-AU"/>
        </w:rPr>
        <w:fldChar w:fldCharType="begin">
          <w:fldData xml:space="preserve">PEVuZE5vdGU+PENpdGU+PEF1dGhvcj5SYXluYXVsZDwvQXV0aG9yPjxZZWFyPjIwMTE8L1llYXI+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49, 50]</w:t>
      </w:r>
      <w:r w:rsidRPr="0052588D">
        <w:rPr>
          <w:bCs/>
          <w:lang w:val="en-AU"/>
        </w:rPr>
        <w:fldChar w:fldCharType="end"/>
      </w:r>
      <w:r w:rsidRPr="0052588D">
        <w:rPr>
          <w:bCs/>
          <w:lang w:val="en-AU"/>
        </w:rPr>
        <w:t>. Cartilage thickness has also been used to assess rates of disease progression, and data demonstrate that both the measurement of cartilage thickness and that of volume provide the same level of sensitivity to estimate cartilage loss in a clinical trial</w:t>
      </w:r>
      <w:r w:rsidRPr="0052588D">
        <w:rPr>
          <w:bCs/>
          <w:lang w:val="en-AU"/>
        </w:rPr>
        <w:fldChar w:fldCharType="begin">
          <w:fldData xml:space="preserve">PEVuZE5vdGU+PENpdGU+PEF1dGhvcj5SYXluYXVsZDwvQXV0aG9yPjxZZWFyPjIwMDg8L1llYXI+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</w:fldData>
        </w:fldChar>
      </w:r>
      <w:r w:rsidR="00FD66A5">
        <w:rPr>
          <w:bCs/>
          <w:lang w:val="en-AU"/>
        </w:rPr>
        <w:instrText xml:space="preserve"> ADDIN EN.CITE </w:instrText>
      </w:r>
      <w:r w:rsidR="00FD66A5">
        <w:rPr>
          <w:bCs/>
          <w:lang w:val="en-AU"/>
        </w:rPr>
        <w:fldChar w:fldCharType="begin">
          <w:fldData xml:space="preserve">PEVuZE5vdGU+PENpdGU+PEF1dGhvcj5SYXluYXVsZDwvQXV0aG9yPjxZZWFyPjIwMDg8L1llYXI+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51]</w:t>
      </w:r>
      <w:r w:rsidRPr="0052588D">
        <w:rPr>
          <w:bCs/>
          <w:lang w:val="en-AU"/>
        </w:rPr>
        <w:fldChar w:fldCharType="end"/>
      </w:r>
      <w:r w:rsidRPr="0052588D">
        <w:rPr>
          <w:bCs/>
          <w:lang w:val="en-AU"/>
        </w:rPr>
        <w:t>. Loss of cartilage thickness was also found associated with increased risk of knee replacement</w:t>
      </w:r>
      <w:r w:rsidRPr="0052588D">
        <w:rPr>
          <w:bCs/>
          <w:lang w:val="en-AU"/>
        </w:rPr>
        <w:fldChar w:fldCharType="begin">
          <w:fldData xml:space="preserve">PEVuZE5vdGU+PENpdGU+PEF1dGhvcj5FY2tzdGVpbjwvQXV0aG9yPjxZZWFyPjIwMTM8L1llYXI+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</w:fldData>
        </w:fldChar>
      </w:r>
      <w:r w:rsidR="00FD66A5">
        <w:rPr>
          <w:bCs/>
          <w:lang w:val="en-AU"/>
        </w:rPr>
        <w:instrText xml:space="preserve"> ADDIN EN.CITE </w:instrText>
      </w:r>
      <w:r w:rsidR="00FD66A5">
        <w:rPr>
          <w:bCs/>
          <w:lang w:val="en-AU"/>
        </w:rPr>
        <w:fldChar w:fldCharType="begin">
          <w:fldData xml:space="preserve">PEVuZE5vdGU+PENpdGU+PEF1dGhvcj5FY2tzdGVpbjwvQXV0aG9yPjxZZWFyPjIwMTM8L1llYXI+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52]</w:t>
      </w:r>
      <w:r w:rsidRPr="0052588D">
        <w:rPr>
          <w:bCs/>
          <w:lang w:val="en-AU"/>
        </w:rPr>
        <w:fldChar w:fldCharType="end"/>
      </w:r>
      <w:r w:rsidRPr="0052588D">
        <w:rPr>
          <w:bCs/>
          <w:lang w:val="en-AU"/>
        </w:rPr>
        <w:t xml:space="preserve">. </w:t>
      </w:r>
    </w:p>
    <w:p w14:paraId="1147086B" w14:textId="47AEA81A" w:rsidR="0052588D" w:rsidRDefault="0052588D" w:rsidP="008900C8">
      <w:pPr>
        <w:pStyle w:val="Introtext"/>
        <w:rPr>
          <w:bCs/>
          <w:lang w:val="en-AU"/>
        </w:rPr>
      </w:pPr>
      <w:r w:rsidRPr="0052588D">
        <w:rPr>
          <w:bCs/>
          <w:lang w:val="en-AU"/>
        </w:rPr>
        <w:t>It is now possible to accurately and feasibly measure change in cartilage volume over a 6 month period</w:t>
      </w:r>
      <w:r w:rsidRPr="0052588D">
        <w:rPr>
          <w:bCs/>
          <w:lang w:val="en-AU"/>
        </w:rPr>
        <w:fldChar w:fldCharType="begin">
          <w:fldData xml:space="preserve">PEVuZE5vdGU+PENpdGU+PEF1dGhvcj5XaWxkaTwvQXV0aG9yPjxZZWFyPjIwMTE8L1llYXI+PFJl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==
</w:fldData>
        </w:fldChar>
      </w:r>
      <w:r w:rsidR="00FD66A5">
        <w:rPr>
          <w:bCs/>
          <w:lang w:val="en-AU"/>
        </w:rPr>
        <w:instrText xml:space="preserve"> ADDIN EN.CITE </w:instrText>
      </w:r>
      <w:r w:rsidR="00FD66A5">
        <w:rPr>
          <w:bCs/>
          <w:lang w:val="en-AU"/>
        </w:rPr>
        <w:fldChar w:fldCharType="begin">
          <w:fldData xml:space="preserve">PEVuZE5vdGU+PENpdGU+PEF1dGhvcj5XaWxkaTwvQXV0aG9yPjxZZWFyPjIwMTE8L1llYXI+PFJl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==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53, 54]</w:t>
      </w:r>
      <w:r w:rsidRPr="0052588D">
        <w:rPr>
          <w:bCs/>
          <w:lang w:val="en-AU"/>
        </w:rPr>
        <w:fldChar w:fldCharType="end"/>
      </w:r>
      <w:r w:rsidRPr="0052588D">
        <w:rPr>
          <w:bCs/>
          <w:lang w:val="en-AU"/>
        </w:rPr>
        <w:t>, although time frames of 24 months and sample sizes of ~200 are usually used for clinical trials with cartilage endpoints; this is much shorter and involves fewer patients than required for</w:t>
      </w:r>
      <w:r w:rsidR="00C90E31">
        <w:rPr>
          <w:bCs/>
          <w:lang w:val="en-AU"/>
        </w:rPr>
        <w:t xml:space="preserve"> knee </w:t>
      </w:r>
      <w:r w:rsidRPr="0052588D">
        <w:rPr>
          <w:bCs/>
          <w:lang w:val="en-AU"/>
        </w:rPr>
        <w:t xml:space="preserve">radiographic endpoints. </w:t>
      </w:r>
    </w:p>
    <w:p w14:paraId="6D1AB820" w14:textId="77777777" w:rsidR="0052588D" w:rsidRPr="00F1658D" w:rsidRDefault="0052588D" w:rsidP="008900C8">
      <w:pPr>
        <w:pStyle w:val="Introtext"/>
        <w:numPr>
          <w:ilvl w:val="0"/>
          <w:numId w:val="23"/>
        </w:numPr>
        <w:rPr>
          <w:bCs/>
          <w:i/>
          <w:iCs/>
          <w:lang w:val="en-AU"/>
        </w:rPr>
      </w:pPr>
      <w:r w:rsidRPr="00F1658D">
        <w:rPr>
          <w:bCs/>
          <w:i/>
          <w:iCs/>
          <w:lang w:val="en-AU"/>
        </w:rPr>
        <w:t>Cartilage assessment: other measures</w:t>
      </w:r>
    </w:p>
    <w:p w14:paraId="351699DD" w14:textId="77777777" w:rsidR="0052588D" w:rsidRPr="00F1658D" w:rsidRDefault="0052588D" w:rsidP="008900C8">
      <w:pPr>
        <w:pStyle w:val="Introtext"/>
        <w:numPr>
          <w:ilvl w:val="0"/>
          <w:numId w:val="23"/>
        </w:numPr>
        <w:rPr>
          <w:bCs/>
          <w:i/>
          <w:iCs/>
          <w:lang w:val="en-AU"/>
        </w:rPr>
      </w:pPr>
      <w:r w:rsidRPr="00F1658D">
        <w:rPr>
          <w:bCs/>
          <w:i/>
          <w:iCs/>
          <w:lang w:val="en-AU"/>
        </w:rPr>
        <w:t>Cartilage defects</w:t>
      </w:r>
    </w:p>
    <w:p w14:paraId="3F197F0A" w14:textId="43A86974" w:rsidR="0052588D" w:rsidRPr="0052588D" w:rsidRDefault="0052588D" w:rsidP="008900C8">
      <w:pPr>
        <w:pStyle w:val="Introtext"/>
        <w:rPr>
          <w:bCs/>
          <w:lang w:val="en-AU"/>
        </w:rPr>
      </w:pPr>
      <w:r w:rsidRPr="0052588D">
        <w:rPr>
          <w:bCs/>
          <w:lang w:val="en-AU"/>
        </w:rPr>
        <w:t xml:space="preserve">Defects in the cartilage </w:t>
      </w:r>
      <w:r w:rsidR="005019BC">
        <w:rPr>
          <w:bCs/>
          <w:lang w:val="en-AU"/>
        </w:rPr>
        <w:t xml:space="preserve">are common </w:t>
      </w:r>
      <w:r w:rsidRPr="0052588D">
        <w:rPr>
          <w:bCs/>
          <w:lang w:val="en-AU"/>
        </w:rPr>
        <w:t>in people with knee OA, and have poor capacity for repair</w:t>
      </w:r>
      <w:r w:rsidR="005019BC">
        <w:rPr>
          <w:bCs/>
          <w:lang w:val="en-AU"/>
        </w:rPr>
        <w:t>;</w:t>
      </w:r>
      <w:r w:rsidR="005019BC" w:rsidRPr="0052588D">
        <w:rPr>
          <w:bCs/>
          <w:lang w:val="en-AU"/>
        </w:rPr>
        <w:t xml:space="preserve"> </w:t>
      </w:r>
      <w:r w:rsidRPr="0052588D">
        <w:rPr>
          <w:bCs/>
          <w:lang w:val="en-AU"/>
        </w:rPr>
        <w:t>although there is some evidence that reduction in weight is associated with reduction in defect severity, at least in a midlife cohort</w:t>
      </w:r>
      <w:r w:rsidRPr="0052588D">
        <w:rPr>
          <w:bCs/>
          <w:lang w:val="en-AU"/>
        </w:rPr>
        <w:fldChar w:fldCharType="begin"/>
      </w:r>
      <w:r w:rsidR="00FD66A5">
        <w:rPr>
          <w:bCs/>
          <w:lang w:val="en-AU"/>
        </w:rPr>
        <w:instrText xml:space="preserve"> ADDIN EN.CITE &lt;EndNote&gt;&lt;Cite&gt;&lt;Author&gt;Khan&lt;/Author&gt;&lt;Year&gt;2015&lt;/Year&gt;&lt;RecNum&gt;598&lt;/RecNum&gt;&lt;DisplayText&gt; [55]&lt;/DisplayText&gt;&lt;record&gt;&lt;rec-number&gt;598&lt;/rec-number&gt;&lt;foreign-keys&gt;&lt;key app="EN" db-id="xxevtwdwr9r0x3eaafv5e5xgp0rt5p0t0050" timestamp="1449707382"&gt;598&lt;/key&gt;&lt;/foreign-keys&gt;&lt;ref-type name="Journal Article"&gt;17&lt;/ref-type&gt;&lt;contributors&gt;&lt;authors&gt;&lt;author&gt;Khan, H.&lt;/author&gt;&lt;author&gt;Aitken, D.&lt;/author&gt;&lt;author&gt;Ding, C.&lt;/author&gt;&lt;author&gt;Blizzard, L.&lt;/author&gt;&lt;author&gt;Pelletier, J. P.&lt;/author&gt;&lt;author&gt;Pelletier, J.&lt;/author&gt;&lt;author&gt;Cicuttini, F.&lt;/author&gt;&lt;author&gt;Jones, G.&lt;/author&gt;&lt;/authors&gt;&lt;/contributors&gt;&lt;titles&gt;&lt;title&gt;Natural history and clinical significance of cartilage defects over 10 years in a mid-life cohort[abstr]&lt;/title&gt;&lt;secondary-title&gt;Osteoarthritis and Cartilage&lt;/secondary-title&gt;&lt;/titles&gt;&lt;periodical&gt;&lt;full-title&gt;Osteoarthritis and Cartilage&lt;/full-title&gt;&lt;abbr-1&gt;Osteoarthritis Cartilage&lt;/abbr-1&gt;&lt;/periodical&gt;&lt;pages&gt;A55-A56&lt;/pages&gt;&lt;volume&gt;23&lt;/volume&gt;&lt;number&gt;Suppl 2&lt;/number&gt;&lt;section&gt;A55&lt;/section&gt;&lt;dates&gt;&lt;year&gt;2015&lt;/year&gt;&lt;pub-dates&gt;&lt;date&gt;4//&lt;/date&gt;&lt;/pub-dates&gt;&lt;/dates&gt;&lt;isbn&gt;1063-4584&lt;/isbn&gt;&lt;urls&gt;&lt;related-urls&gt;&lt;url&gt;http://www.sciencedirect.com/science/article/pii/S1063458415001600&lt;/url&gt;&lt;url&gt;http://ac.els-cdn.com/S1063458415001600/1-s2.0-S1063458415001600-main.pdf?_tid=21b7e6d0-9ed5-11e5-a825-00000aacb362&amp;amp;acdnat=1449707573_1a3a1150c1999bc10e83e465651d9137&lt;/url&gt;&lt;/related-urls&gt;&lt;/urls&gt;&lt;electronic-resource-num&gt;http://dx.doi.org/10.1016/j.joca.2015.02.116&lt;/electronic-resource-num&gt;&lt;/record&gt;&lt;/Cite&gt;&lt;/EndNote&gt;</w:instrText>
      </w:r>
      <w:r w:rsidRPr="0052588D">
        <w:rPr>
          <w:bCs/>
          <w:lang w:val="en-AU"/>
        </w:rPr>
        <w:fldChar w:fldCharType="separate"/>
      </w:r>
      <w:r w:rsidR="00FD66A5">
        <w:rPr>
          <w:bCs/>
          <w:noProof/>
          <w:lang w:val="en-AU"/>
        </w:rPr>
        <w:t> [55]</w:t>
      </w:r>
      <w:r w:rsidRPr="0052588D">
        <w:rPr>
          <w:bCs/>
          <w:lang w:val="en-AU"/>
        </w:rPr>
        <w:fldChar w:fldCharType="end"/>
      </w:r>
      <w:r w:rsidRPr="0052588D">
        <w:rPr>
          <w:bCs/>
          <w:lang w:val="en-AU"/>
        </w:rPr>
        <w:t>. Such defects are associated with reduced cartilage volume and patellar cartilage volume cross</w:t>
      </w:r>
      <w:r w:rsidR="009B05B8">
        <w:rPr>
          <w:bCs/>
          <w:lang w:val="en-AU"/>
        </w:rPr>
        <w:t>-</w:t>
      </w:r>
      <w:r w:rsidRPr="0052588D">
        <w:rPr>
          <w:bCs/>
          <w:lang w:val="en-AU"/>
        </w:rPr>
        <w:t>sectionally in people with symptomatic knee OA</w:t>
      </w:r>
      <w:r w:rsidRPr="0052588D">
        <w:rPr>
          <w:bCs/>
          <w:lang w:val="en-AU"/>
        </w:rPr>
        <w:fldChar w:fldCharType="begin">
          <w:fldData xml:space="preserve">PEVuZE5vdGU+PENpdGU+PEF1dGhvcj5XbHVrYTwvQXV0aG9yPjxZZWFyPjIwMDU8L1llYXI+PFJl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</w:fldData>
        </w:fldChar>
      </w:r>
      <w:r w:rsidR="00FD66A5">
        <w:rPr>
          <w:bCs/>
          <w:lang w:val="en-AU"/>
        </w:rPr>
        <w:instrText xml:space="preserve"> ADDIN EN.CITE </w:instrText>
      </w:r>
      <w:r w:rsidR="00FD66A5">
        <w:rPr>
          <w:bCs/>
          <w:lang w:val="en-AU"/>
        </w:rPr>
        <w:fldChar w:fldCharType="begin">
          <w:fldData xml:space="preserve">PEVuZE5vdGU+PENpdGU+PEF1dGhvcj5XbHVrYTwvQXV0aG9yPjxZZWFyPjIwMDU8L1llYXI+PFJl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56]</w:t>
      </w:r>
      <w:r w:rsidRPr="0052588D">
        <w:rPr>
          <w:bCs/>
          <w:lang w:val="en-AU"/>
        </w:rPr>
        <w:fldChar w:fldCharType="end"/>
      </w:r>
      <w:r w:rsidRPr="0052588D">
        <w:rPr>
          <w:bCs/>
          <w:lang w:val="en-AU"/>
        </w:rPr>
        <w:t>. Longitudinally, change in cartilage defects was associated with tibiofemoral cartilage loss over 10 years in a midlife cohort</w:t>
      </w:r>
      <w:r w:rsidRPr="0052588D">
        <w:rPr>
          <w:bCs/>
          <w:lang w:val="en-AU"/>
        </w:rPr>
        <w:fldChar w:fldCharType="begin"/>
      </w:r>
      <w:r w:rsidR="00FD66A5">
        <w:rPr>
          <w:bCs/>
          <w:lang w:val="en-AU"/>
        </w:rPr>
        <w:instrText xml:space="preserve"> ADDIN EN.CITE &lt;EndNote&gt;&lt;Cite&gt;&lt;Author&gt;Khan&lt;/Author&gt;&lt;Year&gt;2015&lt;/Year&gt;&lt;RecNum&gt;598&lt;/RecNum&gt;&lt;DisplayText&gt; [55]&lt;/DisplayText&gt;&lt;record&gt;&lt;rec-number&gt;598&lt;/rec-number&gt;&lt;foreign-keys&gt;&lt;key app="EN" db-id="xxevtwdwr9r0x3eaafv5e5xgp0rt5p0t0050" timestamp="1449707382"&gt;598&lt;/key&gt;&lt;/foreign-keys&gt;&lt;ref-type name="Journal Article"&gt;17&lt;/ref-type&gt;&lt;contributors&gt;&lt;authors&gt;&lt;author&gt;Khan, H.&lt;/author&gt;&lt;author&gt;Aitken, D.&lt;/author&gt;&lt;author&gt;Ding, C.&lt;/author&gt;&lt;author&gt;Blizzard, L.&lt;/author&gt;&lt;author&gt;Pelletier, J. P.&lt;/author&gt;&lt;author&gt;Pelletier, J.&lt;/author&gt;&lt;author&gt;Cicuttini, F.&lt;/author&gt;&lt;author&gt;Jones, G.&lt;/author&gt;&lt;/authors&gt;&lt;/contributors&gt;&lt;titles&gt;&lt;title&gt;Natural history and clinical significance of cartilage defects over 10 years in a mid-life cohort[abstr]&lt;/title&gt;&lt;secondary-title&gt;Osteoarthritis and Cartilage&lt;/secondary-title&gt;&lt;/titles&gt;&lt;periodical&gt;&lt;full-title&gt;Osteoarthritis and Cartilage&lt;/full-title&gt;&lt;abbr-1&gt;Osteoarthritis Cartilage&lt;/abbr-1&gt;&lt;/periodical&gt;&lt;pages&gt;A55-A56&lt;/pages&gt;&lt;volume&gt;23&lt;/volume&gt;&lt;number&gt;Suppl 2&lt;/number&gt;&lt;section&gt;A55&lt;/section&gt;&lt;dates&gt;&lt;year&gt;2015&lt;/year&gt;&lt;pub-dates&gt;&lt;date&gt;4//&lt;/date&gt;&lt;/pub-dates&gt;&lt;/dates&gt;&lt;isbn&gt;1063-4584&lt;/isbn&gt;&lt;urls&gt;&lt;related-urls&gt;&lt;url&gt;http://www.sciencedirect.com/science/article/pii/S1063458415001600&lt;/url&gt;&lt;url&gt;http://ac.els-cdn.com/S1063458415001600/1-s2.0-S1063458415001600-main.pdf?_tid=21b7e6d0-9ed5-11e5-a825-00000aacb362&amp;amp;acdnat=1449707573_1a3a1150c1999bc10e83e465651d9137&lt;/url&gt;&lt;/related-urls&gt;&lt;/urls&gt;&lt;electronic-resource-num&gt;http://dx.doi.org/10.1016/j.joca.2015.02.116&lt;/electronic-resource-num&gt;&lt;/record&gt;&lt;/Cite&gt;&lt;/EndNote&gt;</w:instrText>
      </w:r>
      <w:r w:rsidRPr="0052588D">
        <w:rPr>
          <w:bCs/>
          <w:lang w:val="en-AU"/>
        </w:rPr>
        <w:fldChar w:fldCharType="separate"/>
      </w:r>
      <w:r w:rsidR="00FD66A5">
        <w:rPr>
          <w:bCs/>
          <w:noProof/>
          <w:lang w:val="en-AU"/>
        </w:rPr>
        <w:t> [55]</w:t>
      </w:r>
      <w:r w:rsidRPr="0052588D">
        <w:rPr>
          <w:bCs/>
          <w:lang w:val="en-AU"/>
        </w:rPr>
        <w:fldChar w:fldCharType="end"/>
      </w:r>
      <w:r w:rsidRPr="0052588D">
        <w:rPr>
          <w:bCs/>
          <w:lang w:val="en-AU"/>
        </w:rPr>
        <w:t>, and greater number of cartilage defects predicted joint replacement over 4 years, which was not confounded by age, gender, BMI, symptoms, annual percentage cartilage loss or radiographic severity</w:t>
      </w:r>
      <w:r w:rsidRPr="0052588D">
        <w:rPr>
          <w:bCs/>
          <w:lang w:val="en-AU"/>
        </w:rPr>
        <w:fldChar w:fldCharType="begin">
          <w:fldData xml:space="preserve">PEVuZE5vdGU+PENpdGU+PEF1dGhvcj5XbHVrYTwvQXV0aG9yPjxZZWFyPjIwMDU8L1llYXI+PFJl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</w:fldData>
        </w:fldChar>
      </w:r>
      <w:r w:rsidR="00FD66A5">
        <w:rPr>
          <w:bCs/>
          <w:lang w:val="en-AU"/>
        </w:rPr>
        <w:instrText xml:space="preserve"> ADDIN EN.CITE </w:instrText>
      </w:r>
      <w:r w:rsidR="00FD66A5">
        <w:rPr>
          <w:bCs/>
          <w:lang w:val="en-AU"/>
        </w:rPr>
        <w:fldChar w:fldCharType="begin">
          <w:fldData xml:space="preserve">PEVuZE5vdGU+PENpdGU+PEF1dGhvcj5XbHVrYTwvQXV0aG9yPjxZZWFyPjIwMDU8L1llYXI+PFJl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56]</w:t>
      </w:r>
      <w:r w:rsidRPr="0052588D">
        <w:rPr>
          <w:bCs/>
          <w:lang w:val="en-AU"/>
        </w:rPr>
        <w:fldChar w:fldCharType="end"/>
      </w:r>
      <w:r w:rsidRPr="0052588D">
        <w:rPr>
          <w:bCs/>
          <w:lang w:val="en-AU"/>
        </w:rPr>
        <w:t>. SRMs for cartilage defects were similar in magnitude to those obtained for cartilage volume</w:t>
      </w:r>
      <w:r w:rsidRPr="0052588D">
        <w:rPr>
          <w:bCs/>
          <w:lang w:val="en-AU"/>
        </w:rPr>
        <w:fldChar w:fldCharType="begin">
          <w:fldData xml:space="preserve">PEVuZE5vdGU+PENpdGU+PEF1dGhvcj5BaXRrZW48L0F1dGhvcj48WWVhcj4yMDE0PC9ZZWFyPjxS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</w:fldData>
        </w:fldChar>
      </w:r>
      <w:r w:rsidR="00FD66A5">
        <w:rPr>
          <w:bCs/>
          <w:lang w:val="en-AU"/>
        </w:rPr>
        <w:instrText xml:space="preserve"> ADDIN EN.CITE </w:instrText>
      </w:r>
      <w:r w:rsidR="00FD66A5">
        <w:rPr>
          <w:bCs/>
          <w:lang w:val="en-AU"/>
        </w:rPr>
        <w:fldChar w:fldCharType="begin">
          <w:fldData xml:space="preserve">PEVuZE5vdGU+PENpdGU+PEF1dGhvcj5BaXRrZW48L0F1dGhvcj48WWVhcj4yMDE0PC9ZZWFyPjxS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32]</w:t>
      </w:r>
      <w:r w:rsidRPr="0052588D">
        <w:rPr>
          <w:bCs/>
          <w:lang w:val="en-AU"/>
        </w:rPr>
        <w:fldChar w:fldCharType="end"/>
      </w:r>
      <w:r w:rsidRPr="0052588D">
        <w:rPr>
          <w:bCs/>
          <w:lang w:val="en-AU"/>
        </w:rPr>
        <w:t>.</w:t>
      </w:r>
    </w:p>
    <w:p w14:paraId="41DA3C74" w14:textId="435A152A" w:rsidR="0052588D" w:rsidRPr="0052588D" w:rsidRDefault="0052588D" w:rsidP="008900C8">
      <w:pPr>
        <w:pStyle w:val="Introtext"/>
        <w:rPr>
          <w:bCs/>
          <w:lang w:val="en-AU"/>
        </w:rPr>
      </w:pPr>
      <w:r w:rsidRPr="0052588D">
        <w:rPr>
          <w:bCs/>
          <w:lang w:val="en-AU"/>
        </w:rPr>
        <w:t>A recent trend in OA research is the investigation of changes in cartilage using various MR imaging modalities. These should enable assessment of progression of cartilage loss in earlier stages of OA, and even before loss of this tissue. The methods most tested are the T1 cartilage signal intensity, delayed gadolinium-enhanced MRI of cartilage (dGEMRIC), and T2 relaxation time mapping</w:t>
      </w:r>
      <w:r w:rsidRPr="0052588D">
        <w:rPr>
          <w:bCs/>
          <w:lang w:val="en-AU"/>
        </w:rPr>
        <w:fldChar w:fldCharType="begin">
          <w:fldData xml:space="preserve">PEVuZE5vdGU+PENpdGU+PEF1dGhvcj5Hb2xkPC9BdXRob3I+PFllYXI+MjAwNjwvWWVhcj48UmVj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</w:fldData>
        </w:fldChar>
      </w:r>
      <w:r w:rsidR="00FD66A5">
        <w:rPr>
          <w:bCs/>
          <w:lang w:val="en-AU"/>
        </w:rPr>
        <w:instrText xml:space="preserve"> ADDIN EN.CITE </w:instrText>
      </w:r>
      <w:r w:rsidR="00FD66A5">
        <w:rPr>
          <w:bCs/>
          <w:lang w:val="en-AU"/>
        </w:rPr>
        <w:fldChar w:fldCharType="begin">
          <w:fldData xml:space="preserve">PEVuZE5vdGU+PENpdGU+PEF1dGhvcj5Hb2xkPC9BdXRob3I+PFllYXI+MjAwNjwvWWVhcj48UmVj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57]</w:t>
      </w:r>
      <w:r w:rsidRPr="0052588D">
        <w:rPr>
          <w:bCs/>
          <w:lang w:val="en-AU"/>
        </w:rPr>
        <w:fldChar w:fldCharType="end"/>
      </w:r>
      <w:r w:rsidRPr="0052588D">
        <w:rPr>
          <w:bCs/>
          <w:lang w:val="en-AU"/>
        </w:rPr>
        <w:t>, all of which require specialised MRI sequences. Reduction in mean signal intensity of cartilage on T1-weighted MR images is associated with reduced cartilage thickness over 2.9 years, suggesting that low cartilage signal intensity on T1 MRI may reflect early OA changes</w:t>
      </w:r>
      <w:r w:rsidRPr="0052588D">
        <w:rPr>
          <w:bCs/>
          <w:lang w:val="en-AU"/>
        </w:rPr>
        <w:fldChar w:fldCharType="begin">
          <w:fldData xml:space="preserve">PEVuZE5vdGU+PENpdGU+PEF1dGhvcj5TdGFubnVzPC9BdXRob3I+PFllYXI+MjAxNDwvWWVhcj48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</w:fldData>
        </w:fldChar>
      </w:r>
      <w:r w:rsidR="00FD66A5">
        <w:rPr>
          <w:bCs/>
          <w:lang w:val="en-AU"/>
        </w:rPr>
        <w:instrText xml:space="preserve"> ADDIN EN.CITE </w:instrText>
      </w:r>
      <w:r w:rsidR="00FD66A5">
        <w:rPr>
          <w:bCs/>
          <w:lang w:val="en-AU"/>
        </w:rPr>
        <w:fldChar w:fldCharType="begin">
          <w:fldData xml:space="preserve">PEVuZE5vdGU+PENpdGU+PEF1dGhvcj5TdGFubnVzPC9BdXRob3I+PFllYXI+MjAxNDwvWWVhcj48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58]</w:t>
      </w:r>
      <w:r w:rsidRPr="0052588D">
        <w:rPr>
          <w:bCs/>
          <w:lang w:val="en-AU"/>
        </w:rPr>
        <w:fldChar w:fldCharType="end"/>
      </w:r>
      <w:r w:rsidRPr="0052588D">
        <w:rPr>
          <w:bCs/>
          <w:lang w:val="en-AU"/>
        </w:rPr>
        <w:t>.</w:t>
      </w:r>
      <w:r w:rsidR="009B05B8">
        <w:rPr>
          <w:bCs/>
          <w:lang w:val="en-AU"/>
        </w:rPr>
        <w:t xml:space="preserve"> </w:t>
      </w:r>
      <w:r w:rsidRPr="0052588D">
        <w:rPr>
          <w:bCs/>
          <w:lang w:val="en-AU"/>
        </w:rPr>
        <w:t>dGEMRIC is a measure of cartilage composition, and is used to assess the relative distribution of glycosaminoglycans in cartilage, on the T1 sequences of MR images</w:t>
      </w:r>
      <w:r w:rsidRPr="0052588D">
        <w:rPr>
          <w:bCs/>
          <w:lang w:val="en-AU"/>
        </w:rPr>
        <w:fldChar w:fldCharType="begin">
          <w:fldData xml:space="preserve">PEVuZE5vdGU+PENpdGU+PEF1dGhvcj5CdXJzdGVpbjwvQXV0aG9yPjxZZWFyPjIwMDE8L1llYXI+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</w:fldData>
        </w:fldChar>
      </w:r>
      <w:r w:rsidR="00FD66A5">
        <w:rPr>
          <w:bCs/>
          <w:lang w:val="en-AU"/>
        </w:rPr>
        <w:instrText xml:space="preserve"> ADDIN EN.CITE </w:instrText>
      </w:r>
      <w:r w:rsidR="00FD66A5">
        <w:rPr>
          <w:bCs/>
          <w:lang w:val="en-AU"/>
        </w:rPr>
        <w:fldChar w:fldCharType="begin">
          <w:fldData xml:space="preserve">PEVuZE5vdGU+PENpdGU+PEF1dGhvcj5CdXJzdGVpbjwvQXV0aG9yPjxZZWFyPjIwMDE8L1llYXI+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59]</w:t>
      </w:r>
      <w:r w:rsidRPr="0052588D">
        <w:rPr>
          <w:bCs/>
          <w:lang w:val="en-AU"/>
        </w:rPr>
        <w:fldChar w:fldCharType="end"/>
      </w:r>
      <w:r w:rsidRPr="0052588D">
        <w:rPr>
          <w:bCs/>
          <w:lang w:val="en-AU"/>
        </w:rPr>
        <w:t>. A low dGEMRIC index indicates normal cartilage, and a high dGEMRIC index indicates degraded cartilage</w:t>
      </w:r>
      <w:r w:rsidR="009B05B8">
        <w:rPr>
          <w:bCs/>
          <w:lang w:val="en-AU"/>
        </w:rPr>
        <w:t>. R</w:t>
      </w:r>
      <w:r w:rsidRPr="0052588D">
        <w:rPr>
          <w:bCs/>
          <w:lang w:val="en-AU"/>
        </w:rPr>
        <w:t>educed dGEMRIC values are associated with increased cartilage thickness in the medial tibiofemoral compartment</w:t>
      </w:r>
      <w:r w:rsidRPr="0052588D">
        <w:rPr>
          <w:bCs/>
          <w:lang w:val="en-AU"/>
        </w:rPr>
        <w:fldChar w:fldCharType="begin">
          <w:fldData xml:space="preserve">PEVuZE5vdGU+PENpdGU+PEF1dGhvcj5DcmVtYTwvQXV0aG9yPjxZZWFyPjIwMTQ8L1llYXI+PFJl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</w:fldData>
        </w:fldChar>
      </w:r>
      <w:r w:rsidR="00FD66A5">
        <w:rPr>
          <w:bCs/>
          <w:lang w:val="en-AU"/>
        </w:rPr>
        <w:instrText xml:space="preserve"> ADDIN EN.CITE </w:instrText>
      </w:r>
      <w:r w:rsidR="00FD66A5">
        <w:rPr>
          <w:bCs/>
          <w:lang w:val="en-AU"/>
        </w:rPr>
        <w:fldChar w:fldCharType="begin">
          <w:fldData xml:space="preserve">PEVuZE5vdGU+PENpdGU+PEF1dGhvcj5DcmVtYTwvQXV0aG9yPjxZZWFyPjIwMTQ8L1llYXI+PFJl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60]</w:t>
      </w:r>
      <w:r w:rsidRPr="0052588D">
        <w:rPr>
          <w:bCs/>
          <w:lang w:val="en-AU"/>
        </w:rPr>
        <w:fldChar w:fldCharType="end"/>
      </w:r>
      <w:r w:rsidRPr="0052588D">
        <w:rPr>
          <w:bCs/>
          <w:lang w:val="en-AU"/>
        </w:rPr>
        <w:t xml:space="preserve">, which may represent swelling of cartilage in the early stages </w:t>
      </w:r>
      <w:r w:rsidRPr="004816AA">
        <w:rPr>
          <w:bCs/>
          <w:lang w:val="en-AU"/>
        </w:rPr>
        <w:t>of degeneration. Weight loss has been demonstrated to improve quality</w:t>
      </w:r>
      <w:r w:rsidR="00EB58B6" w:rsidRPr="00471C6E">
        <w:rPr>
          <w:bCs/>
          <w:lang w:val="en-AU"/>
        </w:rPr>
        <w:t xml:space="preserve"> (increased proteoglycan content)</w:t>
      </w:r>
      <w:r w:rsidRPr="004816AA">
        <w:rPr>
          <w:bCs/>
          <w:lang w:val="en-AU"/>
        </w:rPr>
        <w:t xml:space="preserve"> and quantity</w:t>
      </w:r>
      <w:r w:rsidR="00EB58B6" w:rsidRPr="00471C6E">
        <w:rPr>
          <w:bCs/>
          <w:lang w:val="en-AU"/>
        </w:rPr>
        <w:t xml:space="preserve"> (</w:t>
      </w:r>
      <w:r w:rsidR="00EB58B6" w:rsidRPr="004816AA">
        <w:rPr>
          <w:bCs/>
          <w:lang w:val="en-AU"/>
        </w:rPr>
        <w:t>reduced cartilage thickness losses)</w:t>
      </w:r>
      <w:r w:rsidRPr="004816AA">
        <w:rPr>
          <w:bCs/>
          <w:lang w:val="en-AU"/>
        </w:rPr>
        <w:t xml:space="preserve"> of medial knee articular cartilage using dGEMRIC over 12 months</w:t>
      </w:r>
      <w:r w:rsidR="0089699D">
        <w:rPr>
          <w:bCs/>
          <w:lang w:val="en-AU"/>
        </w:rPr>
        <w:fldChar w:fldCharType="begin">
          <w:fldData xml:space="preserve">PEVuZE5vdGU+PENpdGU+PEF1dGhvcj5BbmFuZGFjb29tYXJhc2FteTwvQXV0aG9yPjxZZWFyPjIw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</w:fldData>
        </w:fldChar>
      </w:r>
      <w:r w:rsidR="00FD66A5">
        <w:rPr>
          <w:bCs/>
          <w:lang w:val="en-AU"/>
        </w:rPr>
        <w:instrText xml:space="preserve"> ADDIN EN.CITE </w:instrText>
      </w:r>
      <w:r w:rsidR="00FD66A5">
        <w:rPr>
          <w:bCs/>
          <w:lang w:val="en-AU"/>
        </w:rPr>
        <w:fldChar w:fldCharType="begin">
          <w:fldData xml:space="preserve">PEVuZE5vdGU+PENpdGU+PEF1dGhvcj5BbmFuZGFjb29tYXJhc2FteTwvQXV0aG9yPjxZZWFyPjIw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</w:fldData>
        </w:fldChar>
      </w:r>
      <w:r w:rsidR="00FD66A5">
        <w:rPr>
          <w:bCs/>
          <w:lang w:val="en-AU"/>
        </w:rPr>
        <w:instrText xml:space="preserve"> ADDIN EN.CITE.DATA </w:instrText>
      </w:r>
      <w:r w:rsidR="00FD66A5">
        <w:rPr>
          <w:bCs/>
          <w:lang w:val="en-AU"/>
        </w:rPr>
      </w:r>
      <w:r w:rsidR="00FD66A5">
        <w:rPr>
          <w:bCs/>
          <w:lang w:val="en-AU"/>
        </w:rPr>
        <w:fldChar w:fldCharType="end"/>
      </w:r>
      <w:r w:rsidR="0089699D">
        <w:rPr>
          <w:bCs/>
          <w:lang w:val="en-AU"/>
        </w:rPr>
      </w:r>
      <w:r w:rsidR="0089699D">
        <w:rPr>
          <w:bCs/>
          <w:lang w:val="en-AU"/>
        </w:rPr>
        <w:fldChar w:fldCharType="separate"/>
      </w:r>
      <w:r w:rsidR="00FD66A5">
        <w:rPr>
          <w:bCs/>
          <w:noProof/>
          <w:lang w:val="en-AU"/>
        </w:rPr>
        <w:t> [61]</w:t>
      </w:r>
      <w:r w:rsidR="0089699D">
        <w:rPr>
          <w:bCs/>
          <w:lang w:val="en-AU"/>
        </w:rPr>
        <w:fldChar w:fldCharType="end"/>
      </w:r>
      <w:r w:rsidR="00175B55" w:rsidRPr="00471C6E">
        <w:rPr>
          <w:bCs/>
          <w:lang w:val="en-AU"/>
        </w:rPr>
        <w:t>;</w:t>
      </w:r>
      <w:r w:rsidRPr="004816AA">
        <w:rPr>
          <w:bCs/>
          <w:lang w:val="en-AU"/>
        </w:rPr>
        <w:t xml:space="preserve"> as has physical activity in young women over three months</w:t>
      </w:r>
      <w:r w:rsidR="00CD3B8C" w:rsidRPr="00471C6E">
        <w:rPr>
          <w:bCs/>
          <w:lang w:val="en-AU"/>
        </w:rPr>
        <w:t xml:space="preserve">, as demonstrated by an improvement in </w:t>
      </w:r>
      <w:r w:rsidR="00175B55" w:rsidRPr="00471C6E">
        <w:rPr>
          <w:bCs/>
          <w:lang w:val="en-AU"/>
        </w:rPr>
        <w:t>in T1(Gd) compared with the control group</w:t>
      </w:r>
      <w:r w:rsidR="0089699D">
        <w:rPr>
          <w:bCs/>
          <w:lang w:val="en-AU"/>
        </w:rPr>
        <w:fldChar w:fldCharType="begin">
          <w:fldData xml:space="preserve">PEVuZE5vdGU+PENpdGU+PEF1dGhvcj5Sb29zPC9BdXRob3I+PFllYXI+MjAwNTwvWWVhcj48UmVj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</w:fldData>
        </w:fldChar>
      </w:r>
      <w:r w:rsidR="00FD66A5">
        <w:rPr>
          <w:bCs/>
          <w:lang w:val="en-AU"/>
        </w:rPr>
        <w:instrText xml:space="preserve"> ADDIN EN.CITE </w:instrText>
      </w:r>
      <w:r w:rsidR="00FD66A5">
        <w:rPr>
          <w:bCs/>
          <w:lang w:val="en-AU"/>
        </w:rPr>
        <w:fldChar w:fldCharType="begin">
          <w:fldData xml:space="preserve">PEVuZE5vdGU+PENpdGU+PEF1dGhvcj5Sb29zPC9BdXRob3I+PFllYXI+MjAwNTwvWWVhcj48UmVj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</w:fldData>
        </w:fldChar>
      </w:r>
      <w:r w:rsidR="00FD66A5">
        <w:rPr>
          <w:bCs/>
          <w:lang w:val="en-AU"/>
        </w:rPr>
        <w:instrText xml:space="preserve"> ADDIN EN.CITE.DATA </w:instrText>
      </w:r>
      <w:r w:rsidR="00FD66A5">
        <w:rPr>
          <w:bCs/>
          <w:lang w:val="en-AU"/>
        </w:rPr>
      </w:r>
      <w:r w:rsidR="00FD66A5">
        <w:rPr>
          <w:bCs/>
          <w:lang w:val="en-AU"/>
        </w:rPr>
        <w:fldChar w:fldCharType="end"/>
      </w:r>
      <w:r w:rsidR="0089699D">
        <w:rPr>
          <w:bCs/>
          <w:lang w:val="en-AU"/>
        </w:rPr>
      </w:r>
      <w:r w:rsidR="0089699D">
        <w:rPr>
          <w:bCs/>
          <w:lang w:val="en-AU"/>
        </w:rPr>
        <w:fldChar w:fldCharType="separate"/>
      </w:r>
      <w:r w:rsidR="00FD66A5">
        <w:rPr>
          <w:bCs/>
          <w:noProof/>
          <w:lang w:val="en-AU"/>
        </w:rPr>
        <w:t> [62]</w:t>
      </w:r>
      <w:r w:rsidR="0089699D">
        <w:rPr>
          <w:bCs/>
          <w:lang w:val="en-AU"/>
        </w:rPr>
        <w:fldChar w:fldCharType="end"/>
      </w:r>
      <w:r w:rsidRPr="004816AA">
        <w:rPr>
          <w:bCs/>
          <w:lang w:val="en-AU"/>
        </w:rPr>
        <w:t>.</w:t>
      </w:r>
      <w:r w:rsidRPr="0089699D">
        <w:rPr>
          <w:bCs/>
          <w:lang w:val="en-AU"/>
        </w:rPr>
        <w:t xml:space="preserve"> However, this technique uses a contrast agent, gadopentate</w:t>
      </w:r>
      <w:r w:rsidRPr="0052588D">
        <w:rPr>
          <w:bCs/>
          <w:lang w:val="en-AU"/>
        </w:rPr>
        <w:t xml:space="preserve"> </w:t>
      </w:r>
      <w:r w:rsidRPr="0052588D">
        <w:rPr>
          <w:bCs/>
          <w:lang w:val="en-AU"/>
        </w:rPr>
        <w:lastRenderedPageBreak/>
        <w:t>dimeglumine (Gd-DTPA</w:t>
      </w:r>
      <w:r w:rsidRPr="0052588D">
        <w:rPr>
          <w:bCs/>
          <w:vertAlign w:val="superscript"/>
          <w:lang w:val="en-AU"/>
        </w:rPr>
        <w:t>2−</w:t>
      </w:r>
      <w:r w:rsidRPr="0052588D">
        <w:rPr>
          <w:bCs/>
          <w:lang w:val="en-AU"/>
        </w:rPr>
        <w:t xml:space="preserve">) and the USA Food and Drug Administration </w:t>
      </w:r>
      <w:r w:rsidRPr="0052588D">
        <w:rPr>
          <w:bCs/>
          <w:lang w:val="en-GB"/>
        </w:rPr>
        <w:t>issued a report concerning the potentially serious side effects related to such contrast agent, particularly in older patients who constitute the great majority of OA patients, precluding its routine use or use in large clinical trials.</w:t>
      </w:r>
      <w:r w:rsidR="009B05B8">
        <w:rPr>
          <w:bCs/>
          <w:lang w:val="en-AU"/>
        </w:rPr>
        <w:t xml:space="preserve"> </w:t>
      </w:r>
      <w:r w:rsidRPr="0052588D">
        <w:rPr>
          <w:bCs/>
          <w:lang w:val="en-AU"/>
        </w:rPr>
        <w:t xml:space="preserve">The T2 relaxation time of articular cartilage is a function of the water content and collagen structure of the tissue. Measurement of the spatial distribution of the T2 relaxation time is associated with areas of increased or decreased water content, correlating with cartilage </w:t>
      </w:r>
      <w:r w:rsidRPr="00520CAF">
        <w:rPr>
          <w:bCs/>
          <w:lang w:val="en-AU"/>
        </w:rPr>
        <w:t>damage</w:t>
      </w:r>
      <w:r w:rsidRPr="008E1A70">
        <w:rPr>
          <w:bCs/>
          <w:lang w:val="en-AU"/>
        </w:rPr>
        <w:fldChar w:fldCharType="begin"/>
      </w:r>
      <w:r w:rsidR="00FD66A5">
        <w:rPr>
          <w:bCs/>
          <w:lang w:val="en-AU"/>
        </w:rPr>
        <w:instrText xml:space="preserve"> ADDIN EN.CITE &lt;EndNote&gt;&lt;Cite&gt;&lt;Author&gt;Gold&lt;/Author&gt;&lt;Year&gt;2006&lt;/Year&gt;&lt;RecNum&gt;580&lt;/RecNum&gt;&lt;DisplayText&gt; [57]&lt;/DisplayText&gt;&lt;record&gt;&lt;rec-number&gt;580&lt;/rec-number&gt;&lt;foreign-keys&gt;&lt;key app="EN" db-id="xxevtwdwr9r0x3eaafv5e5xgp0rt5p0t0050" timestamp="1446098071"&gt;580&lt;/key&gt;&lt;/foreign-keys&gt;&lt;ref-type name="Journal Article"&gt;17&lt;/ref-type&gt;&lt;contributors&gt;&lt;authors&gt;&lt;author&gt;Gold, G. E.&lt;/author&gt;&lt;author&gt;Hargreaves, B. A.&lt;/author&gt;&lt;author&gt;Stevens, K. J.&lt;/author&gt;&lt;author&gt;Beaulieu, C. F.&lt;/author&gt;&lt;/authors&gt;&lt;/contributors&gt;&lt;auth-address&gt;Department of Radiology, Stanford University, 300 Pasteur Drive S0-56, Stanford, CA 94305-9510, USA. gold@stanford.edu&lt;/auth-address&gt;&lt;titles&gt;&lt;title&gt;Advanced magnetic resonance imaging of articular cartilage&lt;/title&gt;&lt;secondary-title&gt;Orthop Clin North Am&lt;/secondary-title&gt;&lt;alt-title&gt;The Orthopedic clinics of North America&lt;/alt-title&gt;&lt;/titles&gt;&lt;periodical&gt;&lt;full-title&gt;The Orthopedic clinics of North America&lt;/full-title&gt;&lt;abbr-1&gt;Orthop Clin North Am&lt;/abbr-1&gt;&lt;/periodical&gt;&lt;alt-periodical&gt;&lt;full-title&gt;The Orthopedic clinics of North America&lt;/full-title&gt;&lt;abbr-1&gt;Orthop Clin North Am&lt;/abbr-1&gt;&lt;/alt-periodical&gt;&lt;pages&gt;331-47, vi&lt;/pages&gt;&lt;volume&gt;37&lt;/volume&gt;&lt;number&gt;3&lt;/number&gt;&lt;edition&gt;2006/07/19&lt;/edition&gt;&lt;keywords&gt;&lt;keyword&gt;*Cartilage, Articular&lt;/keyword&gt;&lt;keyword&gt;Fourier Analysis&lt;/keyword&gt;&lt;keyword&gt;Humans&lt;/keyword&gt;&lt;keyword&gt;Image Enhancement&lt;/keyword&gt;&lt;keyword&gt;Knee Joint&lt;/keyword&gt;&lt;keyword&gt;Magnetic Resonance Imaging/*methods&lt;/keyword&gt;&lt;/keywords&gt;&lt;dates&gt;&lt;year&gt;2006&lt;/year&gt;&lt;pub-dates&gt;&lt;date&gt;Jul&lt;/date&gt;&lt;/pub-dates&gt;&lt;/dates&gt;&lt;isbn&gt;0030-5898 (Print)&amp;#xD;0030-5898&lt;/isbn&gt;&lt;accession-num&gt;16846765&lt;/accession-num&gt;&lt;urls&gt;&lt;/urls&gt;&lt;electronic-resource-num&gt;10.1016/j.ocl.2006.04.006&lt;/electronic-resource-num&gt;&lt;remote-database-provider&gt;NLM&lt;/remote-database-provider&gt;&lt;language&gt;eng&lt;/language&gt;&lt;/record&gt;&lt;/Cite&gt;&lt;/EndNote&gt;</w:instrText>
      </w:r>
      <w:r w:rsidRPr="008E1A70">
        <w:rPr>
          <w:bCs/>
          <w:lang w:val="en-AU"/>
        </w:rPr>
        <w:fldChar w:fldCharType="separate"/>
      </w:r>
      <w:r w:rsidR="00FD66A5">
        <w:rPr>
          <w:bCs/>
          <w:noProof/>
          <w:lang w:val="en-AU"/>
        </w:rPr>
        <w:t> [57]</w:t>
      </w:r>
      <w:r w:rsidRPr="008E1A70">
        <w:rPr>
          <w:bCs/>
          <w:lang w:val="en-AU"/>
        </w:rPr>
        <w:fldChar w:fldCharType="end"/>
      </w:r>
      <w:r w:rsidR="001E7026">
        <w:rPr>
          <w:bCs/>
          <w:lang w:val="en-AU"/>
        </w:rPr>
        <w:t>.</w:t>
      </w:r>
      <w:r w:rsidRPr="008E1A70">
        <w:rPr>
          <w:bCs/>
          <w:lang w:val="en-AU"/>
        </w:rPr>
        <w:t xml:space="preserve"> Higher baseline T2 is associated with greater cartilage thickness, higher cartilage volume</w:t>
      </w:r>
      <w:r w:rsidR="00520CAF">
        <w:rPr>
          <w:bCs/>
          <w:lang w:val="en-AU"/>
        </w:rPr>
        <w:fldChar w:fldCharType="begin">
          <w:fldData xml:space="preserve">PEVuZE5vdGU+PENpdGU+PEF1dGhvcj5EdW5uPC9BdXRob3I+PFllYXI+MjAwNDwvWWVhcj48UmVj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U5Mi04PC9wYWdlcz48dm9sdW1lPjIzMjwv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=
</w:fldData>
        </w:fldChar>
      </w:r>
      <w:r w:rsidR="00FD66A5">
        <w:rPr>
          <w:bCs/>
          <w:lang w:val="en-AU"/>
        </w:rPr>
        <w:instrText xml:space="preserve"> ADDIN EN.CITE </w:instrText>
      </w:r>
      <w:r w:rsidR="00FD66A5">
        <w:rPr>
          <w:bCs/>
          <w:lang w:val="en-AU"/>
        </w:rPr>
        <w:fldChar w:fldCharType="begin">
          <w:fldData xml:space="preserve">PEVuZE5vdGU+PENpdGU+PEF1dGhvcj5EdW5uPC9BdXRob3I+PFllYXI+MjAwNDwvWWVhcj48UmVj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U5Mi04PC9wYWdlcz48dm9sdW1lPjIzMjwv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=
</w:fldData>
        </w:fldChar>
      </w:r>
      <w:r w:rsidR="00FD66A5">
        <w:rPr>
          <w:bCs/>
          <w:lang w:val="en-AU"/>
        </w:rPr>
        <w:instrText xml:space="preserve"> ADDIN EN.CITE.DATA </w:instrText>
      </w:r>
      <w:r w:rsidR="00FD66A5">
        <w:rPr>
          <w:bCs/>
          <w:lang w:val="en-AU"/>
        </w:rPr>
      </w:r>
      <w:r w:rsidR="00FD66A5">
        <w:rPr>
          <w:bCs/>
          <w:lang w:val="en-AU"/>
        </w:rPr>
        <w:fldChar w:fldCharType="end"/>
      </w:r>
      <w:r w:rsidR="00520CAF">
        <w:rPr>
          <w:bCs/>
          <w:lang w:val="en-AU"/>
        </w:rPr>
      </w:r>
      <w:r w:rsidR="00520CAF">
        <w:rPr>
          <w:bCs/>
          <w:lang w:val="en-AU"/>
        </w:rPr>
        <w:fldChar w:fldCharType="separate"/>
      </w:r>
      <w:r w:rsidR="00FD66A5">
        <w:rPr>
          <w:bCs/>
          <w:noProof/>
          <w:lang w:val="en-AU"/>
        </w:rPr>
        <w:t> [63]</w:t>
      </w:r>
      <w:r w:rsidR="00520CAF">
        <w:rPr>
          <w:bCs/>
          <w:lang w:val="en-AU"/>
        </w:rPr>
        <w:fldChar w:fldCharType="end"/>
      </w:r>
      <w:r w:rsidRPr="00520CAF">
        <w:rPr>
          <w:bCs/>
          <w:lang w:val="en-AU"/>
        </w:rPr>
        <w:t xml:space="preserve"> and </w:t>
      </w:r>
      <w:r w:rsidR="00D44056" w:rsidRPr="008E1A70">
        <w:rPr>
          <w:bCs/>
          <w:lang w:val="en-AU"/>
        </w:rPr>
        <w:t>fewer</w:t>
      </w:r>
      <w:r w:rsidR="00D44056" w:rsidRPr="00520CAF">
        <w:rPr>
          <w:bCs/>
          <w:lang w:val="en-AU"/>
        </w:rPr>
        <w:t xml:space="preserve"> </w:t>
      </w:r>
      <w:r w:rsidRPr="00520CAF">
        <w:rPr>
          <w:bCs/>
          <w:lang w:val="en-AU"/>
        </w:rPr>
        <w:t>cartilage defects</w:t>
      </w:r>
      <w:r w:rsidR="00520CAF">
        <w:rPr>
          <w:bCs/>
          <w:lang w:val="en-AU"/>
        </w:rPr>
        <w:fldChar w:fldCharType="begin">
          <w:fldData xml:space="preserve">PEVuZE5vdGU+PENpdGU+PEF1dGhvcj5KdW5nbWFubjwvQXV0aG9yPjxZZWFyPjIwMTM8L1llYXI+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==
</w:fldData>
        </w:fldChar>
      </w:r>
      <w:r w:rsidR="00FD66A5">
        <w:rPr>
          <w:bCs/>
          <w:lang w:val="en-AU"/>
        </w:rPr>
        <w:instrText xml:space="preserve"> ADDIN EN.CITE </w:instrText>
      </w:r>
      <w:r w:rsidR="00FD66A5">
        <w:rPr>
          <w:bCs/>
          <w:lang w:val="en-AU"/>
        </w:rPr>
        <w:fldChar w:fldCharType="begin">
          <w:fldData xml:space="preserve">PEVuZE5vdGU+PENpdGU+PEF1dGhvcj5KdW5nbWFubjwvQXV0aG9yPjxZZWFyPjIwMTM8L1llYXI+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==
</w:fldData>
        </w:fldChar>
      </w:r>
      <w:r w:rsidR="00FD66A5">
        <w:rPr>
          <w:bCs/>
          <w:lang w:val="en-AU"/>
        </w:rPr>
        <w:instrText xml:space="preserve"> ADDIN EN.CITE.DATA </w:instrText>
      </w:r>
      <w:r w:rsidR="00FD66A5">
        <w:rPr>
          <w:bCs/>
          <w:lang w:val="en-AU"/>
        </w:rPr>
      </w:r>
      <w:r w:rsidR="00FD66A5">
        <w:rPr>
          <w:bCs/>
          <w:lang w:val="en-AU"/>
        </w:rPr>
        <w:fldChar w:fldCharType="end"/>
      </w:r>
      <w:r w:rsidR="00520CAF">
        <w:rPr>
          <w:bCs/>
          <w:lang w:val="en-AU"/>
        </w:rPr>
      </w:r>
      <w:r w:rsidR="00520CAF">
        <w:rPr>
          <w:bCs/>
          <w:lang w:val="en-AU"/>
        </w:rPr>
        <w:fldChar w:fldCharType="separate"/>
      </w:r>
      <w:r w:rsidR="00FD66A5">
        <w:rPr>
          <w:bCs/>
          <w:noProof/>
          <w:lang w:val="en-AU"/>
        </w:rPr>
        <w:t> [64]</w:t>
      </w:r>
      <w:r w:rsidR="00520CAF">
        <w:rPr>
          <w:bCs/>
          <w:lang w:val="en-AU"/>
        </w:rPr>
        <w:fldChar w:fldCharType="end"/>
      </w:r>
      <w:r w:rsidRPr="00520CAF">
        <w:rPr>
          <w:bCs/>
          <w:lang w:val="en-AU"/>
        </w:rPr>
        <w:t xml:space="preserve"> cross</w:t>
      </w:r>
      <w:r w:rsidR="009B05B8" w:rsidRPr="00520CAF">
        <w:rPr>
          <w:bCs/>
          <w:lang w:val="en-AU"/>
        </w:rPr>
        <w:t>-</w:t>
      </w:r>
      <w:r w:rsidRPr="00520CAF">
        <w:rPr>
          <w:bCs/>
          <w:lang w:val="en-AU"/>
        </w:rPr>
        <w:t>sectionally, and cartilage loss longitudinally</w:t>
      </w:r>
      <w:r w:rsidR="00520CAF">
        <w:rPr>
          <w:bCs/>
          <w:lang w:val="en-AU"/>
        </w:rPr>
        <w:fldChar w:fldCharType="begin">
          <w:fldData xml:space="preserve">PEVuZE5vdGU+PENpdGU+PEF1dGhvcj5KdW5nbWFubjwvQXV0aG9yPjxZZWFyPjIwMTM8L1llYXI+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==
</w:fldData>
        </w:fldChar>
      </w:r>
      <w:r w:rsidR="00FD66A5">
        <w:rPr>
          <w:bCs/>
          <w:lang w:val="en-AU"/>
        </w:rPr>
        <w:instrText xml:space="preserve"> ADDIN EN.CITE </w:instrText>
      </w:r>
      <w:r w:rsidR="00FD66A5">
        <w:rPr>
          <w:bCs/>
          <w:lang w:val="en-AU"/>
        </w:rPr>
        <w:fldChar w:fldCharType="begin">
          <w:fldData xml:space="preserve">PEVuZE5vdGU+PENpdGU+PEF1dGhvcj5KdW5nbWFubjwvQXV0aG9yPjxZZWFyPjIwMTM8L1llYXI+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==
</w:fldData>
        </w:fldChar>
      </w:r>
      <w:r w:rsidR="00FD66A5">
        <w:rPr>
          <w:bCs/>
          <w:lang w:val="en-AU"/>
        </w:rPr>
        <w:instrText xml:space="preserve"> ADDIN EN.CITE.DATA </w:instrText>
      </w:r>
      <w:r w:rsidR="00FD66A5">
        <w:rPr>
          <w:bCs/>
          <w:lang w:val="en-AU"/>
        </w:rPr>
      </w:r>
      <w:r w:rsidR="00FD66A5">
        <w:rPr>
          <w:bCs/>
          <w:lang w:val="en-AU"/>
        </w:rPr>
        <w:fldChar w:fldCharType="end"/>
      </w:r>
      <w:r w:rsidR="00520CAF">
        <w:rPr>
          <w:bCs/>
          <w:lang w:val="en-AU"/>
        </w:rPr>
      </w:r>
      <w:r w:rsidR="00520CAF">
        <w:rPr>
          <w:bCs/>
          <w:lang w:val="en-AU"/>
        </w:rPr>
        <w:fldChar w:fldCharType="separate"/>
      </w:r>
      <w:r w:rsidR="00FD66A5">
        <w:rPr>
          <w:bCs/>
          <w:noProof/>
          <w:lang w:val="en-AU"/>
        </w:rPr>
        <w:t> [64]</w:t>
      </w:r>
      <w:r w:rsidR="00520CAF">
        <w:rPr>
          <w:bCs/>
          <w:lang w:val="en-AU"/>
        </w:rPr>
        <w:fldChar w:fldCharType="end"/>
      </w:r>
      <w:r w:rsidRPr="00520CAF">
        <w:rPr>
          <w:bCs/>
          <w:lang w:val="en-AU"/>
        </w:rPr>
        <w:t>. However</w:t>
      </w:r>
      <w:r w:rsidRPr="0052588D">
        <w:rPr>
          <w:bCs/>
          <w:lang w:val="en-AU"/>
        </w:rPr>
        <w:t>, longitudinal change in T2 relaxation time was inversely associated with grade of cartilage defects at baseline and follow up, suggesting that once morphological cartilage defects occur, T2 values may be of limited use for evaluating further cartilage degradation</w:t>
      </w:r>
      <w:r w:rsidRPr="0052588D">
        <w:rPr>
          <w:bCs/>
          <w:lang w:val="en-AU"/>
        </w:rPr>
        <w:fldChar w:fldCharType="begin">
          <w:fldData xml:space="preserve">PEVuZE5vdGU+PENpdGU+PEF1dGhvcj5KdW5nbWFubjwvQXV0aG9yPjxZZWFyPjIwMTM8L1llYXI+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==
</w:fldData>
        </w:fldChar>
      </w:r>
      <w:r w:rsidR="00FD66A5">
        <w:rPr>
          <w:bCs/>
          <w:lang w:val="en-AU"/>
        </w:rPr>
        <w:instrText xml:space="preserve"> ADDIN EN.CITE </w:instrText>
      </w:r>
      <w:r w:rsidR="00FD66A5">
        <w:rPr>
          <w:bCs/>
          <w:lang w:val="en-AU"/>
        </w:rPr>
        <w:fldChar w:fldCharType="begin">
          <w:fldData xml:space="preserve">PEVuZE5vdGU+PENpdGU+PEF1dGhvcj5KdW5nbWFubjwvQXV0aG9yPjxZZWFyPjIwMTM8L1llYXI+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==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64]</w:t>
      </w:r>
      <w:r w:rsidRPr="0052588D">
        <w:rPr>
          <w:bCs/>
          <w:lang w:val="en-AU"/>
        </w:rPr>
        <w:fldChar w:fldCharType="end"/>
      </w:r>
      <w:r w:rsidRPr="0052588D">
        <w:rPr>
          <w:bCs/>
          <w:lang w:val="en-AU"/>
        </w:rPr>
        <w:t>.</w:t>
      </w:r>
      <w:r w:rsidRPr="0052588D" w:rsidDel="000937A0">
        <w:rPr>
          <w:bCs/>
          <w:lang w:val="en-AU"/>
        </w:rPr>
        <w:t xml:space="preserve"> </w:t>
      </w:r>
    </w:p>
    <w:p w14:paraId="6C4DF94B" w14:textId="77777777" w:rsidR="0052588D" w:rsidRPr="00F1658D" w:rsidRDefault="0052588D" w:rsidP="008900C8">
      <w:pPr>
        <w:pStyle w:val="Introtext"/>
        <w:numPr>
          <w:ilvl w:val="0"/>
          <w:numId w:val="23"/>
        </w:numPr>
        <w:rPr>
          <w:bCs/>
          <w:i/>
          <w:lang w:val="en-AU"/>
        </w:rPr>
      </w:pPr>
      <w:r w:rsidRPr="00F1658D">
        <w:rPr>
          <w:bCs/>
          <w:i/>
          <w:lang w:val="en-AU"/>
        </w:rPr>
        <w:t>Bone marrow lesions</w:t>
      </w:r>
    </w:p>
    <w:p w14:paraId="2240597B" w14:textId="47C68E51" w:rsidR="009757C6" w:rsidRDefault="0052588D" w:rsidP="008900C8">
      <w:pPr>
        <w:pStyle w:val="Introtext"/>
        <w:rPr>
          <w:bCs/>
          <w:lang w:val="en-AU"/>
        </w:rPr>
      </w:pPr>
      <w:r w:rsidRPr="0052588D">
        <w:rPr>
          <w:bCs/>
          <w:lang w:val="en-AU"/>
        </w:rPr>
        <w:t>BMLs predict site-specific progression of knee JSN in those with symptomatic knee OA (ORs 8.9 medially and 5.9 laterally, reducing to 2.8 and 5.6 respectively following adjustment for alignment and other covariates)</w:t>
      </w:r>
      <w:r w:rsidRPr="0052588D">
        <w:rPr>
          <w:bCs/>
          <w:lang w:val="en-AU"/>
        </w:rPr>
        <w:fldChar w:fldCharType="begin"/>
      </w:r>
      <w:r w:rsidR="00FD66A5">
        <w:rPr>
          <w:bCs/>
          <w:lang w:val="en-AU"/>
        </w:rPr>
        <w:instrText xml:space="preserve"> ADDIN EN.CITE &lt;EndNote&gt;&lt;Cite&gt;&lt;Author&gt;Felson&lt;/Author&gt;&lt;Year&gt;2003&lt;/Year&gt;&lt;RecNum&gt;10&lt;/RecNum&gt;&lt;DisplayText&gt; [65]&lt;/DisplayText&gt;&lt;record&gt;&lt;rec-number&gt;10&lt;/rec-number&gt;&lt;foreign-keys&gt;&lt;key app="EN" db-id="xxevtwdwr9r0x3eaafv5e5xgp0rt5p0t0050" timestamp="0"&gt;10&lt;/key&gt;&lt;/foreign-keys&gt;&lt;ref-type name="Journal Article"&gt;17&lt;/ref-type&gt;&lt;contributors&gt;&lt;authors&gt;&lt;author&gt;Felson, D. T.&lt;/author&gt;&lt;author&gt;McLaughlin, S.&lt;/author&gt;&lt;author&gt;Goggins, J.&lt;/author&gt;&lt;author&gt;LaValley, M. P.&lt;/author&gt;&lt;author&gt;Gale, M. E.&lt;/author&gt;&lt;author&gt;Totterman, S.&lt;/author&gt;&lt;author&gt;Li, W.&lt;/author&gt;&lt;author&gt;Hill, C.&lt;/author&gt;&lt;author&gt;Gale, D.&lt;/author&gt;&lt;/authors&gt;&lt;/contributors&gt;&lt;auth-address&gt;Boston University School of Medicine, Boston, Massachusetts 02118, USA.&lt;/auth-address&gt;&lt;titles&gt;&lt;title&gt;Bone marrow edema and its relation to progression of knee osteoarthritis&lt;/title&gt;&lt;secondary-title&gt;Ann Intern Med&lt;/secondary-title&gt;&lt;/titles&gt;&lt;periodical&gt;&lt;full-title&gt;Ann Intern Med&lt;/full-title&gt;&lt;/periodical&gt;&lt;pages&gt;330-6&lt;/pages&gt;&lt;volume&gt;139&lt;/volume&gt;&lt;number&gt;5 Pt 1&lt;/number&gt;&lt;edition&gt;2003/09/11&lt;/edition&gt;&lt;keywords&gt;&lt;keyword&gt;Aged&lt;/keyword&gt;&lt;keyword&gt;Bone Marrow/ pathology/radiography&lt;/keyword&gt;&lt;keyword&gt;Disease Progression&lt;/keyword&gt;&lt;keyword&gt;Edema/ pathology/radiography&lt;/keyword&gt;&lt;keyword&gt;Female&lt;/keyword&gt;&lt;keyword&gt;Follow-Up Studies&lt;/keyword&gt;&lt;keyword&gt;Humans&lt;/keyword&gt;&lt;keyword&gt;Knee Joint/pathology&lt;/keyword&gt;&lt;keyword&gt;Magnetic Resonance Imaging&lt;/keyword&gt;&lt;keyword&gt;Male&lt;/keyword&gt;&lt;keyword&gt;Middle Aged&lt;/keyword&gt;&lt;keyword&gt;Osteoarthritis, Knee/ pathology/radiography&lt;/keyword&gt;&lt;keyword&gt;Risk Factors&lt;/keyword&gt;&lt;/keywords&gt;&lt;dates&gt;&lt;year&gt;2003&lt;/year&gt;&lt;pub-dates&gt;&lt;date&gt;Sep 2&lt;/date&gt;&lt;/pub-dates&gt;&lt;/dates&gt;&lt;isbn&gt;1539-3704 (Electronic)&amp;#xD;0003-4819 (Linking)&lt;/isbn&gt;&lt;accession-num&gt;12965941&lt;/accession-num&gt;&lt;urls&gt;&lt;/urls&gt;&lt;electronic-resource-num&gt;139/5_Part_1/330 [pii]&lt;/electronic-resource-num&gt;&lt;language&gt;eng&lt;/language&gt;&lt;/record&gt;&lt;/Cite&gt;&lt;/EndNote&gt;</w:instrText>
      </w:r>
      <w:r w:rsidRPr="0052588D">
        <w:rPr>
          <w:bCs/>
          <w:lang w:val="en-AU"/>
        </w:rPr>
        <w:fldChar w:fldCharType="separate"/>
      </w:r>
      <w:r w:rsidR="00FD66A5">
        <w:rPr>
          <w:bCs/>
          <w:noProof/>
          <w:lang w:val="en-AU"/>
        </w:rPr>
        <w:t> [65]</w:t>
      </w:r>
      <w:r w:rsidRPr="0052588D">
        <w:rPr>
          <w:bCs/>
          <w:lang w:val="en-AU"/>
        </w:rPr>
        <w:fldChar w:fldCharType="end"/>
      </w:r>
      <w:r w:rsidRPr="0052588D">
        <w:rPr>
          <w:bCs/>
          <w:lang w:val="en-AU"/>
        </w:rPr>
        <w:t>. Moreover, a combination of cartilage damage and BMLs was associated with progression of JSN</w:t>
      </w:r>
      <w:r w:rsidRPr="0052588D">
        <w:rPr>
          <w:bCs/>
          <w:lang w:val="en-AU"/>
        </w:rPr>
        <w:fldChar w:fldCharType="begin"/>
      </w:r>
      <w:r w:rsidR="00FD66A5">
        <w:rPr>
          <w:bCs/>
          <w:lang w:val="en-AU"/>
        </w:rPr>
        <w:instrText xml:space="preserve"> ADDIN EN.CITE &lt;EndNote&gt;&lt;Cite&gt;&lt;Author&gt;de Lange&lt;/Author&gt;&lt;Year&gt;2014&lt;/Year&gt;&lt;RecNum&gt;533&lt;/RecNum&gt;&lt;DisplayText&gt; [66]&lt;/DisplayText&gt;&lt;record&gt;&lt;rec-number&gt;533&lt;/rec-number&gt;&lt;foreign-keys&gt;&lt;key app="EN" db-id="xxevtwdwr9r0x3eaafv5e5xgp0rt5p0t0050" timestamp="1441867006"&gt;533&lt;/key&gt;&lt;/foreign-keys&gt;&lt;ref-type name="Journal Article"&gt;17&lt;/ref-type&gt;&lt;contributors&gt;&lt;authors&gt;&lt;author&gt;de Lange, B. J.&lt;/author&gt;&lt;author&gt;Ioan-Facsinay, A.&lt;/author&gt;&lt;author&gt;Bijsterbosch, J.&lt;/author&gt;&lt;author&gt;van Osch, G.&lt;/author&gt;&lt;author&gt;Zuurmond, A.&lt;/author&gt;&lt;author&gt;Kornaat, P.&lt;/author&gt;&lt;author&gt;Bloem, J.&lt;/author&gt;&lt;author&gt;Meulenbelt, I.&lt;/author&gt;&lt;author&gt;Kloppenburg, M.&lt;/author&gt;&lt;/authors&gt;&lt;/contributors&gt;&lt;titles&gt;&lt;title&gt;The patellofemoral and femorotibial joints are related based on patterns of MRI features and their association with radiologic progression[abstr]&lt;/title&gt;&lt;secondary-title&gt;Osteoarthritis and Cartilage&lt;/secondary-title&gt;&lt;/titles&gt;&lt;periodical&gt;&lt;full-title&gt;Osteoarthritis and Cartilage&lt;/full-title&gt;&lt;abbr-1&gt;Osteoarthritis Cartilage&lt;/abbr-1&gt;&lt;/periodical&gt;&lt;pages&gt;S254-S255&lt;/pages&gt;&lt;volume&gt;22&lt;/volume&gt;&lt;dates&gt;&lt;year&gt;2014&lt;/year&gt;&lt;/dates&gt;&lt;publisher&gt;Elsevier&lt;/publisher&gt;&lt;urls&gt;&lt;related-urls&gt;&lt;url&gt;http://dx.doi.org/10.1016/j.joca.2014.02.486&lt;/url&gt;&lt;/related-urls&gt;&lt;/urls&gt;&lt;electronic-resource-num&gt;10.1016/j.joca.2014.02.486&lt;/electronic-resource-num&gt;&lt;access-date&gt;2015/09/09&lt;/access-date&gt;&lt;/record&gt;&lt;/Cite&gt;&lt;/EndNote&gt;</w:instrText>
      </w:r>
      <w:r w:rsidRPr="0052588D">
        <w:rPr>
          <w:bCs/>
          <w:lang w:val="en-AU"/>
        </w:rPr>
        <w:fldChar w:fldCharType="separate"/>
      </w:r>
      <w:r w:rsidR="00FD66A5">
        <w:rPr>
          <w:bCs/>
          <w:noProof/>
          <w:lang w:val="en-AU"/>
        </w:rPr>
        <w:t> [66]</w:t>
      </w:r>
      <w:r w:rsidRPr="0052588D">
        <w:rPr>
          <w:bCs/>
          <w:lang w:val="en-AU"/>
        </w:rPr>
        <w:fldChar w:fldCharType="end"/>
      </w:r>
      <w:r w:rsidRPr="0052588D">
        <w:rPr>
          <w:bCs/>
          <w:lang w:val="en-AU"/>
        </w:rPr>
        <w:t>. BMLs are strong and independent predictors of knee cartilage loss, especially site-specific cartilage loss</w:t>
      </w:r>
      <w:r w:rsidRPr="0052588D">
        <w:rPr>
          <w:bCs/>
          <w:lang w:val="en-AU"/>
        </w:rPr>
        <w:fldChar w:fldCharType="begin">
          <w:fldData xml:space="preserve">PEVuZE5vdGU+PENpdGU+PEF1dGhvcj5Eb3JlPC9BdXRob3I+PFllYXI+MjAxMDwvWWVhcj48UmVj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</w:fldData>
        </w:fldChar>
      </w:r>
      <w:r w:rsidR="00FD66A5">
        <w:rPr>
          <w:bCs/>
          <w:lang w:val="en-AU"/>
        </w:rPr>
        <w:instrText xml:space="preserve"> ADDIN EN.CITE </w:instrText>
      </w:r>
      <w:r w:rsidR="00FD66A5">
        <w:rPr>
          <w:bCs/>
          <w:lang w:val="en-AU"/>
        </w:rPr>
        <w:fldChar w:fldCharType="begin">
          <w:fldData xml:space="preserve">PEVuZE5vdGU+PENpdGU+PEF1dGhvcj5Eb3JlPC9BdXRob3I+PFllYXI+MjAxMDwvWWVhcj48UmVj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67-69]</w:t>
      </w:r>
      <w:r w:rsidRPr="0052588D">
        <w:rPr>
          <w:bCs/>
          <w:lang w:val="en-AU"/>
        </w:rPr>
        <w:fldChar w:fldCharType="end"/>
      </w:r>
      <w:r w:rsidRPr="0052588D">
        <w:rPr>
          <w:bCs/>
          <w:lang w:val="en-AU"/>
        </w:rPr>
        <w:t xml:space="preserve">, and progression of knee cartilage </w:t>
      </w:r>
      <w:r w:rsidR="00A573AB">
        <w:rPr>
          <w:bCs/>
          <w:lang w:val="en-AU"/>
        </w:rPr>
        <w:t>lesions</w:t>
      </w:r>
      <w:r w:rsidRPr="0052588D">
        <w:rPr>
          <w:bCs/>
          <w:lang w:val="en-AU"/>
        </w:rPr>
        <w:fldChar w:fldCharType="begin">
          <w:fldData xml:space="preserve">PEVuZE5vdGU+PENpdGU+PEF1dGhvcj5Eb3JlPC9BdXRob3I+PFllYXI+MjAxMDwvWWVhcj48UmVj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=
</w:fldData>
        </w:fldChar>
      </w:r>
      <w:r w:rsidR="00FD66A5">
        <w:rPr>
          <w:bCs/>
          <w:lang w:val="en-AU"/>
        </w:rPr>
        <w:instrText xml:space="preserve"> ADDIN EN.CITE </w:instrText>
      </w:r>
      <w:r w:rsidR="00FD66A5">
        <w:rPr>
          <w:bCs/>
          <w:lang w:val="en-AU"/>
        </w:rPr>
        <w:fldChar w:fldCharType="begin">
          <w:fldData xml:space="preserve">PEVuZE5vdGU+PENpdGU+PEF1dGhvcj5Eb3JlPC9BdXRob3I+PFllYXI+MjAxMDwvWWVhcj48UmVj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=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24, 28, 67, 68, 70-72]</w:t>
      </w:r>
      <w:r w:rsidRPr="0052588D">
        <w:rPr>
          <w:bCs/>
          <w:lang w:val="en-AU"/>
        </w:rPr>
        <w:fldChar w:fldCharType="end"/>
      </w:r>
      <w:r w:rsidRPr="0052588D">
        <w:rPr>
          <w:bCs/>
          <w:lang w:val="en-AU"/>
        </w:rPr>
        <w:t>. BMLs also predict total knee replacement over periods of up to 4 years</w:t>
      </w:r>
      <w:r w:rsidRPr="0052588D">
        <w:rPr>
          <w:bCs/>
          <w:lang w:val="en-AU"/>
        </w:rPr>
        <w:fldChar w:fldCharType="begin">
          <w:fldData xml:space="preserve">PEVuZE5vdGU+PENpdGU+PEF1dGhvcj5UYW5hbWFzPC9BdXRob3I+PFllYXI+MjAxMDwvWWVhcj48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</w:fldData>
        </w:fldChar>
      </w:r>
      <w:r w:rsidR="00FD66A5">
        <w:rPr>
          <w:bCs/>
          <w:lang w:val="en-AU"/>
        </w:rPr>
        <w:instrText xml:space="preserve"> ADDIN EN.CITE </w:instrText>
      </w:r>
      <w:r w:rsidR="00FD66A5">
        <w:rPr>
          <w:bCs/>
          <w:lang w:val="en-AU"/>
        </w:rPr>
        <w:fldChar w:fldCharType="begin">
          <w:fldData xml:space="preserve">PEVuZE5vdGU+PENpdGU+PEF1dGhvcj5UYW5hbWFzPC9BdXRob3I+PFllYXI+MjAxMDwvWWVhcj48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49, 50, 73-75]</w:t>
      </w:r>
      <w:r w:rsidRPr="0052588D">
        <w:rPr>
          <w:bCs/>
          <w:lang w:val="en-AU"/>
        </w:rPr>
        <w:fldChar w:fldCharType="end"/>
      </w:r>
      <w:r w:rsidRPr="0052588D">
        <w:rPr>
          <w:bCs/>
          <w:lang w:val="en-AU"/>
        </w:rPr>
        <w:t>. In some studies, BMLs predicted knee replacements more strongly than other predictors assessed in the same cohort</w:t>
      </w:r>
      <w:r w:rsidRPr="0052588D">
        <w:rPr>
          <w:bCs/>
          <w:lang w:val="en-AU"/>
        </w:rPr>
        <w:fldChar w:fldCharType="begin">
          <w:fldData xml:space="preserve">PEVuZE5vdGU+PENpdGU+PEF1dGhvcj5TY2hlcjwvQXV0aG9yPjxZZWFyPjIwMDg8L1llYXI+PFJl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</w:fldData>
        </w:fldChar>
      </w:r>
      <w:r w:rsidR="00FD66A5">
        <w:rPr>
          <w:bCs/>
          <w:lang w:val="en-AU"/>
        </w:rPr>
        <w:instrText xml:space="preserve"> ADDIN EN.CITE </w:instrText>
      </w:r>
      <w:r w:rsidR="00FD66A5">
        <w:rPr>
          <w:bCs/>
          <w:lang w:val="en-AU"/>
        </w:rPr>
        <w:fldChar w:fldCharType="begin">
          <w:fldData xml:space="preserve">PEVuZE5vdGU+PENpdGU+PEF1dGhvcj5TY2hlcjwvQXV0aG9yPjxZZWFyPjIwMDg8L1llYXI+PFJl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49, 74]</w:t>
      </w:r>
      <w:r w:rsidRPr="0052588D">
        <w:rPr>
          <w:bCs/>
          <w:lang w:val="en-AU"/>
        </w:rPr>
        <w:fldChar w:fldCharType="end"/>
      </w:r>
      <w:r w:rsidRPr="0052588D">
        <w:rPr>
          <w:bCs/>
          <w:lang w:val="en-AU"/>
        </w:rPr>
        <w:t>. Although these studies were of small size, this suggests that BMLs are a more sensitive predictor of development or progression of knee OA than other factors</w:t>
      </w:r>
      <w:r w:rsidR="0081388F">
        <w:rPr>
          <w:bCs/>
          <w:lang w:val="en-AU"/>
        </w:rPr>
        <w:t>.</w:t>
      </w:r>
      <w:r w:rsidRPr="0052588D">
        <w:rPr>
          <w:bCs/>
          <w:lang w:val="en-AU"/>
        </w:rPr>
        <w:t xml:space="preserve"> An advantage of using BMLs as a measurement of disease progression or response to therapy is that response to treatment can be observed in a shorter period of time. In trials using BMLs as an outcome, differences in BML size were seen over periods as short as 6 weeks when looking at a brace for knee patellofemoral OA</w:t>
      </w:r>
      <w:r w:rsidRPr="0052588D">
        <w:rPr>
          <w:bCs/>
          <w:lang w:val="en-AU"/>
        </w:rPr>
        <w:fldChar w:fldCharType="begin">
          <w:fldData xml:space="preserve">PEVuZE5vdGU+PENpdGU+PEF1dGhvcj5DYWxsYWdoYW48L0F1dGhvcj48WWVhcj4yMDE1PC9ZZWFy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</w:fldData>
        </w:fldChar>
      </w:r>
      <w:r w:rsidR="00FD66A5">
        <w:rPr>
          <w:bCs/>
          <w:lang w:val="en-AU"/>
        </w:rPr>
        <w:instrText xml:space="preserve"> ADDIN EN.CITE </w:instrText>
      </w:r>
      <w:r w:rsidR="00FD66A5">
        <w:rPr>
          <w:bCs/>
          <w:lang w:val="en-AU"/>
        </w:rPr>
        <w:fldChar w:fldCharType="begin">
          <w:fldData xml:space="preserve">PEVuZE5vdGU+PENpdGU+PEF1dGhvcj5DYWxsYWdoYW48L0F1dGhvcj48WWVhcj4yMDE1PC9ZZWFy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76]</w:t>
      </w:r>
      <w:r w:rsidRPr="0052588D">
        <w:rPr>
          <w:bCs/>
          <w:lang w:val="en-AU"/>
        </w:rPr>
        <w:fldChar w:fldCharType="end"/>
      </w:r>
      <w:r w:rsidRPr="0052588D">
        <w:rPr>
          <w:bCs/>
          <w:lang w:val="en-AU"/>
        </w:rPr>
        <w:t xml:space="preserve"> and 12 months when looking at the discrimination between OA treatment</w:t>
      </w:r>
      <w:r w:rsidRPr="0052588D">
        <w:rPr>
          <w:bCs/>
          <w:lang w:val="en-AU"/>
        </w:rPr>
        <w:fldChar w:fldCharType="begin">
          <w:fldData xml:space="preserve">PEVuZE5vdGU+PENpdGU+PEF1dGhvcj5XaWxkaTwvQXV0aG9yPjxZZWFyPjIwMTE8L1llYXI+PFJl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</w:fldData>
        </w:fldChar>
      </w:r>
      <w:r w:rsidR="00FD66A5">
        <w:rPr>
          <w:bCs/>
          <w:lang w:val="en-AU"/>
        </w:rPr>
        <w:instrText xml:space="preserve"> ADDIN EN.CITE </w:instrText>
      </w:r>
      <w:r w:rsidR="00FD66A5">
        <w:rPr>
          <w:bCs/>
          <w:lang w:val="en-AU"/>
        </w:rPr>
        <w:fldChar w:fldCharType="begin">
          <w:fldData xml:space="preserve">PEVuZE5vdGU+PENpdGU+PEF1dGhvcj5XaWxkaTwvQXV0aG9yPjxZZWFyPjIwMTE8L1llYXI+PFJl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53]</w:t>
      </w:r>
      <w:r w:rsidRPr="0052588D">
        <w:rPr>
          <w:bCs/>
          <w:lang w:val="en-AU"/>
        </w:rPr>
        <w:fldChar w:fldCharType="end"/>
      </w:r>
      <w:r w:rsidRPr="0052588D">
        <w:rPr>
          <w:bCs/>
          <w:lang w:val="en-AU"/>
        </w:rPr>
        <w:t xml:space="preserve">. </w:t>
      </w:r>
    </w:p>
    <w:p w14:paraId="06619335" w14:textId="680F69C4" w:rsidR="0052588D" w:rsidRPr="0052588D" w:rsidRDefault="0052588D" w:rsidP="008900C8">
      <w:pPr>
        <w:pStyle w:val="Introtext"/>
        <w:rPr>
          <w:bCs/>
          <w:lang w:val="en-AU"/>
        </w:rPr>
      </w:pPr>
      <w:r w:rsidRPr="0052588D">
        <w:rPr>
          <w:bCs/>
          <w:lang w:val="en-AU"/>
        </w:rPr>
        <w:t>In vivo evidence for a subchondral bone phenotype of OA includes data on persons treated with bone remodelling drugs including bisphosphonates and strontium ranelate. Laslett et al reported reduction in pain and reduction in size of BMLs in people with knee pain and clinical knee OA over 6 months using zoledronic acid in only 59 study participants</w:t>
      </w:r>
      <w:r w:rsidRPr="0052588D">
        <w:rPr>
          <w:bCs/>
          <w:lang w:val="en-AU"/>
        </w:rPr>
        <w:fldChar w:fldCharType="begin">
          <w:fldData xml:space="preserve">PEVuZE5vdGU+PENpdGU+PEF1dGhvcj5MYXNsZXR0PC9BdXRob3I+PFllYXI+MjAxMjwvWWVhcj48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</w:fldData>
        </w:fldChar>
      </w:r>
      <w:r w:rsidR="00FD66A5">
        <w:rPr>
          <w:bCs/>
          <w:lang w:val="en-AU"/>
        </w:rPr>
        <w:instrText xml:space="preserve"> ADDIN EN.CITE </w:instrText>
      </w:r>
      <w:r w:rsidR="00FD66A5">
        <w:rPr>
          <w:bCs/>
          <w:lang w:val="en-AU"/>
        </w:rPr>
        <w:fldChar w:fldCharType="begin">
          <w:fldData xml:space="preserve">PEVuZE5vdGU+PENpdGU+PEF1dGhvcj5MYXNsZXR0PC9BdXRob3I+PFllYXI+MjAxMjwvWWVhcj48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77]</w:t>
      </w:r>
      <w:r w:rsidRPr="0052588D">
        <w:rPr>
          <w:bCs/>
          <w:lang w:val="en-AU"/>
        </w:rPr>
        <w:fldChar w:fldCharType="end"/>
      </w:r>
      <w:r w:rsidRPr="0052588D">
        <w:rPr>
          <w:bCs/>
          <w:lang w:val="en-AU"/>
        </w:rPr>
        <w:t>. Zoledronic acid also reduced pain over 1 month in a similar pathology (Modic changes) in 40 people with low back pain, but there was no data regarding the effect of this drug on other structural changes in this cohort</w:t>
      </w:r>
      <w:r w:rsidRPr="0052588D">
        <w:rPr>
          <w:bCs/>
          <w:lang w:val="en-AU"/>
        </w:rPr>
        <w:fldChar w:fldCharType="begin"/>
      </w:r>
      <w:r w:rsidR="00FD66A5">
        <w:rPr>
          <w:bCs/>
          <w:lang w:val="en-AU"/>
        </w:rPr>
        <w:instrText xml:space="preserve"> ADDIN EN.CITE &lt;EndNote&gt;&lt;Cite&gt;&lt;Author&gt;Koivisto&lt;/Author&gt;&lt;Year&gt;2014&lt;/Year&gt;&lt;RecNum&gt;36&lt;/RecNum&gt;&lt;DisplayText&gt; [78]&lt;/DisplayText&gt;&lt;record&gt;&lt;rec-number&gt;78&lt;/rec-number&gt;&lt;foreign-keys&gt;&lt;key app="EN" db-id="tr9zd5vvm0fxsle02epx0p0809frz0x0p20s" timestamp="1450307778"&gt;78&lt;/key&gt;&lt;/foreign-keys&gt;&lt;ref-type name="Journal Article"&gt;17&lt;/ref-type&gt;&lt;contributors&gt;&lt;authors&gt;&lt;author&gt;Koivisto, K.&lt;/author&gt;&lt;author&gt;Kyllonen, E.&lt;/author&gt;&lt;author&gt;Haapea, M.&lt;/author&gt;&lt;author&gt;Niinimaki, J.&lt;/author&gt;&lt;author&gt;Sundqvist, K.&lt;/author&gt;&lt;author&gt;Pehkonen, T.&lt;/author&gt;&lt;author&gt;Seitsalo, S.&lt;/author&gt;&lt;author&gt;Tervonen, O.&lt;/author&gt;&lt;author&gt;Karppinen, J.&lt;/author&gt;&lt;/authors&gt;&lt;/contributors&gt;&lt;auth-address&gt;Medical Research Center Oulu, Oulu University Hospital and University of Oulu, Oulu, Finland. jaro.karppinen@ttl.fi.&lt;/auth-address&gt;&lt;titles&gt;&lt;title&gt;Efficacy of zoledronic acid for chronic low back pain associated with Modic changes in magnetic resonance imaging&lt;/title&gt;&lt;secondary-title&gt;BMC Musculoskelet Disord&lt;/secondary-title&gt;&lt;alt-title&gt;BMC musculoskeletal disorders&lt;/alt-title&gt;&lt;/titles&gt;&lt;periodical&gt;&lt;full-title&gt;BMC Musculoskelet Disord&lt;/full-title&gt;&lt;/periodical&gt;&lt;pages&gt;64&lt;/pages&gt;&lt;volume&gt;15&lt;/volume&gt;&lt;edition&gt;2014/03/05&lt;/edition&gt;&lt;dates&gt;&lt;year&gt;2014&lt;/year&gt;&lt;/dates&gt;&lt;isbn&gt;1471-2474&lt;/isbn&gt;&lt;accession-num&gt;24588905&lt;/accession-num&gt;&lt;urls&gt;&lt;/urls&gt;&lt;custom2&gt;Pmc3996022&lt;/custom2&gt;&lt;electronic-resource-num&gt;10.1186/1471-2474-15-64&lt;/electronic-resource-num&gt;&lt;remote-database-provider&gt;Nlm&lt;/remote-database-provider&gt;&lt;language&gt;eng&lt;/language&gt;&lt;/record&gt;&lt;/Cite&gt;&lt;/EndNote&gt;</w:instrText>
      </w:r>
      <w:r w:rsidRPr="0052588D">
        <w:rPr>
          <w:bCs/>
          <w:lang w:val="en-AU"/>
        </w:rPr>
        <w:fldChar w:fldCharType="separate"/>
      </w:r>
      <w:r w:rsidR="00FD66A5">
        <w:rPr>
          <w:bCs/>
          <w:noProof/>
          <w:lang w:val="en-AU"/>
        </w:rPr>
        <w:t> [78]</w:t>
      </w:r>
      <w:r w:rsidRPr="0052588D">
        <w:rPr>
          <w:bCs/>
          <w:lang w:val="en-AU"/>
        </w:rPr>
        <w:fldChar w:fldCharType="end"/>
      </w:r>
      <w:r w:rsidRPr="0052588D">
        <w:rPr>
          <w:bCs/>
          <w:lang w:val="en-AU"/>
        </w:rPr>
        <w:t>. In a subset of the observational Osteoarthritis Initiative cohort, data showed improvements in pain for up to 3 years, and a trend toward reduction in JSN by year 4 in participants using any type of bisphosphonate</w:t>
      </w:r>
      <w:r w:rsidRPr="0052588D">
        <w:rPr>
          <w:bCs/>
          <w:lang w:val="en-AU"/>
        </w:rPr>
        <w:fldChar w:fldCharType="begin">
          <w:fldData xml:space="preserve">PEVuZE5vdGU+PENpdGU+PEF1dGhvcj5MYXNsZXR0PC9BdXRob3I+PFllYXI+MjAxNDwvWWVhcj48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</w:fldData>
        </w:fldChar>
      </w:r>
      <w:r w:rsidR="00FD66A5">
        <w:rPr>
          <w:bCs/>
          <w:lang w:val="en-AU"/>
        </w:rPr>
        <w:instrText xml:space="preserve"> ADDIN EN.CITE </w:instrText>
      </w:r>
      <w:r w:rsidR="00FD66A5">
        <w:rPr>
          <w:bCs/>
          <w:lang w:val="en-AU"/>
        </w:rPr>
        <w:fldChar w:fldCharType="begin">
          <w:fldData xml:space="preserve">PEVuZE5vdGU+PENpdGU+PEF1dGhvcj5MYXNsZXR0PC9BdXRob3I+PFllYXI+MjAxNDwvWWVhcj48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79]</w:t>
      </w:r>
      <w:r w:rsidRPr="0052588D">
        <w:rPr>
          <w:bCs/>
          <w:lang w:val="en-AU"/>
        </w:rPr>
        <w:fldChar w:fldCharType="end"/>
      </w:r>
      <w:r w:rsidRPr="0052588D">
        <w:rPr>
          <w:bCs/>
          <w:lang w:val="en-AU"/>
        </w:rPr>
        <w:t xml:space="preserve">. </w:t>
      </w:r>
      <w:r w:rsidRPr="0052588D" w:rsidDel="00DD4D98">
        <w:rPr>
          <w:bCs/>
          <w:lang w:val="en-AU"/>
        </w:rPr>
        <w:t xml:space="preserve"> </w:t>
      </w:r>
      <w:r w:rsidRPr="0052588D">
        <w:rPr>
          <w:bCs/>
          <w:lang w:val="en-AU"/>
        </w:rPr>
        <w:t>In a Phase III knee OA trial</w:t>
      </w:r>
      <w:r w:rsidR="0081388F">
        <w:rPr>
          <w:bCs/>
          <w:lang w:val="en-AU"/>
        </w:rPr>
        <w:t xml:space="preserve">, </w:t>
      </w:r>
      <w:r w:rsidRPr="0052588D">
        <w:rPr>
          <w:bCs/>
          <w:lang w:val="en-AU"/>
        </w:rPr>
        <w:t xml:space="preserve">strontium ranelate </w:t>
      </w:r>
      <w:r w:rsidR="0081388F" w:rsidRPr="0052588D">
        <w:rPr>
          <w:bCs/>
          <w:lang w:val="en-AU"/>
        </w:rPr>
        <w:t>reduced both cartilage volume loss and BML and</w:t>
      </w:r>
      <w:r w:rsidR="0081388F">
        <w:rPr>
          <w:bCs/>
          <w:lang w:val="en-AU"/>
        </w:rPr>
        <w:t xml:space="preserve"> demonstrated </w:t>
      </w:r>
      <w:r w:rsidR="0081388F" w:rsidRPr="0052588D">
        <w:rPr>
          <w:bCs/>
          <w:lang w:val="en-AU"/>
        </w:rPr>
        <w:t>an association between the decrease in BML score and the reduction in cartilage volume loss</w:t>
      </w:r>
      <w:r w:rsidR="0081388F">
        <w:rPr>
          <w:bCs/>
          <w:lang w:val="en-AU"/>
        </w:rPr>
        <w:t xml:space="preserve"> over 36 months</w:t>
      </w:r>
      <w:r w:rsidRPr="0052588D">
        <w:rPr>
          <w:bCs/>
          <w:lang w:val="en-AU"/>
        </w:rPr>
        <w:fldChar w:fldCharType="begin"/>
      </w:r>
      <w:r w:rsidR="00FD66A5">
        <w:rPr>
          <w:bCs/>
          <w:lang w:val="en-AU"/>
        </w:rPr>
        <w:instrText xml:space="preserve"> ADDIN EN.CITE &lt;EndNote&gt;&lt;Cite&gt;&lt;Author&gt;Pelletier&lt;/Author&gt;&lt;Year&gt;2015&lt;/Year&gt;&lt;RecNum&gt;396&lt;/RecNum&gt;&lt;DisplayText&gt; [69]&lt;/DisplayText&gt;&lt;record&gt;&lt;rec-number&gt;396&lt;/rec-number&gt;&lt;foreign-keys&gt;&lt;key app="EN" db-id="xxevtwdwr9r0x3eaafv5e5xgp0rt5p0t0050" timestamp="1426466528"&gt;396&lt;/key&gt;&lt;/foreign-keys&gt;&lt;ref-type name="Journal Article"&gt;17&lt;/ref-type&gt;&lt;contributors&gt;&lt;authors&gt;&lt;author&gt;Pelletier, J. P.&lt;/author&gt;&lt;author&gt;Roubille, C.&lt;/author&gt;&lt;author&gt;Raynauld, J. P.&lt;/author&gt;&lt;author&gt;Abram, F.&lt;/author&gt;&lt;author&gt;Dorais, M.&lt;/author&gt;&lt;author&gt;Delorme, P.&lt;/author&gt;&lt;author&gt;Martel-Pelletier, J.&lt;/author&gt;&lt;/authors&gt;&lt;/contributors&gt;&lt;auth-address&gt;Osteoarthritis Research Unit, University of Montreal Hospital Research Centre (CRCHUM), Montreal, Quebec, Canada.&amp;#xD;Imaging Research &amp;amp; Development, ArthroLab Inc., Montreal, Quebec, Canada.&amp;#xD;StatSciences Inc., Notre-Dame de l&amp;apos;Ile-Perrot, Quebec, Canada.&lt;/auth-address&gt;&lt;titles&gt;&lt;title&gt;Disease-modifying effect of strontium ranelate in a subset of patients from the Phase III knee osteoarthritis study SEKOIA using quantitative MRI: reduction in bone marrow lesions protects against cartilage loss&lt;/title&gt;&lt;secondary-title&gt;Ann Rheum Dis&lt;/secondary-title&gt;&lt;alt-title&gt;Annals of the rheumatic diseases&lt;/alt-title&gt;&lt;/titles&gt;&lt;periodical&gt;&lt;full-title&gt;Ann Rheum Dis&lt;/full-title&gt;&lt;/periodical&gt;&lt;alt-periodical&gt;&lt;full-title&gt;Annals of the Rheumatic Diseases&lt;/full-title&gt;&lt;abbr-1&gt;Ann Rheum Dis&lt;/abbr-1&gt;&lt;/alt-periodical&gt;&lt;pages&gt;422-9&lt;/pages&gt;&lt;volume&gt;74&lt;/volume&gt;&lt;number&gt;2&lt;/number&gt;&lt;edition&gt;2013/12/04&lt;/edition&gt;&lt;dates&gt;&lt;year&gt;2015&lt;/year&gt;&lt;pub-dates&gt;&lt;date&gt;Feb&lt;/date&gt;&lt;/pub-dates&gt;&lt;/dates&gt;&lt;isbn&gt;1468-2060 (Electronic)&amp;#xD;0003-4967 (Linking)&lt;/isbn&gt;&lt;accession-num&gt;24297379&lt;/accession-num&gt;&lt;urls&gt;&lt;related-urls&gt;&lt;url&gt;http://www.ncbi.nlm.nih.gov/pubmed/24297379&lt;/url&gt;&lt;url&gt;http://ard.bmj.com/content/74/2/422.full.pdf&lt;/url&gt;&lt;/related-urls&gt;&lt;/urls&gt;&lt;electronic-resource-num&gt;10.1136/annrheumdis-2013-203989&lt;/electronic-resource-num&gt;&lt;remote-database-provider&gt;Nlm&lt;/remote-database-provider&gt;&lt;language&gt;eng&lt;/language&gt;&lt;/record&gt;&lt;/Cite&gt;&lt;/EndNote&gt;</w:instrText>
      </w:r>
      <w:r w:rsidRPr="0052588D">
        <w:rPr>
          <w:bCs/>
          <w:lang w:val="en-AU"/>
        </w:rPr>
        <w:fldChar w:fldCharType="separate"/>
      </w:r>
      <w:r w:rsidR="00FD66A5">
        <w:rPr>
          <w:bCs/>
          <w:noProof/>
          <w:lang w:val="en-AU"/>
        </w:rPr>
        <w:t> [69]</w:t>
      </w:r>
      <w:r w:rsidRPr="0052588D">
        <w:rPr>
          <w:bCs/>
          <w:lang w:val="en-AU"/>
        </w:rPr>
        <w:fldChar w:fldCharType="end"/>
      </w:r>
      <w:r w:rsidRPr="0052588D">
        <w:rPr>
          <w:bCs/>
          <w:lang w:val="en-AU"/>
        </w:rPr>
        <w:t>. Other clinical trials evaluating drugs not directly related to bone remodelling revealed a strong association for the compounds tested between BML score change and cartilage volume loss in the same or related topographical sites</w:t>
      </w:r>
      <w:r w:rsidRPr="0052588D">
        <w:rPr>
          <w:bCs/>
          <w:lang w:val="en-AU"/>
        </w:rPr>
        <w:fldChar w:fldCharType="begin">
          <w:fldData xml:space="preserve">PEVuZE5vdGU+PENpdGU+PEF1dGhvcj5XaWxkaTwvQXV0aG9yPjxZZWFyPjIwMTA8L1llYXI+PFJl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</w:fldData>
        </w:fldChar>
      </w:r>
      <w:r w:rsidR="00FD66A5">
        <w:rPr>
          <w:bCs/>
          <w:lang w:val="en-AU"/>
        </w:rPr>
        <w:instrText xml:space="preserve"> ADDIN EN.CITE </w:instrText>
      </w:r>
      <w:r w:rsidR="00FD66A5">
        <w:rPr>
          <w:bCs/>
          <w:lang w:val="en-AU"/>
        </w:rPr>
        <w:fldChar w:fldCharType="begin">
          <w:fldData xml:space="preserve">PEVuZE5vdGU+PENpdGU+PEF1dGhvcj5XaWxkaTwvQXV0aG9yPjxZZWFyPjIwMTA8L1llYXI+PFJl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80]</w:t>
      </w:r>
      <w:r w:rsidRPr="0052588D">
        <w:rPr>
          <w:bCs/>
          <w:lang w:val="en-AU"/>
        </w:rPr>
        <w:fldChar w:fldCharType="end"/>
      </w:r>
      <w:r w:rsidRPr="0052588D">
        <w:rPr>
          <w:bCs/>
          <w:lang w:val="en-AU"/>
        </w:rPr>
        <w:t xml:space="preserve">  as well as the need for total knee replacement</w:t>
      </w:r>
      <w:r w:rsidRPr="0052588D">
        <w:rPr>
          <w:bCs/>
          <w:lang w:val="en-AU"/>
        </w:rPr>
        <w:fldChar w:fldCharType="begin">
          <w:fldData xml:space="preserve">PEVuZE5vdGU+PENpdGU+PEF1dGhvcj5SYXluYXVsZDwvQXV0aG9yPjxZZWFyPjIwMTM8L1llYXI+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</w:fldData>
        </w:fldChar>
      </w:r>
      <w:r w:rsidR="00FD66A5">
        <w:rPr>
          <w:bCs/>
          <w:lang w:val="en-AU"/>
        </w:rPr>
        <w:instrText xml:space="preserve"> ADDIN EN.CITE </w:instrText>
      </w:r>
      <w:r w:rsidR="00FD66A5">
        <w:rPr>
          <w:bCs/>
          <w:lang w:val="en-AU"/>
        </w:rPr>
        <w:fldChar w:fldCharType="begin">
          <w:fldData xml:space="preserve">PEVuZE5vdGU+PENpdGU+PEF1dGhvcj5SYXluYXVsZDwvQXV0aG9yPjxZZWFyPjIwMTM8L1llYXI+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49, 50, 53]</w:t>
      </w:r>
      <w:r w:rsidRPr="0052588D">
        <w:rPr>
          <w:bCs/>
          <w:lang w:val="en-AU"/>
        </w:rPr>
        <w:fldChar w:fldCharType="end"/>
      </w:r>
      <w:r w:rsidRPr="0052588D">
        <w:rPr>
          <w:bCs/>
          <w:lang w:val="en-AU"/>
        </w:rPr>
        <w:t xml:space="preserve">. </w:t>
      </w:r>
    </w:p>
    <w:p w14:paraId="68590D87" w14:textId="4069A012" w:rsidR="0052588D" w:rsidRPr="0052588D" w:rsidRDefault="0052588D" w:rsidP="008900C8">
      <w:pPr>
        <w:pStyle w:val="Introtext"/>
        <w:rPr>
          <w:bCs/>
          <w:lang w:val="en-AU"/>
        </w:rPr>
      </w:pPr>
      <w:r w:rsidRPr="0052588D">
        <w:rPr>
          <w:bCs/>
          <w:lang w:val="en-AU"/>
        </w:rPr>
        <w:t>There is much less data for other anatomical sites. However, in a study on the hip, large BMLs were found to be longitudinal predictors of increased likelihood of high cartilage signal</w:t>
      </w:r>
      <w:r w:rsidRPr="0052588D">
        <w:rPr>
          <w:bCs/>
          <w:lang w:val="en-AU"/>
        </w:rPr>
        <w:fldChar w:fldCharType="begin">
          <w:fldData xml:space="preserve">PEVuZE5vdGU+PENpdGU+PEF1dGhvcj5BaGVkaTwvQXV0aG9yPjxZZWFyPjIwMTQ8L1llYXI+PFJl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</w:fldData>
        </w:fldChar>
      </w:r>
      <w:r w:rsidR="00FD66A5">
        <w:rPr>
          <w:bCs/>
          <w:lang w:val="en-AU"/>
        </w:rPr>
        <w:instrText xml:space="preserve"> ADDIN EN.CITE </w:instrText>
      </w:r>
      <w:r w:rsidR="00FD66A5">
        <w:rPr>
          <w:bCs/>
          <w:lang w:val="en-AU"/>
        </w:rPr>
        <w:fldChar w:fldCharType="begin">
          <w:fldData xml:space="preserve">PEVuZE5vdGU+PENpdGU+PEF1dGhvcj5BaGVkaTwvQXV0aG9yPjxZZWFyPjIwMTQ8L1llYXI+PFJl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81]</w:t>
      </w:r>
      <w:r w:rsidRPr="0052588D">
        <w:rPr>
          <w:bCs/>
          <w:lang w:val="en-AU"/>
        </w:rPr>
        <w:fldChar w:fldCharType="end"/>
      </w:r>
      <w:r w:rsidRPr="0052588D">
        <w:rPr>
          <w:bCs/>
          <w:lang w:val="en-AU"/>
        </w:rPr>
        <w:t>. In the hand, BMLs were also shown to predict radiographic progression</w:t>
      </w:r>
      <w:r w:rsidRPr="0052588D">
        <w:rPr>
          <w:bCs/>
          <w:lang w:val="en-AU"/>
        </w:rPr>
        <w:fldChar w:fldCharType="begin"/>
      </w:r>
      <w:r w:rsidR="00FD66A5">
        <w:rPr>
          <w:bCs/>
          <w:lang w:val="en-AU"/>
        </w:rPr>
        <w:instrText xml:space="preserve"> ADDIN EN.CITE &lt;EndNote&gt;&lt;Cite&gt;&lt;Author&gt;Haugen&lt;/Author&gt;&lt;Year&gt;2014&lt;/Year&gt;&lt;RecNum&gt;30&lt;/RecNum&gt;&lt;DisplayText&gt; [82]&lt;/DisplayText&gt;&lt;record&gt;&lt;rec-number&gt;82&lt;/rec-number&gt;&lt;foreign-keys&gt;&lt;key app="EN" db-id="tr9zd5vvm0fxsle02epx0p0809frz0x0p20s" timestamp="1450307783"&gt;82&lt;/key&gt;&lt;/foreign-keys&gt;&lt;ref-type name="Journal Article"&gt;17&lt;/ref-type&gt;&lt;contributors&gt;&lt;authors&gt;&lt;author&gt;Haugen, I. K.&lt;/author&gt;&lt;author&gt;Slatkowsky-Christensen, B.&lt;/author&gt;&lt;author&gt;Boyesen, P.&lt;/author&gt;&lt;author&gt;Sesseng, S.&lt;/author&gt;&lt;author&gt;van der Heijde, D.&lt;/author&gt;&lt;author&gt;Kvien, T. K.&lt;/author&gt;&lt;/authors&gt;&lt;/contributors&gt;&lt;auth-address&gt;Department of Rheumatology, Diakonhjemmet Hospital, Oslo, Norway.&amp;#xD;Department of Radiology, Diakonhjemmet Hospital, Oslo, Norway.&amp;#xD;Department of Rheumatology, Diakonhjemmet Hospital, Oslo, Norway Department of Rheumatology, Leiden University Medical Center, Leiden, The Netherlands.&lt;/auth-address&gt;&lt;titles&gt;&lt;title&gt;MRI findings predict radiographic progression and development of erosions in hand osteoarthritis[epub before print]&lt;/title&gt;&lt;secondary-title&gt;Ann Rheum Dis&lt;/secondary-title&gt;&lt;alt-title&gt;Annals of the rheumatic diseases&lt;/alt-title&gt;&lt;/titles&gt;&lt;periodical&gt;&lt;full-title&gt;Ann Rheum Dis&lt;/full-title&gt;&lt;/periodical&gt;&lt;keywords&gt;&lt;keyword&gt;Hand Osteoarthritis&lt;/keyword&gt;&lt;keyword&gt;Magnetic Resonance Imaging&lt;/keyword&gt;&lt;keyword&gt;Outcomes research&lt;/keyword&gt;&lt;/keywords&gt;&lt;dates&gt;&lt;year&gt;2014&lt;/year&gt;&lt;pub-dates&gt;&lt;date&gt;Sep 9&lt;/date&gt;&lt;/pub-dates&gt;&lt;/dates&gt;&lt;isbn&gt;1468-2060 (Electronic)&amp;#xD;0003-4967 (Linking)&lt;/isbn&gt;&lt;accession-num&gt;25204463&lt;/accession-num&gt;&lt;urls&gt;&lt;related-urls&gt;&lt;url&gt;http://www.ncbi.nlm.nih.gov/pubmed/25204463&lt;/url&gt;&lt;/related-urls&gt;&lt;/urls&gt;&lt;electronic-resource-num&gt;10.1136/annrheumdis-2014-205949&lt;/electronic-resource-num&gt;&lt;remote-database-provider&gt;Nlm&lt;/remote-database-provider&gt;&lt;/record&gt;&lt;/Cite&gt;&lt;/EndNote&gt;</w:instrText>
      </w:r>
      <w:r w:rsidRPr="0052588D">
        <w:rPr>
          <w:bCs/>
          <w:lang w:val="en-AU"/>
        </w:rPr>
        <w:fldChar w:fldCharType="separate"/>
      </w:r>
      <w:r w:rsidR="00FD66A5">
        <w:rPr>
          <w:bCs/>
          <w:noProof/>
          <w:lang w:val="en-AU"/>
        </w:rPr>
        <w:t> [82]</w:t>
      </w:r>
      <w:r w:rsidRPr="0052588D">
        <w:rPr>
          <w:bCs/>
          <w:lang w:val="en-AU"/>
        </w:rPr>
        <w:fldChar w:fldCharType="end"/>
      </w:r>
      <w:r w:rsidRPr="0052588D">
        <w:rPr>
          <w:bCs/>
          <w:lang w:val="en-AU"/>
        </w:rPr>
        <w:t>.</w:t>
      </w:r>
    </w:p>
    <w:p w14:paraId="3B68D381" w14:textId="77777777" w:rsidR="0052588D" w:rsidRPr="0052588D" w:rsidRDefault="0052588D" w:rsidP="008900C8">
      <w:pPr>
        <w:pStyle w:val="Introtext"/>
        <w:rPr>
          <w:bCs/>
          <w:lang w:val="en-AU"/>
        </w:rPr>
      </w:pPr>
      <w:r w:rsidRPr="0052588D">
        <w:rPr>
          <w:bCs/>
          <w:lang w:val="en-AU"/>
        </w:rPr>
        <w:t>Therefore, targeting subchondral bone has allowed assessment of response to therapy for preventing disease progression using surrogate endpoints in relatively small numbers of participants over short periods of time.</w:t>
      </w:r>
    </w:p>
    <w:p w14:paraId="3F86BF13" w14:textId="77777777" w:rsidR="0052588D" w:rsidRPr="00F1658D" w:rsidRDefault="0052588D" w:rsidP="008900C8">
      <w:pPr>
        <w:pStyle w:val="Introtext"/>
        <w:numPr>
          <w:ilvl w:val="0"/>
          <w:numId w:val="23"/>
        </w:numPr>
        <w:rPr>
          <w:bCs/>
          <w:i/>
          <w:iCs/>
          <w:lang w:val="en-AU"/>
        </w:rPr>
      </w:pPr>
      <w:r w:rsidRPr="00F1658D">
        <w:rPr>
          <w:bCs/>
          <w:i/>
          <w:iCs/>
          <w:lang w:val="en-AU"/>
        </w:rPr>
        <w:t xml:space="preserve">Effusion and synovitis </w:t>
      </w:r>
    </w:p>
    <w:p w14:paraId="2F5D131F" w14:textId="193F6891" w:rsidR="0052588D" w:rsidRPr="0052588D" w:rsidRDefault="0052588D" w:rsidP="008900C8">
      <w:pPr>
        <w:pStyle w:val="Introtext"/>
        <w:rPr>
          <w:bCs/>
          <w:lang w:val="en-AU"/>
        </w:rPr>
      </w:pPr>
      <w:r w:rsidRPr="0052588D">
        <w:rPr>
          <w:bCs/>
          <w:lang w:val="en-AU"/>
        </w:rPr>
        <w:t>Effusion and/or synovitis is the hallmark of joint inflammation. Such features can be measured using MRI without contrast agent quantitatively for the synovial fluid</w:t>
      </w:r>
      <w:r w:rsidRPr="0052588D">
        <w:rPr>
          <w:bCs/>
          <w:lang w:val="en-AU"/>
        </w:rPr>
        <w:fldChar w:fldCharType="begin"/>
      </w:r>
      <w:r w:rsidR="00FD66A5">
        <w:rPr>
          <w:bCs/>
          <w:lang w:val="en-AU"/>
        </w:rPr>
        <w:instrText xml:space="preserve"> ADDIN EN.CITE &lt;EndNote&gt;&lt;Cite&gt;&lt;Author&gt;Li&lt;/Author&gt;&lt;Year&gt;2010&lt;/Year&gt;&lt;RecNum&gt;606&lt;/RecNum&gt;&lt;DisplayText&gt; [83]&lt;/DisplayText&gt;&lt;record&gt;&lt;rec-number&gt;606&lt;/rec-number&gt;&lt;foreign-keys&gt;&lt;key app="EN" db-id="xxevtwdwr9r0x3eaafv5e5xgp0rt5p0t0050" timestamp="1450144258"&gt;606&lt;/key&gt;&lt;/foreign-keys&gt;&lt;ref-type name="Journal Article"&gt;17&lt;/ref-type&gt;&lt;contributors&gt;&lt;authors&gt;&lt;author&gt;Li, W.&lt;/author&gt;&lt;author&gt;Abram, F.&lt;/author&gt;&lt;author&gt;Pelletier, J. P.&lt;/author&gt;&lt;author&gt;Raynauld, J. P.&lt;/author&gt;&lt;author&gt;Dorais, M.&lt;/author&gt;&lt;author&gt;d&amp;apos;Anjou, M. A.&lt;/author&gt;&lt;author&gt;Martel-Pelletier, J.&lt;/author&gt;&lt;/authors&gt;&lt;/contributors&gt;&lt;auth-address&gt;ArthroVision Inc, 1871 Sherbrooke Street East, Montreal, Quebec H2K 1B6, Canada. wei-li@arthrovision.biz&lt;/auth-address&gt;&lt;titles&gt;&lt;title&gt;Fully automated system for the quantification of human osteoarthritic knee joint effusion volume using magnetic resonance imaging&lt;/title&gt;&lt;secondary-title&gt;Arthritis Res Ther&lt;/secondary-title&gt;&lt;alt-title&gt;Arthritis research &amp;amp; therapy&lt;/alt-title&gt;&lt;/titles&gt;&lt;periodical&gt;&lt;full-title&gt;Arthritis Res Ther&lt;/full-title&gt;&lt;/periodical&gt;&lt;pages&gt;R173&lt;/pages&gt;&lt;volume&gt;12&lt;/volume&gt;&lt;number&gt;5&lt;/number&gt;&lt;edition&gt;2010/09/18&lt;/edition&gt;&lt;keywords&gt;&lt;keyword&gt;Aged&lt;/keyword&gt;&lt;keyword&gt;Aged, 80 and over&lt;/keyword&gt;&lt;keyword&gt;Automation&lt;/keyword&gt;&lt;keyword&gt;*Exudates and Transudates&lt;/keyword&gt;&lt;keyword&gt;Female&lt;/keyword&gt;&lt;keyword&gt;Humans&lt;/keyword&gt;&lt;keyword&gt;Image Interpretation, Computer-Assisted&lt;/keyword&gt;&lt;keyword&gt;Knee Joint/*pathology&lt;/keyword&gt;&lt;keyword&gt;Magnetic Resonance Imaging/*methods&lt;/keyword&gt;&lt;keyword&gt;Male&lt;/keyword&gt;&lt;keyword&gt;Middle Aged&lt;/keyword&gt;&lt;keyword&gt;Osteoarthritis, Knee/*pathology&lt;/keyword&gt;&lt;/keywords&gt;&lt;dates&gt;&lt;year&gt;2010&lt;/year&gt;&lt;/dates&gt;&lt;isbn&gt;1478-6354&lt;/isbn&gt;&lt;accession-num&gt;20846392&lt;/accession-num&gt;&lt;urls&gt;&lt;related-urls&gt;&lt;url&gt;http://www.ncbi.nlm.nih.gov/pmc/articles/PMC2991000/pdf/ar3133.pdf&lt;/url&gt;&lt;/related-urls&gt;&lt;/urls&gt;&lt;custom2&gt;Pmc2991000&lt;/custom2&gt;&lt;electronic-resource-num&gt;10.1186/ar3133&lt;/electronic-resource-num&gt;&lt;remote-database-provider&gt;NLM&lt;/remote-database-provider&gt;&lt;language&gt;eng&lt;/language&gt;&lt;/record&gt;&lt;/Cite&gt;&lt;/EndNote&gt;</w:instrText>
      </w:r>
      <w:r w:rsidRPr="0052588D">
        <w:rPr>
          <w:bCs/>
          <w:lang w:val="en-AU"/>
        </w:rPr>
        <w:fldChar w:fldCharType="separate"/>
      </w:r>
      <w:r w:rsidR="00FD66A5">
        <w:rPr>
          <w:bCs/>
          <w:noProof/>
          <w:lang w:val="en-AU"/>
        </w:rPr>
        <w:t> [83]</w:t>
      </w:r>
      <w:r w:rsidRPr="0052588D">
        <w:rPr>
          <w:bCs/>
          <w:lang w:val="en-AU"/>
        </w:rPr>
        <w:fldChar w:fldCharType="end"/>
      </w:r>
      <w:r w:rsidRPr="0052588D">
        <w:rPr>
          <w:bCs/>
          <w:lang w:val="en-AU"/>
        </w:rPr>
        <w:t xml:space="preserve"> and semi-quantitatively for the synovial membrane</w:t>
      </w:r>
      <w:r w:rsidRPr="0052588D">
        <w:rPr>
          <w:bCs/>
          <w:lang w:val="en-AU"/>
        </w:rPr>
        <w:fldChar w:fldCharType="begin">
          <w:fldData xml:space="preserve">PEVuZE5vdGU+PENpdGU+PEF1dGhvcj5QZWxsZXRpZXI8L0F1dGhvcj48WWVhcj4yMDA4PC9ZZWFy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</w:fldData>
        </w:fldChar>
      </w:r>
      <w:r w:rsidR="00FD66A5">
        <w:rPr>
          <w:bCs/>
          <w:lang w:val="en-AU"/>
        </w:rPr>
        <w:instrText xml:space="preserve"> ADDIN EN.CITE </w:instrText>
      </w:r>
      <w:r w:rsidR="00FD66A5">
        <w:rPr>
          <w:bCs/>
          <w:lang w:val="en-AU"/>
        </w:rPr>
        <w:fldChar w:fldCharType="begin">
          <w:fldData xml:space="preserve">PEVuZE5vdGU+PENpdGU+PEF1dGhvcj5QZWxsZXRpZXI8L0F1dGhvcj48WWVhcj4yMDA4PC9ZZWFy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84]</w:t>
      </w:r>
      <w:r w:rsidRPr="0052588D">
        <w:rPr>
          <w:bCs/>
          <w:lang w:val="en-AU"/>
        </w:rPr>
        <w:fldChar w:fldCharType="end"/>
      </w:r>
      <w:r w:rsidRPr="0052588D">
        <w:rPr>
          <w:bCs/>
          <w:lang w:val="en-AU"/>
        </w:rPr>
        <w:t>.</w:t>
      </w:r>
    </w:p>
    <w:p w14:paraId="20B35039" w14:textId="4869203C" w:rsidR="0052588D" w:rsidRPr="0052588D" w:rsidRDefault="0052588D" w:rsidP="004524D3">
      <w:pPr>
        <w:pStyle w:val="Introtext"/>
        <w:rPr>
          <w:bCs/>
          <w:lang w:val="en-AU"/>
        </w:rPr>
      </w:pPr>
      <w:r w:rsidRPr="0052588D">
        <w:rPr>
          <w:bCs/>
          <w:lang w:val="en-AU"/>
        </w:rPr>
        <w:t>Data from the Osteoarthritis Initiative demonstrate that presence of either effusion or Hoffa synovitis predicts incident radiographic knee OA over 2 years</w:t>
      </w:r>
      <w:r w:rsidRPr="0052588D">
        <w:rPr>
          <w:bCs/>
          <w:lang w:val="en-AU"/>
        </w:rPr>
        <w:fldChar w:fldCharType="begin">
          <w:fldData xml:space="preserve">PEVuZE5vdGU+PENpdGU+PEF1dGhvcj5Sb2VtZXI8L0F1dGhvcj48WWVhcj4yMDE1PC9ZZWFyPjxS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</w:fldData>
        </w:fldChar>
      </w:r>
      <w:r w:rsidR="00FD66A5">
        <w:rPr>
          <w:bCs/>
          <w:lang w:val="en-AU"/>
        </w:rPr>
        <w:instrText xml:space="preserve"> ADDIN EN.CITE </w:instrText>
      </w:r>
      <w:r w:rsidR="00FD66A5">
        <w:rPr>
          <w:bCs/>
          <w:lang w:val="en-AU"/>
        </w:rPr>
        <w:fldChar w:fldCharType="begin">
          <w:fldData xml:space="preserve">PEVuZE5vdGU+PENpdGU+PEF1dGhvcj5Sb2VtZXI8L0F1dGhvcj48WWVhcj4yMDE1PC9ZZWFyPjxS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85]</w:t>
      </w:r>
      <w:r w:rsidRPr="0052588D">
        <w:rPr>
          <w:bCs/>
          <w:lang w:val="en-AU"/>
        </w:rPr>
        <w:fldChar w:fldCharType="end"/>
      </w:r>
      <w:r w:rsidRPr="0052588D">
        <w:rPr>
          <w:bCs/>
          <w:lang w:val="en-AU"/>
        </w:rPr>
        <w:t>. Longitudinal observational data demonstrates that knee effusion/synovitis in the suprapatellar pouch predicts cartilage defects, BMLs and increased cartilage loss over 2.6 years, in a dose-response manner</w:t>
      </w:r>
      <w:r w:rsidRPr="0052588D">
        <w:rPr>
          <w:bCs/>
          <w:lang w:val="en-AU"/>
        </w:rPr>
        <w:fldChar w:fldCharType="begin"/>
      </w:r>
      <w:r w:rsidR="00FD66A5">
        <w:rPr>
          <w:bCs/>
          <w:lang w:val="en-AU"/>
        </w:rPr>
        <w:instrText xml:space="preserve"> ADDIN EN.CITE &lt;EndNote&gt;&lt;Cite&gt;&lt;Author&gt;Wang&lt;/Author&gt;&lt;Year&gt;2014&lt;/Year&gt;&lt;RecNum&gt;364&lt;/RecNum&gt;&lt;DisplayText&gt; [86]&lt;/DisplayText&gt;&lt;record&gt;&lt;rec-number&gt;364&lt;/rec-number&gt;&lt;foreign-keys&gt;&lt;key app="EN" db-id="xxevtwdwr9r0x3eaafv5e5xgp0rt5p0t0050" timestamp="1420770845"&gt;364&lt;/key&gt;&lt;/foreign-keys&gt;&lt;ref-type name="Journal Article"&gt;17&lt;/ref-type&gt;&lt;contributors&gt;&lt;authors&gt;&lt;author&gt;Wang, X.&lt;/author&gt;&lt;author&gt;Blizzard, L.&lt;/author&gt;&lt;author&gt;Halliday, A.&lt;/author&gt;&lt;author&gt;Han, W.&lt;/author&gt;&lt;author&gt;Jin, X.&lt;/author&gt;&lt;author&gt;Cicuttini, F.&lt;/author&gt;&lt;author&gt;Jones, G.&lt;/author&gt;&lt;author&gt;Ding, C.&lt;/author&gt;&lt;/authors&gt;&lt;/contributors&gt;&lt;auth-address&gt;Menzies Research Institute Tasmania, University of Tasmania, Hobart, Tasmania, Australia.&amp;#xD;Department of Radiology, Royal Hobart Hospital, Hobart, Tasmania, Australia.&amp;#xD;Department of Epidemiology and Preventive Medicine, Monash University, Melbourne, Victoria, Australia.&amp;#xD;Menzies Research Institute Tasmania, University of Tasmania, Hobart, Tasmania, Australia Department of Epidemiology and Preventive Medicine, Monash University, Melbourne, Victoria, Australia Arthritis Research Institute, 1st Affiliated Hospital, Anhui Medical University, Hefei, Anhui, China.&lt;/auth-address&gt;&lt;titles&gt;&lt;title&gt;Association between MRI-detected knee joint regional effusion-synovitis and structural changes in older adults: a cohort study&lt;/title&gt;&lt;secondary-title&gt;Ann Rheum Dis&lt;/secondary-title&gt;&lt;alt-title&gt;Annals of the rheumatic diseases&lt;/alt-title&gt;&lt;/titles&gt;&lt;periodical&gt;&lt;full-title&gt;Ann Rheum Dis&lt;/full-title&gt;&lt;/periodical&gt;&lt;alt-periodical&gt;&lt;full-title&gt;Annals of the Rheumatic Diseases&lt;/full-title&gt;&lt;abbr-1&gt;Ann Rheum Dis&lt;/abbr-1&gt;&lt;/alt-periodical&gt;&lt;edition&gt;2015/01/01&lt;/edition&gt;&lt;dates&gt;&lt;year&gt;2014&lt;/year&gt;&lt;pub-dates&gt;&lt;date&gt;Dec 30&lt;/date&gt;&lt;/pub-dates&gt;&lt;/dates&gt;&lt;isbn&gt;0003-4967&lt;/isbn&gt;&lt;accession-num&gt;25550336&lt;/accession-num&gt;&lt;urls&gt;&lt;/urls&gt;&lt;electronic-resource-num&gt;10.1136/annrheumdis-2014-206676&lt;/electronic-resource-num&gt;&lt;remote-database-provider&gt;Nlm&lt;/remote-database-provider&gt;&lt;language&gt;Eng&lt;/language&gt;&lt;/record&gt;&lt;/Cite&gt;&lt;/EndNote&gt;</w:instrText>
      </w:r>
      <w:r w:rsidRPr="0052588D">
        <w:rPr>
          <w:bCs/>
          <w:lang w:val="en-AU"/>
        </w:rPr>
        <w:fldChar w:fldCharType="separate"/>
      </w:r>
      <w:r w:rsidR="00FD66A5">
        <w:rPr>
          <w:bCs/>
          <w:noProof/>
          <w:lang w:val="en-AU"/>
        </w:rPr>
        <w:t> [86]</w:t>
      </w:r>
      <w:r w:rsidRPr="0052588D">
        <w:rPr>
          <w:bCs/>
          <w:lang w:val="en-AU"/>
        </w:rPr>
        <w:fldChar w:fldCharType="end"/>
      </w:r>
      <w:r w:rsidRPr="0052588D">
        <w:rPr>
          <w:bCs/>
          <w:lang w:val="en-AU"/>
        </w:rPr>
        <w:t>. Interestingly, associations between synovial inflammation/effusion and cartilage alterations could be the “chicken or the egg” dilemma in that, although synovial inflammation could lead to cartilage damage</w:t>
      </w:r>
      <w:r w:rsidRPr="0052588D">
        <w:rPr>
          <w:bCs/>
          <w:lang w:val="en-AU"/>
        </w:rPr>
        <w:fldChar w:fldCharType="begin">
          <w:fldData xml:space="preserve">PEVuZE5vdGU+PENpdGU+PEF1dGhvcj5BeXJhbDwvQXV0aG9yPjxZZWFyPjIwMDU8L1llYXI+PFJl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</w:fldData>
        </w:fldChar>
      </w:r>
      <w:r w:rsidR="00FD66A5">
        <w:rPr>
          <w:bCs/>
          <w:lang w:val="en-AU"/>
        </w:rPr>
        <w:instrText xml:space="preserve"> ADDIN EN.CITE </w:instrText>
      </w:r>
      <w:r w:rsidR="00FD66A5">
        <w:rPr>
          <w:bCs/>
          <w:lang w:val="en-AU"/>
        </w:rPr>
        <w:fldChar w:fldCharType="begin">
          <w:fldData xml:space="preserve">PEVuZE5vdGU+PENpdGU+PEF1dGhvcj5BeXJhbDwvQXV0aG9yPjxZZWFyPjIwMDU8L1llYXI+PFJl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87]</w:t>
      </w:r>
      <w:r w:rsidRPr="0052588D">
        <w:rPr>
          <w:bCs/>
          <w:lang w:val="en-AU"/>
        </w:rPr>
        <w:fldChar w:fldCharType="end"/>
      </w:r>
      <w:r w:rsidRPr="0052588D">
        <w:rPr>
          <w:bCs/>
          <w:lang w:val="en-AU"/>
        </w:rPr>
        <w:t>, the reverse is also possible</w:t>
      </w:r>
      <w:r w:rsidRPr="0052588D">
        <w:rPr>
          <w:bCs/>
          <w:lang w:val="en-AU"/>
        </w:rPr>
        <w:fldChar w:fldCharType="begin">
          <w:fldData xml:space="preserve">PEVuZE5vdGU+PENpdGU+PEF1dGhvcj5BeXJhbDwvQXV0aG9yPjxZZWFyPjIwMDU8L1llYXI+PFJl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</w:fldData>
        </w:fldChar>
      </w:r>
      <w:r w:rsidR="00FD66A5">
        <w:rPr>
          <w:bCs/>
          <w:lang w:val="en-AU"/>
        </w:rPr>
        <w:instrText xml:space="preserve"> ADDIN EN.CITE </w:instrText>
      </w:r>
      <w:r w:rsidR="00FD66A5">
        <w:rPr>
          <w:bCs/>
          <w:lang w:val="en-AU"/>
        </w:rPr>
        <w:fldChar w:fldCharType="begin">
          <w:fldData xml:space="preserve">PEVuZE5vdGU+PENpdGU+PEF1dGhvcj5BeXJhbDwvQXV0aG9yPjxZZWFyPjIwMDU8L1llYXI+PFJl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87, 88]</w:t>
      </w:r>
      <w:r w:rsidRPr="0052588D">
        <w:rPr>
          <w:bCs/>
          <w:lang w:val="en-AU"/>
        </w:rPr>
        <w:fldChar w:fldCharType="end"/>
      </w:r>
      <w:r w:rsidRPr="0052588D">
        <w:rPr>
          <w:bCs/>
          <w:lang w:val="en-AU"/>
        </w:rPr>
        <w:t>. Presence of MRI-detected effusion or synovitis predicts knee replacement</w:t>
      </w:r>
      <w:r w:rsidRPr="0052588D">
        <w:rPr>
          <w:bCs/>
          <w:lang w:val="en-AU"/>
        </w:rPr>
        <w:fldChar w:fldCharType="begin">
          <w:fldData xml:space="preserve">PEVuZE5vdGU+PENpdGU+PEF1dGhvcj5Sb2VtZXI8L0F1dGhvcj48WWVhcj4yMDE1PC9ZZWFyPjxS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</w:fldData>
        </w:fldChar>
      </w:r>
      <w:r w:rsidR="00FD66A5">
        <w:rPr>
          <w:bCs/>
          <w:lang w:val="en-AU"/>
        </w:rPr>
        <w:instrText xml:space="preserve"> ADDIN EN.CITE </w:instrText>
      </w:r>
      <w:r w:rsidR="00FD66A5">
        <w:rPr>
          <w:bCs/>
          <w:lang w:val="en-AU"/>
        </w:rPr>
        <w:fldChar w:fldCharType="begin">
          <w:fldData xml:space="preserve">PEVuZE5vdGU+PENpdGU+PEF1dGhvcj5Sb2VtZXI8L0F1dGhvcj48WWVhcj4yMDE1PC9ZZWFyPjxS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75]</w:t>
      </w:r>
      <w:r w:rsidRPr="0052588D">
        <w:rPr>
          <w:bCs/>
          <w:lang w:val="en-AU"/>
        </w:rPr>
        <w:fldChar w:fldCharType="end"/>
      </w:r>
      <w:r w:rsidRPr="0052588D">
        <w:rPr>
          <w:bCs/>
          <w:lang w:val="en-AU"/>
        </w:rPr>
        <w:t>. Data also showed that chondroitin sulphate, a symptomatic slow acting drug for osteoarthritis (SYSADOA) with DMOAD activity, at 6 months in patients concomitantly taking NSAIDs, significantly reduced the synovial membrane thickness (as assessed by MRI without contrast agent</w:t>
      </w:r>
      <w:r w:rsidRPr="0052588D">
        <w:rPr>
          <w:bCs/>
          <w:lang w:val="en-AU"/>
        </w:rPr>
        <w:fldChar w:fldCharType="begin">
          <w:fldData xml:space="preserve">PEVuZE5vdGU+PENpdGU+PEF1dGhvcj5QZWxsZXRpZXI8L0F1dGhvcj48WWVhcj4yMDA4PC9ZZWFy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</w:fldData>
        </w:fldChar>
      </w:r>
      <w:r w:rsidR="00FD66A5">
        <w:rPr>
          <w:bCs/>
          <w:lang w:val="en-AU"/>
        </w:rPr>
        <w:instrText xml:space="preserve"> ADDIN EN.CITE </w:instrText>
      </w:r>
      <w:r w:rsidR="00FD66A5">
        <w:rPr>
          <w:bCs/>
          <w:lang w:val="en-AU"/>
        </w:rPr>
        <w:fldChar w:fldCharType="begin">
          <w:fldData xml:space="preserve">PEVuZE5vdGU+PENpdGU+PEF1dGhvcj5QZWxsZXRpZXI8L0F1dGhvcj48WWVhcj4yMDA4PC9ZZWFy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84]</w:t>
      </w:r>
      <w:r w:rsidRPr="0052588D">
        <w:rPr>
          <w:bCs/>
          <w:lang w:val="en-AU"/>
        </w:rPr>
        <w:fldChar w:fldCharType="end"/>
      </w:r>
      <w:r w:rsidRPr="0052588D">
        <w:rPr>
          <w:bCs/>
          <w:lang w:val="en-AU"/>
        </w:rPr>
        <w:t>) compared to the placebo group, in addition to decreasing cartilage volume loss</w:t>
      </w:r>
      <w:r w:rsidRPr="0052588D">
        <w:rPr>
          <w:bCs/>
          <w:lang w:val="en-AU"/>
        </w:rPr>
        <w:fldChar w:fldCharType="begin">
          <w:fldData xml:space="preserve">PEVuZE5vdGU+PENpdGU+PEF1dGhvcj5XaWxkaTwvQXV0aG9yPjxZZWFyPjIwMTE8L1llYXI+PFJl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</w:fldData>
        </w:fldChar>
      </w:r>
      <w:r w:rsidR="00FD66A5">
        <w:rPr>
          <w:bCs/>
          <w:lang w:val="en-AU"/>
        </w:rPr>
        <w:instrText xml:space="preserve"> ADDIN EN.CITE </w:instrText>
      </w:r>
      <w:r w:rsidR="00FD66A5">
        <w:rPr>
          <w:bCs/>
          <w:lang w:val="en-AU"/>
        </w:rPr>
        <w:fldChar w:fldCharType="begin">
          <w:fldData xml:space="preserve">PEVuZE5vdGU+PENpdGU+PEF1dGhvcj5XaWxkaTwvQXV0aG9yPjxZZWFyPjIwMTE8L1llYXI+PFJl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53]</w:t>
      </w:r>
      <w:r w:rsidRPr="0052588D">
        <w:rPr>
          <w:bCs/>
          <w:lang w:val="en-AU"/>
        </w:rPr>
        <w:fldChar w:fldCharType="end"/>
      </w:r>
      <w:r w:rsidRPr="0052588D">
        <w:rPr>
          <w:bCs/>
          <w:lang w:val="en-AU"/>
        </w:rPr>
        <w:t>.</w:t>
      </w:r>
    </w:p>
    <w:p w14:paraId="1A196AE2" w14:textId="28A8A05C" w:rsidR="0052588D" w:rsidRPr="0052588D" w:rsidRDefault="0052588D" w:rsidP="00A573AB">
      <w:pPr>
        <w:pStyle w:val="Introtext"/>
        <w:rPr>
          <w:bCs/>
          <w:lang w:val="en-AU"/>
        </w:rPr>
      </w:pPr>
      <w:r w:rsidRPr="0052588D">
        <w:rPr>
          <w:bCs/>
          <w:lang w:val="en-AU"/>
        </w:rPr>
        <w:t>MRI-detected synovitis has also been used as a measure of disease progression in hand OA, with presence of moderate/severe synovitis predicting radiographic progression (JSN) over 5 years, along with BMLs, bone damage, and osteophytes</w:t>
      </w:r>
      <w:r w:rsidRPr="0052588D">
        <w:rPr>
          <w:bCs/>
          <w:lang w:val="en-AU"/>
        </w:rPr>
        <w:fldChar w:fldCharType="begin"/>
      </w:r>
      <w:r w:rsidR="00FD66A5">
        <w:rPr>
          <w:bCs/>
          <w:lang w:val="en-AU"/>
        </w:rPr>
        <w:instrText xml:space="preserve"> ADDIN EN.CITE &lt;EndNote&gt;&lt;Cite&gt;&lt;Author&gt;Haugen&lt;/Author&gt;&lt;Year&gt;2014&lt;/Year&gt;&lt;RecNum&gt;30&lt;/RecNum&gt;&lt;DisplayText&gt; [82]&lt;/DisplayText&gt;&lt;record&gt;&lt;rec-number&gt;82&lt;/rec-number&gt;&lt;foreign-keys&gt;&lt;key app="EN" db-id="tr9zd5vvm0fxsle02epx0p0809frz0x0p20s" timestamp="1450307783"&gt;82&lt;/key&gt;&lt;/foreign-keys&gt;&lt;ref-type name="Journal Article"&gt;17&lt;/ref-type&gt;&lt;contributors&gt;&lt;authors&gt;&lt;author&gt;Haugen, I. K.&lt;/author&gt;&lt;author&gt;Slatkowsky-Christensen, B.&lt;/author&gt;&lt;author&gt;Boyesen, P.&lt;/author&gt;&lt;author&gt;Sesseng, S.&lt;/author&gt;&lt;author&gt;van der Heijde, D.&lt;/author&gt;&lt;author&gt;Kvien, T. K.&lt;/author&gt;&lt;/authors&gt;&lt;/contributors&gt;&lt;auth-address&gt;Department of Rheumatology, Diakonhjemmet Hospital, Oslo, Norway.&amp;#xD;Department of Radiology, Diakonhjemmet Hospital, Oslo, Norway.&amp;#xD;Department of Rheumatology, Diakonhjemmet Hospital, Oslo, Norway Department of Rheumatology, Leiden University Medical Center, Leiden, The Netherlands.&lt;/auth-address&gt;&lt;titles&gt;&lt;title&gt;MRI findings predict radiographic progression and development of erosions in hand osteoarthritis[epub before print]&lt;/title&gt;&lt;secondary-title&gt;Ann Rheum Dis&lt;/secondary-title&gt;&lt;alt-title&gt;Annals of the rheumatic diseases&lt;/alt-title&gt;&lt;/titles&gt;&lt;periodical&gt;&lt;full-title&gt;Ann Rheum Dis&lt;/full-title&gt;&lt;/periodical&gt;&lt;keywords&gt;&lt;keyword&gt;Hand Osteoarthritis&lt;/keyword&gt;&lt;keyword&gt;Magnetic Resonance Imaging&lt;/keyword&gt;&lt;keyword&gt;Outcomes research&lt;/keyword&gt;&lt;/keywords&gt;&lt;dates&gt;&lt;year&gt;2014&lt;/year&gt;&lt;pub-dates&gt;&lt;date&gt;Sep 9&lt;/date&gt;&lt;/pub-dates&gt;&lt;/dates&gt;&lt;isbn&gt;1468-2060 (Electronic)&amp;#xD;0003-4967 (Linking)&lt;/isbn&gt;&lt;accession-num&gt;25204463&lt;/accession-num&gt;&lt;urls&gt;&lt;related-urls&gt;&lt;url&gt;http://www.ncbi.nlm.nih.gov/pubmed/25204463&lt;/url&gt;&lt;/related-urls&gt;&lt;/urls&gt;&lt;electronic-resource-num&gt;10.1136/annrheumdis-2014-205949&lt;/electronic-resource-num&gt;&lt;remote-database-provider&gt;Nlm&lt;/remote-database-provider&gt;&lt;/record&gt;&lt;/Cite&gt;&lt;/EndNote&gt;</w:instrText>
      </w:r>
      <w:r w:rsidRPr="0052588D">
        <w:rPr>
          <w:bCs/>
          <w:lang w:val="en-AU"/>
        </w:rPr>
        <w:fldChar w:fldCharType="separate"/>
      </w:r>
      <w:r w:rsidR="00FD66A5">
        <w:rPr>
          <w:bCs/>
          <w:noProof/>
          <w:lang w:val="en-AU"/>
        </w:rPr>
        <w:t> [82]</w:t>
      </w:r>
      <w:r w:rsidRPr="0052588D">
        <w:rPr>
          <w:bCs/>
          <w:lang w:val="en-AU"/>
        </w:rPr>
        <w:fldChar w:fldCharType="end"/>
      </w:r>
      <w:r w:rsidRPr="0052588D">
        <w:rPr>
          <w:bCs/>
          <w:lang w:val="en-AU"/>
        </w:rPr>
        <w:t>. Trials are starting to use effusion/synovitis as a treatment target. In a trial using low dose oral prednisolone for painful hand OA, MRI-assessed effusion–synovitis was associated with pain cross-sectionally, but not hand pain as assessed by VAS; however, effusions did not change over time with treatment or predict response to treatment</w:t>
      </w:r>
      <w:r w:rsidRPr="0052588D">
        <w:rPr>
          <w:bCs/>
          <w:lang w:val="en-AU"/>
        </w:rPr>
        <w:fldChar w:fldCharType="begin">
          <w:fldData xml:space="preserve">PEVuZE5vdGU+PENpdGU+PEF1dGhvcj5XZW5oYW08L0F1dGhvcj48WWVhcj4yMDEyPC9ZZWFyPjxS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</w:fldData>
        </w:fldChar>
      </w:r>
      <w:r w:rsidR="00FD66A5">
        <w:rPr>
          <w:bCs/>
          <w:lang w:val="en-AU"/>
        </w:rPr>
        <w:instrText xml:space="preserve"> ADDIN EN.CITE </w:instrText>
      </w:r>
      <w:r w:rsidR="00FD66A5">
        <w:rPr>
          <w:bCs/>
          <w:lang w:val="en-AU"/>
        </w:rPr>
        <w:fldChar w:fldCharType="begin">
          <w:fldData xml:space="preserve">PEVuZE5vdGU+PENpdGU+PEF1dGhvcj5XZW5oYW08L0F1dGhvcj48WWVhcj4yMDEyPC9ZZWFyPjxS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89]</w:t>
      </w:r>
      <w:r w:rsidRPr="0052588D">
        <w:rPr>
          <w:bCs/>
          <w:lang w:val="en-AU"/>
        </w:rPr>
        <w:fldChar w:fldCharType="end"/>
      </w:r>
      <w:r w:rsidRPr="0052588D">
        <w:rPr>
          <w:bCs/>
          <w:lang w:val="en-AU"/>
        </w:rPr>
        <w:t xml:space="preserve">. </w:t>
      </w:r>
    </w:p>
    <w:p w14:paraId="5C262136" w14:textId="77777777" w:rsidR="0052588D" w:rsidRPr="00F1658D" w:rsidRDefault="0052588D" w:rsidP="00A573AB">
      <w:pPr>
        <w:pStyle w:val="Introtext"/>
        <w:numPr>
          <w:ilvl w:val="0"/>
          <w:numId w:val="23"/>
        </w:numPr>
        <w:rPr>
          <w:bCs/>
          <w:i/>
          <w:iCs/>
          <w:lang w:val="en-AU"/>
        </w:rPr>
      </w:pPr>
      <w:r w:rsidRPr="00F1658D">
        <w:rPr>
          <w:bCs/>
          <w:i/>
          <w:iCs/>
          <w:lang w:val="en-AU"/>
        </w:rPr>
        <w:t>Meniscal alterations</w:t>
      </w:r>
    </w:p>
    <w:p w14:paraId="3DD50EE7" w14:textId="3C80F095" w:rsidR="0052588D" w:rsidRPr="0052588D" w:rsidRDefault="0052588D" w:rsidP="00A573AB">
      <w:pPr>
        <w:pStyle w:val="Introtext"/>
        <w:rPr>
          <w:bCs/>
          <w:lang w:val="en-AU"/>
        </w:rPr>
      </w:pPr>
      <w:r w:rsidRPr="0052588D">
        <w:rPr>
          <w:bCs/>
          <w:lang w:val="en-AU"/>
        </w:rPr>
        <w:t>Meniscal alterations are associated with increased risk of developing radiographic knee OA in middle-aged and elderly individuals, with meniscal tears increasing the odds by 5.7 in one study</w:t>
      </w:r>
      <w:r w:rsidRPr="0052588D">
        <w:rPr>
          <w:bCs/>
          <w:lang w:val="en-AU"/>
        </w:rPr>
        <w:fldChar w:fldCharType="begin">
          <w:fldData xml:space="preserve">PEVuZE5vdGU+PENpdGU+PEF1dGhvcj5FbmdsdW5kPC9BdXRob3I+PFllYXI+MjAwOTwvWWVhcj48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</w:fldData>
        </w:fldChar>
      </w:r>
      <w:r w:rsidR="00FD66A5">
        <w:rPr>
          <w:bCs/>
          <w:lang w:val="en-AU"/>
        </w:rPr>
        <w:instrText xml:space="preserve"> ADDIN EN.CITE </w:instrText>
      </w:r>
      <w:r w:rsidR="00FD66A5">
        <w:rPr>
          <w:bCs/>
          <w:lang w:val="en-AU"/>
        </w:rPr>
        <w:fldChar w:fldCharType="begin">
          <w:fldData xml:space="preserve">PEVuZE5vdGU+PENpdGU+PEF1dGhvcj5FbmdsdW5kPC9BdXRob3I+PFllYXI+MjAwOTwvWWVhcj48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90]</w:t>
      </w:r>
      <w:r w:rsidRPr="0052588D">
        <w:rPr>
          <w:bCs/>
          <w:lang w:val="en-AU"/>
        </w:rPr>
        <w:fldChar w:fldCharType="end"/>
      </w:r>
      <w:r w:rsidRPr="0052588D">
        <w:rPr>
          <w:bCs/>
          <w:lang w:val="en-AU"/>
        </w:rPr>
        <w:t xml:space="preserve">, and meniscal damage increasing the hazard ratio of </w:t>
      </w:r>
      <w:r w:rsidR="004524D3">
        <w:rPr>
          <w:bCs/>
          <w:lang w:val="en-AU"/>
        </w:rPr>
        <w:t xml:space="preserve">radiographic </w:t>
      </w:r>
      <w:r w:rsidRPr="0052588D">
        <w:rPr>
          <w:bCs/>
          <w:lang w:val="en-AU"/>
        </w:rPr>
        <w:t>OA in 2 years by 1.81 in another</w:t>
      </w:r>
      <w:r w:rsidRPr="0052588D">
        <w:rPr>
          <w:bCs/>
          <w:lang w:val="en-AU"/>
        </w:rPr>
        <w:fldChar w:fldCharType="begin">
          <w:fldData xml:space="preserve">PEVuZE5vdGU+PENpdGU+PEF1dGhvcj5Sb2VtZXI8L0F1dGhvcj48WWVhcj4yMDE1PC9ZZWFyPjxS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</w:fldData>
        </w:fldChar>
      </w:r>
      <w:r w:rsidR="00FD66A5">
        <w:rPr>
          <w:bCs/>
          <w:lang w:val="en-AU"/>
        </w:rPr>
        <w:instrText xml:space="preserve"> ADDIN EN.CITE </w:instrText>
      </w:r>
      <w:r w:rsidR="00FD66A5">
        <w:rPr>
          <w:bCs/>
          <w:lang w:val="en-AU"/>
        </w:rPr>
        <w:fldChar w:fldCharType="begin">
          <w:fldData xml:space="preserve">PEVuZE5vdGU+PENpdGU+PEF1dGhvcj5Sb2VtZXI8L0F1dGhvcj48WWVhcj4yMDE1PC9ZZWFyPjxS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85]</w:t>
      </w:r>
      <w:r w:rsidRPr="0052588D">
        <w:rPr>
          <w:bCs/>
          <w:lang w:val="en-AU"/>
        </w:rPr>
        <w:fldChar w:fldCharType="end"/>
      </w:r>
      <w:r w:rsidRPr="0052588D">
        <w:rPr>
          <w:bCs/>
          <w:lang w:val="en-AU"/>
        </w:rPr>
        <w:t>. Meniscal ex</w:t>
      </w:r>
      <w:r w:rsidR="0081388F">
        <w:rPr>
          <w:bCs/>
          <w:lang w:val="en-AU"/>
        </w:rPr>
        <w:t>trusion independently predicts</w:t>
      </w:r>
      <w:r w:rsidRPr="0052588D">
        <w:rPr>
          <w:bCs/>
          <w:lang w:val="en-AU"/>
        </w:rPr>
        <w:t xml:space="preserve"> knee cartilage volume </w:t>
      </w:r>
      <w:r w:rsidR="0081388F" w:rsidRPr="0052588D">
        <w:rPr>
          <w:bCs/>
          <w:lang w:val="en-AU"/>
        </w:rPr>
        <w:t>loss at about 2 years</w:t>
      </w:r>
      <w:r w:rsidRPr="0052588D">
        <w:rPr>
          <w:bCs/>
          <w:lang w:val="en-AU"/>
        </w:rPr>
        <w:fldChar w:fldCharType="begin">
          <w:fldData xml:space="preserve">PEVuZE5vdGU+PENpdGU+PEF1dGhvcj5SYXluYXVsZDwvQXV0aG9yPjxZZWFyPjIwMDk8L1llYXI+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</w:fldData>
        </w:fldChar>
      </w:r>
      <w:r w:rsidR="00FD66A5">
        <w:rPr>
          <w:bCs/>
          <w:lang w:val="en-AU"/>
        </w:rPr>
        <w:instrText xml:space="preserve"> ADDIN EN.CITE </w:instrText>
      </w:r>
      <w:r w:rsidR="00FD66A5">
        <w:rPr>
          <w:bCs/>
          <w:lang w:val="en-AU"/>
        </w:rPr>
        <w:fldChar w:fldCharType="begin">
          <w:fldData xml:space="preserve">PEVuZE5vdGU+PENpdGU+PEF1dGhvcj5SYXluYXVsZDwvQXV0aG9yPjxZZWFyPjIwMDk8L1llYXI+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54, 91]</w:t>
      </w:r>
      <w:r w:rsidRPr="0052588D">
        <w:rPr>
          <w:bCs/>
          <w:lang w:val="en-AU"/>
        </w:rPr>
        <w:fldChar w:fldCharType="end"/>
      </w:r>
      <w:r w:rsidRPr="0052588D">
        <w:rPr>
          <w:bCs/>
          <w:lang w:val="en-AU"/>
        </w:rPr>
        <w:t>, as do meniscal tears</w:t>
      </w:r>
      <w:r w:rsidRPr="0052588D">
        <w:rPr>
          <w:bCs/>
          <w:lang w:val="en-AU"/>
        </w:rPr>
        <w:fldChar w:fldCharType="begin">
          <w:fldData xml:space="preserve">PEVuZE5vdGU+PENpdGU+PEF1dGhvcj5Sb2VtZXI8L0F1dGhvcj48WWVhcj4yMDA5PC9ZZWFyPjxS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=
</w:fldData>
        </w:fldChar>
      </w:r>
      <w:r w:rsidR="00FD66A5">
        <w:rPr>
          <w:bCs/>
          <w:lang w:val="en-AU"/>
        </w:rPr>
        <w:instrText xml:space="preserve"> ADDIN EN.CITE </w:instrText>
      </w:r>
      <w:r w:rsidR="00FD66A5">
        <w:rPr>
          <w:bCs/>
          <w:lang w:val="en-AU"/>
        </w:rPr>
        <w:fldChar w:fldCharType="begin">
          <w:fldData xml:space="preserve">PEVuZE5vdGU+PENpdGU+PEF1dGhvcj5Sb2VtZXI8L0F1dGhvcj48WWVhcj4yMDA5PC9ZZWFyPjxS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=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92]</w:t>
      </w:r>
      <w:r w:rsidRPr="0052588D">
        <w:rPr>
          <w:bCs/>
          <w:lang w:val="en-AU"/>
        </w:rPr>
        <w:fldChar w:fldCharType="end"/>
      </w:r>
      <w:r w:rsidRPr="0052588D">
        <w:rPr>
          <w:bCs/>
          <w:lang w:val="en-AU"/>
        </w:rPr>
        <w:t>.  Both meniscal extrusion</w:t>
      </w:r>
      <w:r w:rsidRPr="0052588D">
        <w:rPr>
          <w:bCs/>
          <w:lang w:val="en-AU"/>
        </w:rPr>
        <w:fldChar w:fldCharType="begin">
          <w:fldData xml:space="preserve">PEVuZE5vdGU+PENpdGU+PEF1dGhvcj5Sb2VtZXI8L0F1dGhvcj48WWVhcj4yMDE1PC9ZZWFyPjxS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</w:fldData>
        </w:fldChar>
      </w:r>
      <w:r w:rsidR="00FD66A5">
        <w:rPr>
          <w:bCs/>
          <w:lang w:val="en-AU"/>
        </w:rPr>
        <w:instrText xml:space="preserve"> ADDIN EN.CITE </w:instrText>
      </w:r>
      <w:r w:rsidR="00FD66A5">
        <w:rPr>
          <w:bCs/>
          <w:lang w:val="en-AU"/>
        </w:rPr>
        <w:fldChar w:fldCharType="begin">
          <w:fldData xml:space="preserve">PEVuZE5vdGU+PENpdGU+PEF1dGhvcj5Sb2VtZXI8L0F1dGhvcj48WWVhcj4yMDE1PC9ZZWFyPjxS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75]</w:t>
      </w:r>
      <w:r w:rsidRPr="0052588D">
        <w:rPr>
          <w:bCs/>
          <w:lang w:val="en-AU"/>
        </w:rPr>
        <w:fldChar w:fldCharType="end"/>
      </w:r>
      <w:r w:rsidRPr="0052588D">
        <w:rPr>
          <w:bCs/>
          <w:lang w:val="en-AU"/>
        </w:rPr>
        <w:t xml:space="preserve"> and tears</w:t>
      </w:r>
      <w:r w:rsidR="00520CAF">
        <w:rPr>
          <w:bCs/>
          <w:lang w:val="en-AU"/>
        </w:rPr>
        <w:fldChar w:fldCharType="begin"/>
      </w:r>
      <w:r w:rsidR="00FD66A5">
        <w:rPr>
          <w:bCs/>
          <w:lang w:val="en-AU"/>
        </w:rPr>
        <w:instrText xml:space="preserve"> ADDIN EN.CITE &lt;EndNote&gt;&lt;Cite&gt;&lt;Author&gt;Raynauld&lt;/Author&gt;&lt;Year&gt;2011&lt;/Year&gt;&lt;RecNum&gt;62&lt;/RecNum&gt;&lt;DisplayText&gt; [49]&lt;/DisplayText&gt;&lt;record&gt;&lt;rec-number&gt;62&lt;/rec-number&gt;&lt;foreign-keys&gt;&lt;key app="EN" db-id="xxevtwdwr9r0x3eaafv5e5xgp0rt5p0t0050" timestamp="1323042461"&gt;62&lt;/key&gt;&lt;/foreign-keys&gt;&lt;ref-type name="Journal Article"&gt;17&lt;/ref-type&gt;&lt;contributors&gt;&lt;authors&gt;&lt;author&gt;Raynauld, J. P.&lt;/author&gt;&lt;author&gt;Martel-Pelletier, J.&lt;/author&gt;&lt;author&gt;Haraoui, B.&lt;/author&gt;&lt;author&gt;Choquette, D.&lt;/author&gt;&lt;author&gt;Dorais, M.&lt;/author&gt;&lt;author&gt;Wildi, L. M.&lt;/author&gt;&lt;author&gt;Abram, F.&lt;/author&gt;&lt;author&gt;Pelletier, J. P.&lt;/author&gt;&lt;/authors&gt;&lt;/contributors&gt;&lt;auth-address&gt;Osteoarthritis Research Unit, University of Montreal Hospital Research Centre, Notre-Dame Hospital, Montreal, Quebec, Canada.&lt;/auth-address&gt;&lt;titles&gt;&lt;title&gt;Risk factors predictive of joint replacement in a 2-year multicentre clinical trial in knee osteoarthritis using MRI: results from over 6 years of observation&lt;/title&gt;&lt;secondary-title&gt;Ann Rheum Dis&lt;/secondary-title&gt;&lt;/titles&gt;&lt;periodical&gt;&lt;full-title&gt;Ann Rheum Dis&lt;/full-title&gt;&lt;/periodical&gt;&lt;pages&gt;1382-8&lt;/pages&gt;&lt;volume&gt;70&lt;/volume&gt;&lt;number&gt;8&lt;/number&gt;&lt;edition&gt;2011/05/10&lt;/edition&gt;&lt;dates&gt;&lt;year&gt;2011&lt;/year&gt;&lt;pub-dates&gt;&lt;date&gt;Aug&lt;/date&gt;&lt;/pub-dates&gt;&lt;/dates&gt;&lt;isbn&gt;1468-2060 (Electronic)&amp;#xD;0003-4967 (Linking)&lt;/isbn&gt;&lt;accession-num&gt;21551506&lt;/accession-num&gt;&lt;urls&gt;&lt;/urls&gt;&lt;electronic-resource-num&gt;10.1136/ard.2010.146407&lt;/electronic-resource-num&gt;&lt;remote-database-provider&gt;NLM&lt;/remote-database-provider&gt;&lt;language&gt;eng&lt;/language&gt;&lt;/record&gt;&lt;/Cite&gt;&lt;/EndNote&gt;</w:instrText>
      </w:r>
      <w:r w:rsidR="00520CAF">
        <w:rPr>
          <w:bCs/>
          <w:lang w:val="en-AU"/>
        </w:rPr>
        <w:fldChar w:fldCharType="separate"/>
      </w:r>
      <w:r w:rsidR="00FD66A5">
        <w:rPr>
          <w:bCs/>
          <w:noProof/>
          <w:lang w:val="en-AU"/>
        </w:rPr>
        <w:t> [49]</w:t>
      </w:r>
      <w:r w:rsidR="00520CAF">
        <w:rPr>
          <w:bCs/>
          <w:lang w:val="en-AU"/>
        </w:rPr>
        <w:fldChar w:fldCharType="end"/>
      </w:r>
      <w:r w:rsidRPr="00A573AB">
        <w:rPr>
          <w:bCs/>
          <w:lang w:val="en-AU"/>
        </w:rPr>
        <w:t xml:space="preserve"> p</w:t>
      </w:r>
      <w:r w:rsidRPr="0052588D">
        <w:rPr>
          <w:bCs/>
          <w:lang w:val="en-AU"/>
        </w:rPr>
        <w:t>redict knee replacement surgery</w:t>
      </w:r>
      <w:r w:rsidRPr="0052588D">
        <w:rPr>
          <w:bCs/>
          <w:lang w:val="en-AU"/>
        </w:rPr>
        <w:fldChar w:fldCharType="begin"/>
      </w:r>
      <w:r w:rsidR="00FD66A5">
        <w:rPr>
          <w:bCs/>
          <w:lang w:val="en-AU"/>
        </w:rPr>
        <w:instrText xml:space="preserve"> ADDIN EN.CITE &lt;EndNote&gt;&lt;Cite&gt;&lt;Author&gt;Raynauld&lt;/Author&gt;&lt;Year&gt;2011&lt;/Year&gt;&lt;RecNum&gt;62&lt;/RecNum&gt;&lt;DisplayText&gt; [49]&lt;/DisplayText&gt;&lt;record&gt;&lt;rec-number&gt;62&lt;/rec-number&gt;&lt;foreign-keys&gt;&lt;key app="EN" db-id="xxevtwdwr9r0x3eaafv5e5xgp0rt5p0t0050" timestamp="1323042461"&gt;62&lt;/key&gt;&lt;/foreign-keys&gt;&lt;ref-type name="Journal Article"&gt;17&lt;/ref-type&gt;&lt;contributors&gt;&lt;authors&gt;&lt;author&gt;Raynauld, J. P.&lt;/author&gt;&lt;author&gt;Martel-Pelletier, J.&lt;/author&gt;&lt;author&gt;Haraoui, B.&lt;/author&gt;&lt;author&gt;Choquette, D.&lt;/author&gt;&lt;author&gt;Dorais, M.&lt;/author&gt;&lt;author&gt;Wildi, L. M.&lt;/author&gt;&lt;author&gt;Abram, F.&lt;/author&gt;&lt;author&gt;Pelletier, J. P.&lt;/author&gt;&lt;/authors&gt;&lt;/contributors&gt;&lt;auth-address&gt;Osteoarthritis Research Unit, University of Montreal Hospital Research Centre, Notre-Dame Hospital, Montreal, Quebec, Canada.&lt;/auth-address&gt;&lt;titles&gt;&lt;title&gt;Risk factors predictive of joint replacement in a 2-year multicentre clinical trial in knee osteoarthritis using MRI: results from over 6 years of observation&lt;/title&gt;&lt;secondary-title&gt;Ann Rheum Dis&lt;/secondary-title&gt;&lt;/titles&gt;&lt;periodical&gt;&lt;full-title&gt;Ann Rheum Dis&lt;/full-title&gt;&lt;/periodical&gt;&lt;pages&gt;1382-8&lt;/pages&gt;&lt;volume&gt;70&lt;/volume&gt;&lt;number&gt;8&lt;/number&gt;&lt;edition&gt;2011/05/10&lt;/edition&gt;&lt;dates&gt;&lt;year&gt;2011&lt;/year&gt;&lt;pub-dates&gt;&lt;date&gt;Aug&lt;/date&gt;&lt;/pub-dates&gt;&lt;/dates&gt;&lt;isbn&gt;1468-2060 (Electronic)&amp;#xD;0003-4967 (Linking)&lt;/isbn&gt;&lt;accession-num&gt;21551506&lt;/accession-num&gt;&lt;urls&gt;&lt;/urls&gt;&lt;electronic-resource-num&gt;10.1136/ard.2010.146407&lt;/electronic-resource-num&gt;&lt;remote-database-provider&gt;NLM&lt;/remote-database-provider&gt;&lt;language&gt;eng&lt;/language&gt;&lt;/record&gt;&lt;/Cite&gt;&lt;/EndNote&gt;</w:instrText>
      </w:r>
      <w:r w:rsidRPr="0052588D">
        <w:rPr>
          <w:bCs/>
          <w:lang w:val="en-AU"/>
        </w:rPr>
        <w:fldChar w:fldCharType="separate"/>
      </w:r>
      <w:r w:rsidR="00FD66A5">
        <w:rPr>
          <w:bCs/>
          <w:noProof/>
          <w:lang w:val="en-AU"/>
        </w:rPr>
        <w:t> [49]</w:t>
      </w:r>
      <w:r w:rsidRPr="0052588D">
        <w:rPr>
          <w:bCs/>
          <w:lang w:val="en-AU"/>
        </w:rPr>
        <w:fldChar w:fldCharType="end"/>
      </w:r>
      <w:r w:rsidRPr="0052588D">
        <w:rPr>
          <w:bCs/>
          <w:lang w:val="en-AU"/>
        </w:rPr>
        <w:t xml:space="preserve">. Meniscal tears also demonstrate effect modification through changes in weight, with increase in weight associated with increased cartilage loss over 2 </w:t>
      </w:r>
      <w:r w:rsidRPr="0052588D">
        <w:rPr>
          <w:bCs/>
          <w:lang w:val="en-AU"/>
        </w:rPr>
        <w:lastRenderedPageBreak/>
        <w:t>years in those with meniscal tears; this effect was absent in those without meniscal tears</w:t>
      </w:r>
      <w:r w:rsidRPr="0052588D">
        <w:rPr>
          <w:bCs/>
          <w:lang w:val="en-AU"/>
        </w:rPr>
        <w:fldChar w:fldCharType="begin">
          <w:fldData xml:space="preserve">PEVuZE5vdGU+PENpdGU+PEF1dGhvcj5UZWljaHRhaGw8L0F1dGhvcj48WWVhcj4yMDE0PC9ZZWFy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</w:fldData>
        </w:fldChar>
      </w:r>
      <w:r w:rsidR="00FD66A5">
        <w:rPr>
          <w:bCs/>
          <w:lang w:val="en-AU"/>
        </w:rPr>
        <w:instrText xml:space="preserve"> ADDIN EN.CITE </w:instrText>
      </w:r>
      <w:r w:rsidR="00FD66A5">
        <w:rPr>
          <w:bCs/>
          <w:lang w:val="en-AU"/>
        </w:rPr>
        <w:fldChar w:fldCharType="begin">
          <w:fldData xml:space="preserve">PEVuZE5vdGU+PENpdGU+PEF1dGhvcj5UZWljaHRhaGw8L0F1dGhvcj48WWVhcj4yMDE0PC9ZZWFy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93]</w:t>
      </w:r>
      <w:r w:rsidRPr="0052588D">
        <w:rPr>
          <w:bCs/>
          <w:lang w:val="en-AU"/>
        </w:rPr>
        <w:fldChar w:fldCharType="end"/>
      </w:r>
      <w:r w:rsidRPr="0052588D">
        <w:rPr>
          <w:bCs/>
          <w:lang w:val="en-AU"/>
        </w:rPr>
        <w:t>.  Importantly, co-localized knee meniscal extrusion/damage and BML further increased the risk of cartilage loss</w:t>
      </w:r>
      <w:r w:rsidRPr="0052588D">
        <w:rPr>
          <w:bCs/>
          <w:lang w:val="en-AU"/>
        </w:rPr>
        <w:fldChar w:fldCharType="begin">
          <w:fldData xml:space="preserve">PEVuZE5vdGU+PENpdGU+PEF1dGhvcj5Sb3ViaWxsZTwvQXV0aG9yPjxZZWFyPjIwMTU8L1llYXI+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</w:fldData>
        </w:fldChar>
      </w:r>
      <w:r w:rsidR="00FD66A5">
        <w:rPr>
          <w:bCs/>
          <w:lang w:val="en-AU"/>
        </w:rPr>
        <w:instrText xml:space="preserve"> ADDIN EN.CITE </w:instrText>
      </w:r>
      <w:r w:rsidR="00FD66A5">
        <w:rPr>
          <w:bCs/>
          <w:lang w:val="en-AU"/>
        </w:rPr>
        <w:fldChar w:fldCharType="begin">
          <w:fldData xml:space="preserve">PEVuZE5vdGU+PENpdGU+PEF1dGhvcj5Sb3ViaWxsZTwvQXV0aG9yPjxZZWFyPjIwMTU8L1llYXI+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94, 95]</w:t>
      </w:r>
      <w:r w:rsidRPr="0052588D">
        <w:rPr>
          <w:bCs/>
          <w:lang w:val="en-AU"/>
        </w:rPr>
        <w:fldChar w:fldCharType="end"/>
      </w:r>
      <w:r w:rsidRPr="0052588D">
        <w:rPr>
          <w:bCs/>
          <w:lang w:val="en-AU"/>
        </w:rPr>
        <w:t>.</w:t>
      </w:r>
    </w:p>
    <w:p w14:paraId="31A9782E" w14:textId="04F503D4" w:rsidR="0052588D" w:rsidRDefault="0052588D" w:rsidP="00A573AB">
      <w:pPr>
        <w:pStyle w:val="Introtext"/>
        <w:rPr>
          <w:bCs/>
          <w:lang w:val="en-AU"/>
        </w:rPr>
      </w:pPr>
      <w:r w:rsidRPr="0052588D">
        <w:rPr>
          <w:bCs/>
          <w:lang w:val="en-AU"/>
        </w:rPr>
        <w:t>Although the presence of meniscal extrusion has been shown to be associated with greater cartilage volume loss and to be a strong marker of OA progression</w:t>
      </w:r>
      <w:r w:rsidRPr="0052588D">
        <w:rPr>
          <w:bCs/>
          <w:lang w:val="en-AU"/>
        </w:rPr>
        <w:fldChar w:fldCharType="begin">
          <w:fldData xml:space="preserve">PEVuZE5vdGU+PENpdGU+PEF1dGhvcj5CZXJ0aGlhdW1lPC9BdXRob3I+PFllYXI+MjAwNTwvWWVh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</w:fldData>
        </w:fldChar>
      </w:r>
      <w:r w:rsidR="00FD66A5">
        <w:rPr>
          <w:bCs/>
          <w:lang w:val="en-AU"/>
        </w:rPr>
        <w:instrText xml:space="preserve"> ADDIN EN.CITE </w:instrText>
      </w:r>
      <w:r w:rsidR="00FD66A5">
        <w:rPr>
          <w:bCs/>
          <w:lang w:val="en-AU"/>
        </w:rPr>
        <w:fldChar w:fldCharType="begin">
          <w:fldData xml:space="preserve">PEVuZE5vdGU+PENpdGU+PEF1dGhvcj5CZXJ0aGlhdW1lPC9BdXRob3I+PFllYXI+MjAwNTwvWWVh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27, 28]</w:t>
      </w:r>
      <w:r w:rsidRPr="0052588D">
        <w:rPr>
          <w:bCs/>
          <w:lang w:val="en-AU"/>
        </w:rPr>
        <w:fldChar w:fldCharType="end"/>
      </w:r>
      <w:r w:rsidRPr="0052588D">
        <w:rPr>
          <w:bCs/>
          <w:lang w:val="en-AU"/>
        </w:rPr>
        <w:t>, to our knowledge there has been no clinical trial using MRI investigating the effect of meniscal extrusion as a primary outcome on response to drug treatment. However, post hoc analyses of studies exploring the effect of potential DMOADs argue in favour of an MRI-based diagnosis of meniscal extrusion in clinical practice, which would help physicians identify knee OA patients who are more likely to benefit from such treatment, namely those with mild-moderate OA with meniscal extrusion, or those with more symptomatic disease but without meniscal extrusion</w:t>
      </w:r>
      <w:r w:rsidRPr="0052588D">
        <w:rPr>
          <w:bCs/>
          <w:lang w:val="en-AU"/>
        </w:rPr>
        <w:fldChar w:fldCharType="begin">
          <w:fldData xml:space="preserve">PEVuZE5vdGU+PENpdGU+PEF1dGhvcj5SYXluYXVsZDwvQXV0aG9yPjxZZWFyPjIwMDk8L1llYXI+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</w:fldData>
        </w:fldChar>
      </w:r>
      <w:r w:rsidR="00FD66A5">
        <w:rPr>
          <w:bCs/>
          <w:lang w:val="en-AU"/>
        </w:rPr>
        <w:instrText xml:space="preserve"> ADDIN EN.CITE </w:instrText>
      </w:r>
      <w:r w:rsidR="00FD66A5">
        <w:rPr>
          <w:bCs/>
          <w:lang w:val="en-AU"/>
        </w:rPr>
        <w:fldChar w:fldCharType="begin">
          <w:fldData xml:space="preserve">PEVuZE5vdGU+PENpdGU+PEF1dGhvcj5SYXluYXVsZDwvQXV0aG9yPjxZZWFyPjIwMDk8L1llYXI+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54, 94, 96]</w:t>
      </w:r>
      <w:r w:rsidRPr="0052588D">
        <w:rPr>
          <w:bCs/>
          <w:lang w:val="en-AU"/>
        </w:rPr>
        <w:fldChar w:fldCharType="end"/>
      </w:r>
      <w:r w:rsidRPr="0052588D">
        <w:rPr>
          <w:bCs/>
          <w:lang w:val="en-AU"/>
        </w:rPr>
        <w:t>.</w:t>
      </w:r>
    </w:p>
    <w:p w14:paraId="6B38192A" w14:textId="3E97FA2A" w:rsidR="00F1658D" w:rsidRPr="0052588D" w:rsidRDefault="00F1658D" w:rsidP="00A573AB">
      <w:pPr>
        <w:pStyle w:val="Introtext"/>
        <w:rPr>
          <w:bCs/>
          <w:lang w:val="en-AU"/>
        </w:rPr>
      </w:pPr>
    </w:p>
    <w:p w14:paraId="4D744265" w14:textId="77777777" w:rsidR="0052588D" w:rsidRPr="0052588D" w:rsidRDefault="0052588D" w:rsidP="00A573AB">
      <w:pPr>
        <w:pStyle w:val="Introtext"/>
        <w:numPr>
          <w:ilvl w:val="0"/>
          <w:numId w:val="23"/>
        </w:numPr>
        <w:rPr>
          <w:b/>
          <w:bCs/>
          <w:lang w:val="en-AU"/>
        </w:rPr>
      </w:pPr>
      <w:r w:rsidRPr="0052588D">
        <w:rPr>
          <w:b/>
          <w:bCs/>
          <w:lang w:val="en-AU"/>
        </w:rPr>
        <w:t>Ultrasound</w:t>
      </w:r>
    </w:p>
    <w:p w14:paraId="0023F3B0" w14:textId="77777777" w:rsidR="0052588D" w:rsidRPr="0052588D" w:rsidRDefault="0052588D" w:rsidP="00A573AB">
      <w:pPr>
        <w:pStyle w:val="Introtext"/>
        <w:rPr>
          <w:bCs/>
          <w:lang w:val="en-AU"/>
        </w:rPr>
      </w:pPr>
      <w:r w:rsidRPr="0052588D">
        <w:rPr>
          <w:bCs/>
          <w:lang w:val="en-AU"/>
        </w:rPr>
        <w:t>Ultrasound is not yet widely used for assessing OA disease progression. Ultrasound is operator dependent, which increases measurement error if more than one operator images joints in the same research study. However, ultrasound is less expensive than radiography and MRI and could be used in clinical practice as both a diagnostic and explanatory tool for clinical symptoms. Ultrasound is more appropriate for superficial joints such as the hand rather than joints located deeper within the body including the hip.</w:t>
      </w:r>
    </w:p>
    <w:p w14:paraId="7E4855FD" w14:textId="77777777" w:rsidR="0052588D" w:rsidRPr="00F1658D" w:rsidRDefault="0052588D" w:rsidP="00A573AB">
      <w:pPr>
        <w:pStyle w:val="Introtext"/>
        <w:numPr>
          <w:ilvl w:val="0"/>
          <w:numId w:val="23"/>
        </w:numPr>
        <w:rPr>
          <w:bCs/>
          <w:i/>
          <w:lang w:val="en-AU"/>
        </w:rPr>
      </w:pPr>
      <w:r w:rsidRPr="00F1658D">
        <w:rPr>
          <w:bCs/>
          <w:i/>
          <w:lang w:val="en-AU"/>
        </w:rPr>
        <w:t>Ultrasound-detected inflammation</w:t>
      </w:r>
    </w:p>
    <w:p w14:paraId="3817CDD0" w14:textId="40EF8D45" w:rsidR="0052588D" w:rsidRPr="0052588D" w:rsidRDefault="0052588D" w:rsidP="00A573AB">
      <w:pPr>
        <w:pStyle w:val="Introtext"/>
        <w:rPr>
          <w:bCs/>
          <w:lang w:val="en-AU"/>
        </w:rPr>
      </w:pPr>
      <w:r w:rsidRPr="0052588D">
        <w:rPr>
          <w:bCs/>
          <w:lang w:val="en-AU"/>
        </w:rPr>
        <w:t>In a study detecting inflammation using ultrasound, inflammation was associated with radiographic features, with presence of power Doppler signals (but not presence of grey scale (GS) synovitis or effusions) and associated with new radiographic central erosions in the hand over 4 years</w:t>
      </w:r>
      <w:r w:rsidRPr="0052588D">
        <w:rPr>
          <w:bCs/>
          <w:lang w:val="en-AU"/>
        </w:rPr>
        <w:fldChar w:fldCharType="begin">
          <w:fldData xml:space="preserve">PEVuZE5vdGU+PENpdGU+PEF1dGhvcj5NYW5jYXJlbGxhPC9BdXRob3I+PFllYXI+MjAxNTwvWWVh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</w:fldData>
        </w:fldChar>
      </w:r>
      <w:r w:rsidR="00FD66A5">
        <w:rPr>
          <w:bCs/>
          <w:lang w:val="en-AU"/>
        </w:rPr>
        <w:instrText xml:space="preserve"> ADDIN EN.CITE </w:instrText>
      </w:r>
      <w:r w:rsidR="00FD66A5">
        <w:rPr>
          <w:bCs/>
          <w:lang w:val="en-AU"/>
        </w:rPr>
        <w:fldChar w:fldCharType="begin">
          <w:fldData xml:space="preserve">PEVuZE5vdGU+PENpdGU+PEF1dGhvcj5NYW5jYXJlbGxhPC9BdXRob3I+PFllYXI+MjAxNTwvWWVh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97]</w:t>
      </w:r>
      <w:r w:rsidRPr="0052588D">
        <w:rPr>
          <w:bCs/>
          <w:lang w:val="en-AU"/>
        </w:rPr>
        <w:fldChar w:fldCharType="end"/>
      </w:r>
      <w:r w:rsidRPr="0052588D">
        <w:rPr>
          <w:bCs/>
          <w:lang w:val="en-AU"/>
        </w:rPr>
        <w:t>. In another study, grade of ultrasound-detected inflammation (GS synovitis, power Doppler signals) showed a positive dose-response association with progression of KL grade in hand OA over 5 years</w:t>
      </w:r>
      <w:r w:rsidRPr="0052588D">
        <w:rPr>
          <w:bCs/>
          <w:lang w:val="en-AU"/>
        </w:rPr>
        <w:fldChar w:fldCharType="begin"/>
      </w:r>
      <w:r w:rsidR="00FD66A5">
        <w:rPr>
          <w:bCs/>
          <w:lang w:val="en-AU"/>
        </w:rPr>
        <w:instrText xml:space="preserve"> ADDIN EN.CITE &lt;EndNote&gt;&lt;Cite&gt;&lt;Author&gt;Mathiessen&lt;/Author&gt;&lt;Year&gt;2015&lt;/Year&gt;&lt;RecNum&gt;42&lt;/RecNum&gt;&lt;DisplayText&gt; [98]&lt;/DisplayText&gt;&lt;record&gt;&lt;rec-number&gt;98&lt;/rec-number&gt;&lt;foreign-keys&gt;&lt;key app="EN" db-id="tr9zd5vvm0fxsle02epx0p0809frz0x0p20s" timestamp="1450307811"&gt;98&lt;/key&gt;&lt;/foreign-keys&gt;&lt;ref-type name="Journal Article"&gt;17&lt;/ref-type&gt;&lt;contributors&gt;&lt;authors&gt;&lt;author&gt;Mathiessen, A.&lt;/author&gt;&lt;author&gt;Slatkowsky-Christensen, B.&lt;/author&gt;&lt;author&gt;Kvien, T. K.&lt;/author&gt;&lt;author&gt;Hammer, H. B.&lt;/author&gt;&lt;author&gt;Haugen, I. K.&lt;/author&gt;&lt;/authors&gt;&lt;/contributors&gt;&lt;auth-address&gt;Department of Rheumatology, Diakonhjemmet Hospital, Oslo, Norway.&lt;/auth-address&gt;&lt;titles&gt;&lt;title&gt;Ultrasound-detected inflammation predicts radiographic progression in hand osteoarthritis after 5 years[epub before print]&lt;/title&gt;&lt;secondary-title&gt;Ann Rheum Dis&lt;/secondary-title&gt;&lt;alt-title&gt;Annals of the rheumatic diseases&lt;/alt-title&gt;&lt;/titles&gt;&lt;periodical&gt;&lt;full-title&gt;Ann Rheum Dis&lt;/full-title&gt;&lt;/periodical&gt;&lt;edition&gt;2015/04/03&lt;/edition&gt;&lt;keywords&gt;&lt;keyword&gt;Inflammation&lt;/keyword&gt;&lt;keyword&gt;Osteoarthritis&lt;/keyword&gt;&lt;keyword&gt;Ultrasonography&lt;/keyword&gt;&lt;/keywords&gt;&lt;dates&gt;&lt;year&gt;2015&lt;/year&gt;&lt;pub-dates&gt;&lt;date&gt;Apr 1&lt;/date&gt;&lt;/pub-dates&gt;&lt;/dates&gt;&lt;isbn&gt;0003-4967&lt;/isbn&gt;&lt;accession-num&gt;25834142&lt;/accession-num&gt;&lt;urls&gt;&lt;related-urls&gt;&lt;url&gt;http://ard.bmj.com/content/early/2015/04/01/annrheumdis-2015-207241.full.pdf&lt;/url&gt;&lt;/related-urls&gt;&lt;/urls&gt;&lt;electronic-resource-num&gt;10.1136/annrheumdis-2015-207241&lt;/electronic-resource-num&gt;&lt;remote-database-provider&gt;NLM&lt;/remote-database-provider&gt;&lt;language&gt;Eng&lt;/language&gt;&lt;/record&gt;&lt;/Cite&gt;&lt;/EndNote&gt;</w:instrText>
      </w:r>
      <w:r w:rsidRPr="0052588D">
        <w:rPr>
          <w:bCs/>
          <w:lang w:val="en-AU"/>
        </w:rPr>
        <w:fldChar w:fldCharType="separate"/>
      </w:r>
      <w:r w:rsidR="00FD66A5">
        <w:rPr>
          <w:bCs/>
          <w:noProof/>
          <w:lang w:val="en-AU"/>
        </w:rPr>
        <w:t> [98]</w:t>
      </w:r>
      <w:r w:rsidRPr="0052588D">
        <w:rPr>
          <w:bCs/>
          <w:lang w:val="en-AU"/>
        </w:rPr>
        <w:fldChar w:fldCharType="end"/>
      </w:r>
      <w:r w:rsidRPr="0052588D">
        <w:rPr>
          <w:bCs/>
          <w:lang w:val="en-AU"/>
        </w:rPr>
        <w:t xml:space="preserve">. </w:t>
      </w:r>
    </w:p>
    <w:p w14:paraId="043F7304" w14:textId="77777777" w:rsidR="0052588D" w:rsidRPr="008E1A70" w:rsidRDefault="0052588D" w:rsidP="00A573AB">
      <w:pPr>
        <w:pStyle w:val="Introtext"/>
        <w:numPr>
          <w:ilvl w:val="0"/>
          <w:numId w:val="23"/>
        </w:numPr>
        <w:rPr>
          <w:bCs/>
          <w:i/>
          <w:lang w:val="en-AU"/>
        </w:rPr>
      </w:pPr>
      <w:r w:rsidRPr="008E1A70">
        <w:rPr>
          <w:bCs/>
          <w:i/>
          <w:lang w:val="en-AU"/>
        </w:rPr>
        <w:t>Effusion</w:t>
      </w:r>
    </w:p>
    <w:p w14:paraId="112C1AC0" w14:textId="057EEA7D" w:rsidR="0052588D" w:rsidRDefault="0052588D" w:rsidP="00A573AB">
      <w:pPr>
        <w:pStyle w:val="Introtext"/>
        <w:rPr>
          <w:bCs/>
          <w:lang w:val="en-AU"/>
        </w:rPr>
      </w:pPr>
      <w:r w:rsidRPr="0052588D">
        <w:rPr>
          <w:bCs/>
          <w:lang w:val="en-AU"/>
        </w:rPr>
        <w:t>Ultrasound-detected knee effusion predicts knee joint replacement</w:t>
      </w:r>
      <w:r w:rsidRPr="0052588D">
        <w:rPr>
          <w:bCs/>
          <w:lang w:val="en-AU"/>
        </w:rPr>
        <w:fldChar w:fldCharType="begin">
          <w:fldData xml:space="preserve">PEVuZE5vdGU+PENpdGU+PEF1dGhvcj5Db25hZ2hhbjwvQXV0aG9yPjxZZWFyPjIwMTA8L1llYXI+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</w:fldData>
        </w:fldChar>
      </w:r>
      <w:r w:rsidR="00FD66A5">
        <w:rPr>
          <w:bCs/>
          <w:lang w:val="en-AU"/>
        </w:rPr>
        <w:instrText xml:space="preserve"> ADDIN EN.CITE </w:instrText>
      </w:r>
      <w:r w:rsidR="00FD66A5">
        <w:rPr>
          <w:bCs/>
          <w:lang w:val="en-AU"/>
        </w:rPr>
        <w:fldChar w:fldCharType="begin">
          <w:fldData xml:space="preserve">PEVuZE5vdGU+PENpdGU+PEF1dGhvcj5Db25hZ2hhbjwvQXV0aG9yPjxZZWFyPjIwMTA8L1llYXI+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33]</w:t>
      </w:r>
      <w:r w:rsidRPr="0052588D">
        <w:rPr>
          <w:bCs/>
          <w:lang w:val="en-AU"/>
        </w:rPr>
        <w:fldChar w:fldCharType="end"/>
      </w:r>
      <w:r w:rsidRPr="0052588D">
        <w:rPr>
          <w:bCs/>
          <w:lang w:val="en-AU"/>
        </w:rPr>
        <w:t>. In terms of treatment, presence of ultrasound-detected knee effusions has been used to select people who might respond well to oral methotrexate, which demonstrated efficacy in an open-label trial, albeit without a control group</w:t>
      </w:r>
      <w:r w:rsidRPr="0052588D">
        <w:rPr>
          <w:bCs/>
          <w:lang w:val="en-AU"/>
        </w:rPr>
        <w:fldChar w:fldCharType="begin">
          <w:fldData xml:space="preserve">PEVuZE5vdGU+PENpdGU+PEF1dGhvcj5XZW5oYW08L0F1dGhvcj48WWVhcj4yMDEzPC9ZZWFyPjxS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</w:fldData>
        </w:fldChar>
      </w:r>
      <w:r w:rsidR="00FD66A5">
        <w:rPr>
          <w:bCs/>
          <w:lang w:val="en-AU"/>
        </w:rPr>
        <w:instrText xml:space="preserve"> ADDIN EN.CITE </w:instrText>
      </w:r>
      <w:r w:rsidR="00FD66A5">
        <w:rPr>
          <w:bCs/>
          <w:lang w:val="en-AU"/>
        </w:rPr>
        <w:fldChar w:fldCharType="begin">
          <w:fldData xml:space="preserve">PEVuZE5vdGU+PENpdGU+PEF1dGhvcj5XZW5oYW08L0F1dGhvcj48WWVhcj4yMDEzPC9ZZWFyPjxS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99]</w:t>
      </w:r>
      <w:r w:rsidRPr="0052588D">
        <w:rPr>
          <w:bCs/>
          <w:lang w:val="en-AU"/>
        </w:rPr>
        <w:fldChar w:fldCharType="end"/>
      </w:r>
      <w:r w:rsidRPr="0052588D">
        <w:rPr>
          <w:bCs/>
          <w:lang w:val="en-AU"/>
        </w:rPr>
        <w:t>. Overall, although there is some evidence of use of ultrasound indices to assess disease progression in OA, mostly for effusion, there are very few studies for associations between abnormal ultrasound findings and other OA features or disease progression.</w:t>
      </w:r>
    </w:p>
    <w:p w14:paraId="622A46E8" w14:textId="77777777" w:rsidR="00F1658D" w:rsidRPr="0052588D" w:rsidRDefault="00F1658D" w:rsidP="00A573AB">
      <w:pPr>
        <w:pStyle w:val="Introtext"/>
        <w:rPr>
          <w:bCs/>
          <w:lang w:val="en-AU"/>
        </w:rPr>
      </w:pPr>
    </w:p>
    <w:p w14:paraId="640AF75D" w14:textId="77777777" w:rsidR="0052588D" w:rsidRPr="0052588D" w:rsidRDefault="0052588D" w:rsidP="00A573AB">
      <w:pPr>
        <w:pStyle w:val="Introtext"/>
        <w:numPr>
          <w:ilvl w:val="0"/>
          <w:numId w:val="23"/>
        </w:numPr>
        <w:rPr>
          <w:b/>
          <w:bCs/>
          <w:lang w:val="en-AU"/>
        </w:rPr>
      </w:pPr>
      <w:r w:rsidRPr="0052588D">
        <w:rPr>
          <w:b/>
          <w:bCs/>
          <w:lang w:val="en-AU"/>
        </w:rPr>
        <w:t>Conclusion</w:t>
      </w:r>
    </w:p>
    <w:p w14:paraId="13C08CCB" w14:textId="139CB49E" w:rsidR="0052588D" w:rsidRPr="0052588D" w:rsidRDefault="0052588D" w:rsidP="00A573AB">
      <w:pPr>
        <w:pStyle w:val="Introtext"/>
        <w:rPr>
          <w:bCs/>
          <w:lang w:val="en-AU"/>
        </w:rPr>
      </w:pPr>
      <w:r w:rsidRPr="0052588D">
        <w:rPr>
          <w:bCs/>
          <w:lang w:val="en-AU"/>
        </w:rPr>
        <w:t>Progression of OA has historically been measured using radiographs; however this method has major limitations including its inability to assess other important joint structures such as synovium, menisci and BMLs, in addition to being insensitive to change. MRI is increasingly used to assess OA disease progression and as a marker for diagnosis of the disease. This method has increased and will continue to increase our knowledge of the predictors of progression, which will in turn be important for optimal treatment allocation and clinical investigations of DMOAD therapies. Not all patients will progress symptomatically, radiologically, or to joint replacement, and treatments need to be focused on those most in need. Methodologies in regard to quantitative measures of MRI structures are now well used and provide a better understanding of factors associated with disease markers and progression. In turn, the joint structures as evaluated by MRI could help us to understand the extent of response to treatment as well as being used as targets in clinical investigations of new therapies. In this context, fully automated quantitative MRI systems for cartilage volume</w:t>
      </w:r>
      <w:r w:rsidRPr="0052588D">
        <w:rPr>
          <w:bCs/>
          <w:lang w:val="en-AU"/>
        </w:rPr>
        <w:fldChar w:fldCharType="begin"/>
      </w:r>
      <w:r w:rsidR="00FD66A5">
        <w:rPr>
          <w:bCs/>
          <w:lang w:val="en-AU"/>
        </w:rPr>
        <w:instrText xml:space="preserve"> ADDIN EN.CITE &lt;EndNote&gt;&lt;Cite&gt;&lt;Author&gt;Dodin&lt;/Author&gt;&lt;Year&gt;2010&lt;/Year&gt;&lt;RecNum&gt;609&lt;/RecNum&gt;&lt;DisplayText&gt; [100]&lt;/DisplayText&gt;&lt;record&gt;&lt;rec-number&gt;609&lt;/rec-number&gt;&lt;foreign-keys&gt;&lt;key app="EN" db-id="xxevtwdwr9r0x3eaafv5e5xgp0rt5p0t0050" timestamp="1450144258"&gt;609&lt;/key&gt;&lt;/foreign-keys&gt;&lt;ref-type name="Journal Article"&gt;17&lt;/ref-type&gt;&lt;contributors&gt;&lt;authors&gt;&lt;author&gt;Dodin, P.&lt;/author&gt;&lt;author&gt;Pelletier, J. P.&lt;/author&gt;&lt;author&gt;Martel-Pelletier, J.&lt;/author&gt;&lt;author&gt;Abram, F.&lt;/author&gt;&lt;/authors&gt;&lt;/contributors&gt;&lt;titles&gt;&lt;title&gt;Automatic human knee cartilage segmentation from 3D magnetic resonance images&lt;/title&gt;&lt;secondary-title&gt;IEEE Trans Biomed Eng&lt;/secondary-title&gt;&lt;alt-title&gt;IEEE transactions on bio-medical engineering&lt;/alt-title&gt;&lt;/titles&gt;&lt;periodical&gt;&lt;full-title&gt;IEEE transactions on bio-medical engineering&lt;/full-title&gt;&lt;abbr-1&gt;IEEE Trans Biomed Eng&lt;/abbr-1&gt;&lt;/periodical&gt;&lt;alt-periodical&gt;&lt;full-title&gt;IEEE transactions on bio-medical engineering&lt;/full-title&gt;&lt;abbr-1&gt;IEEE Trans Biomed Eng&lt;/abbr-1&gt;&lt;/alt-periodical&gt;&lt;volume&gt;57&lt;/volume&gt;&lt;number&gt;11&lt;/number&gt;&lt;edition&gt;2010/07/20&lt;/edition&gt;&lt;keywords&gt;&lt;keyword&gt;Aged&lt;/keyword&gt;&lt;keyword&gt;*Algorithms&lt;/keyword&gt;&lt;keyword&gt;Cartilage, Articular/*pathology&lt;/keyword&gt;&lt;keyword&gt;Cohort Studies&lt;/keyword&gt;&lt;keyword&gt;Humans&lt;/keyword&gt;&lt;keyword&gt;Imaging, Three-Dimensional/*methods&lt;/keyword&gt;&lt;keyword&gt;Knee Joint/*pathology&lt;/keyword&gt;&lt;keyword&gt;Magnetic Resonance Imaging/*methods&lt;/keyword&gt;&lt;keyword&gt;Middle Aged&lt;/keyword&gt;&lt;keyword&gt;Osteoarthritis, Knee/pathology&lt;/keyword&gt;&lt;keyword&gt;Reproducibility of Results&lt;/keyword&gt;&lt;/keywords&gt;&lt;dates&gt;&lt;year&gt;2010&lt;/year&gt;&lt;pub-dates&gt;&lt;date&gt;Nov&lt;/date&gt;&lt;/pub-dates&gt;&lt;/dates&gt;&lt;isbn&gt;0018-9294&lt;/isbn&gt;&lt;accession-num&gt;20639173&lt;/accession-num&gt;&lt;urls&gt;&lt;related-urls&gt;&lt;url&gt;http://ieeexplore.ieee.org/ielx5/10/5601977/05510111.pdf?tp=&amp;amp;arnumber=5510111&amp;amp;isnumber=5601977&lt;/url&gt;&lt;/related-urls&gt;&lt;/urls&gt;&lt;electronic-resource-num&gt;10.1109/tbme.2010.2058112&lt;/electronic-resource-num&gt;&lt;remote-database-provider&gt;NLM&lt;/remote-database-provider&gt;&lt;language&gt;eng&lt;/language&gt;&lt;/record&gt;&lt;/Cite&gt;&lt;/EndNote&gt;</w:instrText>
      </w:r>
      <w:r w:rsidRPr="0052588D">
        <w:rPr>
          <w:bCs/>
          <w:lang w:val="en-AU"/>
        </w:rPr>
        <w:fldChar w:fldCharType="separate"/>
      </w:r>
      <w:r w:rsidR="00FD66A5">
        <w:rPr>
          <w:bCs/>
          <w:noProof/>
          <w:lang w:val="en-AU"/>
        </w:rPr>
        <w:t> [100]</w:t>
      </w:r>
      <w:r w:rsidRPr="0052588D">
        <w:rPr>
          <w:bCs/>
          <w:lang w:val="en-AU"/>
        </w:rPr>
        <w:fldChar w:fldCharType="end"/>
      </w:r>
      <w:r w:rsidRPr="0052588D">
        <w:rPr>
          <w:bCs/>
          <w:lang w:val="en-AU"/>
        </w:rPr>
        <w:t>, BML</w:t>
      </w:r>
      <w:r w:rsidRPr="0052588D">
        <w:rPr>
          <w:bCs/>
          <w:lang w:val="en-AU"/>
        </w:rPr>
        <w:fldChar w:fldCharType="begin"/>
      </w:r>
      <w:r w:rsidR="00FD66A5">
        <w:rPr>
          <w:bCs/>
          <w:lang w:val="en-AU"/>
        </w:rPr>
        <w:instrText xml:space="preserve"> ADDIN EN.CITE &lt;EndNote&gt;&lt;Cite&gt;&lt;Author&gt;Dodin&lt;/Author&gt;&lt;Year&gt;2013&lt;/Year&gt;&lt;RecNum&gt;600&lt;/RecNum&gt;&lt;DisplayText&gt; [101]&lt;/DisplayText&gt;&lt;record&gt;&lt;rec-number&gt;600&lt;/rec-number&gt;&lt;foreign-keys&gt;&lt;key app="EN" db-id="xxevtwdwr9r0x3eaafv5e5xgp0rt5p0t0050" timestamp="1450144049"&gt;600&lt;/key&gt;&lt;/foreign-keys&gt;&lt;ref-type name="Journal Article"&gt;17&lt;/ref-type&gt;&lt;contributors&gt;&lt;authors&gt;&lt;author&gt;Dodin, Pierre.&lt;/author&gt;&lt;author&gt;Abram, François.&lt;/author&gt;&lt;author&gt;Pelletier, Jean-Pierre.&lt;/author&gt;&lt;author&gt;Martel-Pelletier, Johanne.&lt;/author&gt;&lt;/authors&gt;&lt;/contributors&gt;&lt;titles&gt;&lt;title&gt;A fully automated system for quantification of knee bone marrow lesions using MRI and the osteoarthritis initiative cohort&lt;/title&gt;&lt;secondary-title&gt;J Biomed Graph Comput&lt;/secondary-title&gt;&lt;/titles&gt;&lt;periodical&gt;&lt;full-title&gt;J Biomed Graph Comput&lt;/full-title&gt;&lt;/periodical&gt;&lt;pages&gt;51–65&lt;/pages&gt;&lt;volume&gt;3&lt;/volume&gt;&lt;number&gt;1&lt;/number&gt;&lt;section&gt;51&lt;/section&gt;&lt;dates&gt;&lt;year&gt;2013&lt;/year&gt;&lt;/dates&gt;&lt;urls&gt;&lt;/urls&gt;&lt;electronic-resource-num&gt;10.5430/jbgc.v3n1p51&lt;/electronic-resource-num&gt;&lt;/record&gt;&lt;/Cite&gt;&lt;/EndNote&gt;</w:instrText>
      </w:r>
      <w:r w:rsidRPr="0052588D">
        <w:rPr>
          <w:bCs/>
          <w:lang w:val="en-AU"/>
        </w:rPr>
        <w:fldChar w:fldCharType="separate"/>
      </w:r>
      <w:r w:rsidR="00FD66A5">
        <w:rPr>
          <w:bCs/>
          <w:noProof/>
          <w:lang w:val="en-AU"/>
        </w:rPr>
        <w:t> [101]</w:t>
      </w:r>
      <w:r w:rsidRPr="0052588D">
        <w:rPr>
          <w:bCs/>
          <w:lang w:val="en-AU"/>
        </w:rPr>
        <w:fldChar w:fldCharType="end"/>
      </w:r>
      <w:r w:rsidRPr="0052588D">
        <w:rPr>
          <w:bCs/>
          <w:lang w:val="en-AU"/>
        </w:rPr>
        <w:t>, osteophytes</w:t>
      </w:r>
      <w:r w:rsidRPr="0052588D">
        <w:rPr>
          <w:bCs/>
          <w:lang w:val="en-AU"/>
        </w:rPr>
        <w:fldChar w:fldCharType="begin">
          <w:fldData xml:space="preserve">PEVuZE5vdGU+PENpdGU+PEF1dGhvcj5Eb2RpbjwvQXV0aG9yPjxZZWFyPjIwMTE8L1llYXI+PFJl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</w:fldData>
        </w:fldChar>
      </w:r>
      <w:r w:rsidR="00FD66A5">
        <w:rPr>
          <w:bCs/>
          <w:lang w:val="en-AU"/>
        </w:rPr>
        <w:instrText xml:space="preserve"> ADDIN EN.CITE </w:instrText>
      </w:r>
      <w:r w:rsidR="00FD66A5">
        <w:rPr>
          <w:bCs/>
          <w:lang w:val="en-AU"/>
        </w:rPr>
        <w:fldChar w:fldCharType="begin">
          <w:fldData xml:space="preserve">PEVuZE5vdGU+PENpdGU+PEF1dGhvcj5Eb2RpbjwvQXV0aG9yPjxZZWFyPjIwMTE8L1llYXI+PFJl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102]</w:t>
      </w:r>
      <w:r w:rsidRPr="0052588D">
        <w:rPr>
          <w:bCs/>
          <w:lang w:val="en-AU"/>
        </w:rPr>
        <w:fldChar w:fldCharType="end"/>
      </w:r>
      <w:r w:rsidRPr="0052588D">
        <w:rPr>
          <w:bCs/>
          <w:lang w:val="en-AU"/>
        </w:rPr>
        <w:t>, and synovial fluid</w:t>
      </w:r>
      <w:r w:rsidRPr="0052588D">
        <w:rPr>
          <w:bCs/>
          <w:lang w:val="en-AU"/>
        </w:rPr>
        <w:fldChar w:fldCharType="begin"/>
      </w:r>
      <w:r w:rsidR="00FD66A5">
        <w:rPr>
          <w:bCs/>
          <w:lang w:val="en-AU"/>
        </w:rPr>
        <w:instrText xml:space="preserve"> ADDIN EN.CITE &lt;EndNote&gt;&lt;Cite&gt;&lt;Author&gt;Li&lt;/Author&gt;&lt;Year&gt;2010&lt;/Year&gt;&lt;RecNum&gt;606&lt;/RecNum&gt;&lt;DisplayText&gt; [83]&lt;/DisplayText&gt;&lt;record&gt;&lt;rec-number&gt;606&lt;/rec-number&gt;&lt;foreign-keys&gt;&lt;key app="EN" db-id="xxevtwdwr9r0x3eaafv5e5xgp0rt5p0t0050" timestamp="1450144258"&gt;606&lt;/key&gt;&lt;/foreign-keys&gt;&lt;ref-type name="Journal Article"&gt;17&lt;/ref-type&gt;&lt;contributors&gt;&lt;authors&gt;&lt;author&gt;Li, W.&lt;/author&gt;&lt;author&gt;Abram, F.&lt;/author&gt;&lt;author&gt;Pelletier, J. P.&lt;/author&gt;&lt;author&gt;Raynauld, J. P.&lt;/author&gt;&lt;author&gt;Dorais, M.&lt;/author&gt;&lt;author&gt;d&amp;apos;Anjou, M. A.&lt;/author&gt;&lt;author&gt;Martel-Pelletier, J.&lt;/author&gt;&lt;/authors&gt;&lt;/contributors&gt;&lt;auth-address&gt;ArthroVision Inc, 1871 Sherbrooke Street East, Montreal, Quebec H2K 1B6, Canada. wei-li@arthrovision.biz&lt;/auth-address&gt;&lt;titles&gt;&lt;title&gt;Fully automated system for the quantification of human osteoarthritic knee joint effusion volume using magnetic resonance imaging&lt;/title&gt;&lt;secondary-title&gt;Arthritis Res Ther&lt;/secondary-title&gt;&lt;alt-title&gt;Arthritis research &amp;amp; therapy&lt;/alt-title&gt;&lt;/titles&gt;&lt;periodical&gt;&lt;full-title&gt;Arthritis Res Ther&lt;/full-title&gt;&lt;/periodical&gt;&lt;pages&gt;R173&lt;/pages&gt;&lt;volume&gt;12&lt;/volume&gt;&lt;number&gt;5&lt;/number&gt;&lt;edition&gt;2010/09/18&lt;/edition&gt;&lt;keywords&gt;&lt;keyword&gt;Aged&lt;/keyword&gt;&lt;keyword&gt;Aged, 80 and over&lt;/keyword&gt;&lt;keyword&gt;Automation&lt;/keyword&gt;&lt;keyword&gt;*Exudates and Transudates&lt;/keyword&gt;&lt;keyword&gt;Female&lt;/keyword&gt;&lt;keyword&gt;Humans&lt;/keyword&gt;&lt;keyword&gt;Image Interpretation, Computer-Assisted&lt;/keyword&gt;&lt;keyword&gt;Knee Joint/*pathology&lt;/keyword&gt;&lt;keyword&gt;Magnetic Resonance Imaging/*methods&lt;/keyword&gt;&lt;keyword&gt;Male&lt;/keyword&gt;&lt;keyword&gt;Middle Aged&lt;/keyword&gt;&lt;keyword&gt;Osteoarthritis, Knee/*pathology&lt;/keyword&gt;&lt;/keywords&gt;&lt;dates&gt;&lt;year&gt;2010&lt;/year&gt;&lt;/dates&gt;&lt;isbn&gt;1478-6354&lt;/isbn&gt;&lt;accession-num&gt;20846392&lt;/accession-num&gt;&lt;urls&gt;&lt;related-urls&gt;&lt;url&gt;http://www.ncbi.nlm.nih.gov/pmc/articles/PMC2991000/pdf/ar3133.pdf&lt;/url&gt;&lt;/related-urls&gt;&lt;/urls&gt;&lt;custom2&gt;Pmc2991000&lt;/custom2&gt;&lt;electronic-resource-num&gt;10.1186/ar3133&lt;/electronic-resource-num&gt;&lt;remote-database-provider&gt;NLM&lt;/remote-database-provider&gt;&lt;language&gt;eng&lt;/language&gt;&lt;/record&gt;&lt;/Cite&gt;&lt;/EndNote&gt;</w:instrText>
      </w:r>
      <w:r w:rsidRPr="0052588D">
        <w:rPr>
          <w:bCs/>
          <w:lang w:val="en-AU"/>
        </w:rPr>
        <w:fldChar w:fldCharType="separate"/>
      </w:r>
      <w:r w:rsidR="00FD66A5">
        <w:rPr>
          <w:bCs/>
          <w:noProof/>
          <w:lang w:val="en-AU"/>
        </w:rPr>
        <w:t> [83]</w:t>
      </w:r>
      <w:r w:rsidRPr="0052588D">
        <w:rPr>
          <w:bCs/>
          <w:lang w:val="en-AU"/>
        </w:rPr>
        <w:fldChar w:fldCharType="end"/>
      </w:r>
      <w:r w:rsidRPr="0052588D">
        <w:rPr>
          <w:bCs/>
          <w:lang w:val="en-AU"/>
        </w:rPr>
        <w:t xml:space="preserve"> were recently developed. A primary advantage of such fully automated systems for knee tissue structure is the possibility of intensive and autonomous computation, enabling images from large scale studies to be analysed in a shorter </w:t>
      </w:r>
      <w:r w:rsidRPr="0052588D">
        <w:rPr>
          <w:bCs/>
          <w:lang w:val="en-CA"/>
        </w:rPr>
        <w:t>time and, very importantly, compared to manual or semi-automated methods, increased stability of the reading, hence increased accuracy of results.</w:t>
      </w:r>
      <w:r w:rsidRPr="0052588D">
        <w:rPr>
          <w:bCs/>
          <w:lang w:val="en-AU"/>
        </w:rPr>
        <w:t xml:space="preserve"> </w:t>
      </w:r>
    </w:p>
    <w:p w14:paraId="01615C23" w14:textId="7C160912" w:rsidR="004D749A" w:rsidRDefault="0052588D" w:rsidP="00A573AB">
      <w:pPr>
        <w:pStyle w:val="Introtext"/>
        <w:rPr>
          <w:lang w:val="en-AU"/>
        </w:rPr>
      </w:pPr>
      <w:r w:rsidRPr="0052588D">
        <w:rPr>
          <w:bCs/>
          <w:lang w:val="en-AU"/>
        </w:rPr>
        <w:t>Ultrasound requires more studies on joint features other than effusion/synovitis in order to be a choice of method for OA patient diagnosis and disease progression.</w:t>
      </w:r>
      <w:r w:rsidR="004D749A" w:rsidRPr="004D749A">
        <w:rPr>
          <w:lang w:val="en-AU"/>
        </w:rPr>
        <w:t xml:space="preserve"> </w:t>
      </w:r>
    </w:p>
    <w:p w14:paraId="0F1867C9" w14:textId="77777777" w:rsidR="004D749A" w:rsidRDefault="004D749A" w:rsidP="00A573AB">
      <w:pPr>
        <w:pStyle w:val="Introtext"/>
      </w:pPr>
    </w:p>
    <w:p w14:paraId="21562E51" w14:textId="32363D36" w:rsidR="00D62C67" w:rsidRDefault="00D62C67" w:rsidP="004B5F64">
      <w:pPr>
        <w:rPr>
          <w:rFonts w:ascii="Optima LT Std" w:hAnsi="Optima LT Std"/>
          <w:b/>
          <w:sz w:val="36"/>
          <w:lang w:bidi="he-IL"/>
        </w:rPr>
      </w:pPr>
      <w:r>
        <w:rPr>
          <w:lang w:bidi="he-IL"/>
        </w:rPr>
        <w:br w:type="page"/>
      </w:r>
    </w:p>
    <w:p w14:paraId="682CBAD0" w14:textId="77777777" w:rsidR="00D62C67" w:rsidRDefault="00D62C67" w:rsidP="00140C26">
      <w:pPr>
        <w:pStyle w:val="Refhead"/>
        <w:rPr>
          <w:lang w:bidi="he-IL"/>
        </w:rPr>
      </w:pPr>
    </w:p>
    <w:p w14:paraId="7689FA54" w14:textId="77777777" w:rsidR="00D95B81" w:rsidRPr="00EC6A8D" w:rsidRDefault="00D95B81" w:rsidP="00140C26">
      <w:pPr>
        <w:jc w:val="both"/>
        <w:rPr>
          <w:color w:val="000000" w:themeColor="text1"/>
        </w:rPr>
      </w:pPr>
    </w:p>
    <w:p w14:paraId="26556725" w14:textId="77777777" w:rsidR="00D95B81" w:rsidRPr="00EC6A8D" w:rsidRDefault="00D95B81" w:rsidP="00140C26">
      <w:pPr>
        <w:pStyle w:val="ManuscriptDS"/>
        <w:jc w:val="both"/>
        <w:rPr>
          <w:color w:val="000000" w:themeColor="text1"/>
        </w:rPr>
      </w:pPr>
      <w:r>
        <w:rPr>
          <w:noProof/>
          <w:color w:val="000000" w:themeColor="text1"/>
          <w:lang w:eastAsia="zh-CN"/>
        </w:rPr>
        <w:drawing>
          <wp:inline distT="0" distB="0" distL="0" distR="0" wp14:anchorId="2ABAAD62" wp14:editId="569A46B7">
            <wp:extent cx="6254274" cy="3467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57745" cy="3469024"/>
                    </a:xfrm>
                    <a:prstGeom prst="rect">
                      <a:avLst/>
                    </a:prstGeom>
                    <a:noFill/>
                  </pic:spPr>
                </pic:pic>
              </a:graphicData>
            </a:graphic>
          </wp:inline>
        </w:drawing>
      </w:r>
    </w:p>
    <w:p w14:paraId="3562CF62" w14:textId="0045C3B6" w:rsidR="00D95B81" w:rsidRPr="00083C6D" w:rsidRDefault="00D95B81" w:rsidP="00140C26">
      <w:pPr>
        <w:pStyle w:val="Caption"/>
      </w:pPr>
      <w:bookmarkStart w:id="1" w:name="_Ref433382072"/>
      <w:r w:rsidRPr="00EC6A8D">
        <w:t xml:space="preserve">Figure </w:t>
      </w:r>
      <w:fldSimple w:instr=" SEQ Figure \* ARABIC ">
        <w:r w:rsidR="007C58F0">
          <w:rPr>
            <w:noProof/>
          </w:rPr>
          <w:t>1</w:t>
        </w:r>
      </w:fldSimple>
      <w:bookmarkEnd w:id="1"/>
      <w:r w:rsidRPr="00EC6A8D">
        <w:t>: Progression from a normal joint to a joint affected by end-stage osteoarthritis</w:t>
      </w:r>
      <w:r>
        <w:br/>
      </w:r>
      <w:r w:rsidRPr="00EC6A8D">
        <w:t>Note:  Reference:</w:t>
      </w:r>
      <w:r w:rsidRPr="00EC6A8D">
        <w:fldChar w:fldCharType="begin"/>
      </w:r>
      <w:r w:rsidR="00F1658D">
        <w:instrText xml:space="preserve"> ADDIN EN.CITE &lt;EndNote&gt;&lt;Cite&gt;&lt;Author&gt;Jones&lt;/Author&gt;&lt;Year&gt;2004&lt;/Year&gt;&lt;RecNum&gt;45&lt;/RecNum&gt;&lt;DisplayText&gt; [14]&lt;/DisplayText&gt;&lt;record&gt;&lt;rec-number&gt;45&lt;/rec-number&gt;&lt;foreign-keys&gt;&lt;key app="EN" db-id="xxevtwdwr9r0x3eaafv5e5xgp0rt5p0t0050" timestamp="1306881344"&gt;45&lt;/key&gt;&lt;/foreign-keys&gt;&lt;ref-type name="Journal Article"&gt;17&lt;/ref-type&gt;&lt;contributors&gt;&lt;authors&gt;&lt;author&gt;Jones, G.&lt;/author&gt;&lt;author&gt;Ding, C.&lt;/author&gt;&lt;author&gt;Scott, F.&lt;/author&gt;&lt;author&gt;Glisson, M.&lt;/author&gt;&lt;author&gt;Cicuttini, F.&lt;/author&gt;&lt;/authors&gt;&lt;/contributors&gt;&lt;auth-address&gt;Menzies Centre for Population Health Research, GPO Box 252-23, Tasmania 7000, Hobart, Australia. g.jones@utas.edu.au&lt;/auth-address&gt;&lt;titles&gt;&lt;title&gt;Early radiographic osteoarthritis is associated with substantial changes in cartilage volume and tibial bone surface area in both males and females&lt;/title&gt;&lt;secondary-title&gt;Osteoarthritis Cartilage&lt;/secondary-title&gt;&lt;/titles&gt;&lt;periodical&gt;&lt;full-title&gt;Osteoarthritis Cartilage&lt;/full-title&gt;&lt;/periodical&gt;&lt;pages&gt;169-74&lt;/pages&gt;&lt;volume&gt;12&lt;/volume&gt;&lt;number&gt;2&lt;/number&gt;&lt;edition&gt;2004/01/16&lt;/edition&gt;&lt;keywords&gt;&lt;keyword&gt;Adult&lt;/keyword&gt;&lt;keyword&gt;Cartilage, Articular/pathology/ radiography&lt;/keyword&gt;&lt;keyword&gt;Cross-Sectional Studies&lt;/keyword&gt;&lt;keyword&gt;Female&lt;/keyword&gt;&lt;keyword&gt;Humans&lt;/keyword&gt;&lt;keyword&gt;Knee Joint/pathology/radiography&lt;/keyword&gt;&lt;keyword&gt;Male&lt;/keyword&gt;&lt;keyword&gt;Middle Aged&lt;/keyword&gt;&lt;keyword&gt;Osteoarthritis, Knee/pathology/ radiography&lt;/keyword&gt;&lt;keyword&gt;Tibia/pathology/ radiography&lt;/keyword&gt;&lt;/keywords&gt;&lt;dates&gt;&lt;year&gt;2004&lt;/year&gt;&lt;pub-dates&gt;&lt;date&gt;Feb&lt;/date&gt;&lt;/pub-dates&gt;&lt;/dates&gt;&lt;isbn&gt;1063-4584 (Print)&amp;#xD;1063-4584 (Linking)&lt;/isbn&gt;&lt;accession-num&gt;14723876&lt;/accession-num&gt;&lt;urls&gt;&lt;/urls&gt;&lt;remote-database-provider&gt;NLM&lt;/remote-database-provider&gt;&lt;language&gt;eng&lt;/language&gt;&lt;/record&gt;&lt;/Cite&gt;&lt;/EndNote&gt;</w:instrText>
      </w:r>
      <w:r w:rsidRPr="00EC6A8D">
        <w:fldChar w:fldCharType="separate"/>
      </w:r>
      <w:r>
        <w:rPr>
          <w:noProof/>
        </w:rPr>
        <w:t> [14]</w:t>
      </w:r>
      <w:r w:rsidRPr="00EC6A8D">
        <w:fldChar w:fldCharType="end"/>
      </w:r>
      <w:r w:rsidRPr="00EC6A8D">
        <w:t>.</w:t>
      </w:r>
    </w:p>
    <w:p w14:paraId="12F5B0BD" w14:textId="77777777" w:rsidR="00D95B81" w:rsidRDefault="00D95B81" w:rsidP="00140C26">
      <w:pPr>
        <w:pStyle w:val="Refhead"/>
        <w:rPr>
          <w:lang w:bidi="he-IL"/>
        </w:rPr>
      </w:pPr>
    </w:p>
    <w:p w14:paraId="51A89BE9" w14:textId="77777777" w:rsidR="00D62C67" w:rsidRPr="00FB150C" w:rsidRDefault="00D62C67" w:rsidP="00140C26">
      <w:pPr>
        <w:rPr>
          <w:rFonts w:ascii="Sabon LT Std" w:hAnsi="Sabon LT Std"/>
          <w:bCs/>
          <w:color w:val="000000"/>
          <w:lang w:val="en-AU"/>
        </w:rPr>
      </w:pPr>
    </w:p>
    <w:p w14:paraId="4C7225C4" w14:textId="58FA6D55" w:rsidR="00D62C67" w:rsidRPr="00FB150C" w:rsidRDefault="00D62C67" w:rsidP="00140C26">
      <w:pPr>
        <w:pStyle w:val="Caption"/>
      </w:pPr>
      <w:bookmarkStart w:id="2" w:name="_Ref436135848"/>
      <w:r w:rsidRPr="00FB150C">
        <w:t xml:space="preserve">Table </w:t>
      </w:r>
      <w:fldSimple w:instr=" SEQ Table \* ARABIC ">
        <w:r w:rsidR="007C58F0">
          <w:rPr>
            <w:noProof/>
          </w:rPr>
          <w:t>1</w:t>
        </w:r>
      </w:fldSimple>
      <w:bookmarkEnd w:id="2"/>
      <w:r w:rsidRPr="00FB150C">
        <w:t xml:space="preserve">: </w:t>
      </w:r>
      <w:r w:rsidR="00D95B81" w:rsidRPr="00FB150C">
        <w:t>Associations between MRI structural features of OA knee and endpoints</w:t>
      </w:r>
    </w:p>
    <w:tbl>
      <w:tblPr>
        <w:tblStyle w:val="Tablebody1"/>
        <w:tblW w:w="8886" w:type="dxa"/>
        <w:tblLayout w:type="fixed"/>
        <w:tblLook w:val="06E0" w:firstRow="1" w:lastRow="1" w:firstColumn="1" w:lastColumn="0" w:noHBand="1" w:noVBand="1"/>
      </w:tblPr>
      <w:tblGrid>
        <w:gridCol w:w="2694"/>
        <w:gridCol w:w="2081"/>
        <w:gridCol w:w="1517"/>
        <w:gridCol w:w="1318"/>
        <w:gridCol w:w="1276"/>
      </w:tblGrid>
      <w:tr w:rsidR="00D62C67" w:rsidRPr="00D62C67" w14:paraId="1201B4EB" w14:textId="77777777" w:rsidTr="00FB150C">
        <w:trPr>
          <w:cnfStyle w:val="100000000000" w:firstRow="1" w:lastRow="0" w:firstColumn="0" w:lastColumn="0" w:oddVBand="0" w:evenVBand="0" w:oddHBand="0" w:evenHBand="0" w:firstRowFirstColumn="0" w:firstRowLastColumn="0" w:lastRowFirstColumn="0" w:lastRowLastColumn="0"/>
        </w:trPr>
        <w:tc>
          <w:tcPr>
            <w:tcW w:w="2694" w:type="dxa"/>
          </w:tcPr>
          <w:p w14:paraId="521FAE2A" w14:textId="77777777" w:rsidR="00D62C67" w:rsidRPr="00FB150C" w:rsidRDefault="00D62C67" w:rsidP="00140C26">
            <w:pPr>
              <w:rPr>
                <w:rFonts w:ascii="Sabon LT Std" w:eastAsia="Times New Roman" w:hAnsi="Sabon LT Std"/>
                <w:bCs/>
                <w:color w:val="000000"/>
                <w:sz w:val="20"/>
                <w:lang w:val="en-AU"/>
              </w:rPr>
            </w:pPr>
          </w:p>
        </w:tc>
        <w:tc>
          <w:tcPr>
            <w:tcW w:w="2081" w:type="dxa"/>
          </w:tcPr>
          <w:p w14:paraId="2469528F" w14:textId="77F550F3" w:rsidR="00D62C67" w:rsidRPr="00FB150C" w:rsidRDefault="00D62C67" w:rsidP="00140C26">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 xml:space="preserve">MRI structures/ endpoints </w:t>
            </w:r>
          </w:p>
        </w:tc>
        <w:tc>
          <w:tcPr>
            <w:tcW w:w="1517" w:type="dxa"/>
          </w:tcPr>
          <w:p w14:paraId="7790EE7E" w14:textId="77777777" w:rsidR="00D62C67" w:rsidRPr="00FB150C" w:rsidRDefault="00D62C67" w:rsidP="00140C26">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Progression of knee ROA</w:t>
            </w:r>
          </w:p>
        </w:tc>
        <w:tc>
          <w:tcPr>
            <w:tcW w:w="1318" w:type="dxa"/>
          </w:tcPr>
          <w:p w14:paraId="0E1A60F8" w14:textId="77777777" w:rsidR="00D62C67" w:rsidRPr="00FB150C" w:rsidRDefault="00D62C67" w:rsidP="00140C26">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Knee joint replacement</w:t>
            </w:r>
          </w:p>
        </w:tc>
        <w:tc>
          <w:tcPr>
            <w:tcW w:w="1276" w:type="dxa"/>
          </w:tcPr>
          <w:p w14:paraId="2506D40D" w14:textId="77777777" w:rsidR="00D62C67" w:rsidRPr="00FB150C" w:rsidRDefault="00D62C67" w:rsidP="00140C26">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Evidence for modifiability</w:t>
            </w:r>
          </w:p>
        </w:tc>
      </w:tr>
      <w:tr w:rsidR="00D62C67" w:rsidRPr="00D62C67" w14:paraId="195C78C8" w14:textId="77777777" w:rsidTr="00FB150C">
        <w:tc>
          <w:tcPr>
            <w:tcW w:w="2694" w:type="dxa"/>
          </w:tcPr>
          <w:p w14:paraId="668645B4" w14:textId="77777777" w:rsidR="00D62C67" w:rsidRPr="00FB150C" w:rsidRDefault="00D62C67"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Cartilage volume</w:t>
            </w:r>
          </w:p>
        </w:tc>
        <w:tc>
          <w:tcPr>
            <w:tcW w:w="2081" w:type="dxa"/>
          </w:tcPr>
          <w:p w14:paraId="482CFC48" w14:textId="77777777" w:rsidR="00D62C67" w:rsidRPr="00FB150C" w:rsidRDefault="00D62C67"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w:t>
            </w:r>
          </w:p>
        </w:tc>
        <w:tc>
          <w:tcPr>
            <w:tcW w:w="1517" w:type="dxa"/>
          </w:tcPr>
          <w:p w14:paraId="00D73399" w14:textId="77777777" w:rsidR="00D62C67" w:rsidRPr="00FB150C" w:rsidRDefault="00D62C67" w:rsidP="009F4372">
            <w:pPr>
              <w:rPr>
                <w:rFonts w:ascii="Sabon LT Std" w:eastAsia="Times New Roman" w:hAnsi="Sabon LT Std"/>
                <w:bCs/>
                <w:color w:val="000000"/>
                <w:sz w:val="20"/>
                <w:lang w:val="en-AU"/>
              </w:rPr>
            </w:pPr>
          </w:p>
        </w:tc>
        <w:tc>
          <w:tcPr>
            <w:tcW w:w="1318" w:type="dxa"/>
          </w:tcPr>
          <w:p w14:paraId="5AE31519" w14:textId="77777777" w:rsidR="00D62C67" w:rsidRPr="00FB150C" w:rsidRDefault="00D62C67"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w:t>
            </w:r>
          </w:p>
        </w:tc>
        <w:tc>
          <w:tcPr>
            <w:tcW w:w="1276" w:type="dxa"/>
          </w:tcPr>
          <w:p w14:paraId="54AD59D7" w14:textId="77777777" w:rsidR="00D62C67" w:rsidRPr="00FB150C" w:rsidRDefault="00D62C67" w:rsidP="009F4372">
            <w:pPr>
              <w:rPr>
                <w:rFonts w:ascii="Sabon LT Std" w:eastAsia="Times New Roman" w:hAnsi="Sabon LT Std"/>
                <w:bCs/>
                <w:color w:val="000000"/>
                <w:sz w:val="20"/>
                <w:lang w:val="en-AU"/>
              </w:rPr>
            </w:pPr>
          </w:p>
        </w:tc>
      </w:tr>
      <w:tr w:rsidR="00D62C67" w:rsidRPr="00D62C67" w14:paraId="7A825AA3" w14:textId="77777777" w:rsidTr="00FB150C">
        <w:tc>
          <w:tcPr>
            <w:tcW w:w="2694" w:type="dxa"/>
          </w:tcPr>
          <w:p w14:paraId="0B9244CF" w14:textId="77777777" w:rsidR="00D62C67" w:rsidRPr="00FB150C" w:rsidRDefault="00D62C67"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Cartilage thickness</w:t>
            </w:r>
          </w:p>
        </w:tc>
        <w:tc>
          <w:tcPr>
            <w:tcW w:w="2081" w:type="dxa"/>
          </w:tcPr>
          <w:p w14:paraId="05667CDD" w14:textId="77777777" w:rsidR="00D62C67" w:rsidRPr="00FB150C" w:rsidRDefault="00D62C67" w:rsidP="009F4372">
            <w:pPr>
              <w:rPr>
                <w:rFonts w:ascii="Sabon LT Std" w:eastAsia="Times New Roman" w:hAnsi="Sabon LT Std"/>
                <w:bCs/>
                <w:color w:val="000000"/>
                <w:sz w:val="20"/>
                <w:lang w:val="en-AU"/>
              </w:rPr>
            </w:pPr>
          </w:p>
        </w:tc>
        <w:tc>
          <w:tcPr>
            <w:tcW w:w="1517" w:type="dxa"/>
          </w:tcPr>
          <w:p w14:paraId="47D0DE96" w14:textId="77777777" w:rsidR="00D62C67" w:rsidRPr="00FB150C" w:rsidRDefault="00D62C67" w:rsidP="009F4372">
            <w:pPr>
              <w:rPr>
                <w:rFonts w:ascii="Sabon LT Std" w:eastAsia="Times New Roman" w:hAnsi="Sabon LT Std"/>
                <w:bCs/>
                <w:color w:val="000000"/>
                <w:sz w:val="20"/>
                <w:lang w:val="en-AU"/>
              </w:rPr>
            </w:pPr>
          </w:p>
        </w:tc>
        <w:tc>
          <w:tcPr>
            <w:tcW w:w="1318" w:type="dxa"/>
          </w:tcPr>
          <w:p w14:paraId="32F7F217" w14:textId="77777777" w:rsidR="00D62C67" w:rsidRPr="00FB150C" w:rsidRDefault="00D62C67"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w:t>
            </w:r>
          </w:p>
        </w:tc>
        <w:tc>
          <w:tcPr>
            <w:tcW w:w="1276" w:type="dxa"/>
          </w:tcPr>
          <w:p w14:paraId="6D0F2EC6" w14:textId="77777777" w:rsidR="00D62C67" w:rsidRPr="00FB150C" w:rsidRDefault="00D62C67" w:rsidP="009F4372">
            <w:pPr>
              <w:rPr>
                <w:rFonts w:ascii="Sabon LT Std" w:eastAsia="Times New Roman" w:hAnsi="Sabon LT Std"/>
                <w:bCs/>
                <w:color w:val="000000"/>
                <w:sz w:val="20"/>
                <w:lang w:val="en-AU"/>
              </w:rPr>
            </w:pPr>
          </w:p>
        </w:tc>
      </w:tr>
      <w:tr w:rsidR="00D95B81" w:rsidRPr="00D62C67" w14:paraId="6892A234" w14:textId="77777777" w:rsidTr="00FB150C">
        <w:tc>
          <w:tcPr>
            <w:tcW w:w="2694" w:type="dxa"/>
          </w:tcPr>
          <w:p w14:paraId="030684E0" w14:textId="2AF4B465"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Cartilage defects</w:t>
            </w:r>
          </w:p>
        </w:tc>
        <w:tc>
          <w:tcPr>
            <w:tcW w:w="2081" w:type="dxa"/>
          </w:tcPr>
          <w:p w14:paraId="2C242479" w14:textId="08B93DB1"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 (CV loss),</w:t>
            </w:r>
            <w:r w:rsidRPr="00FB150C">
              <w:rPr>
                <w:rFonts w:ascii="Sabon LT Std" w:eastAsia="Times New Roman" w:hAnsi="Sabon LT Std"/>
                <w:bCs/>
                <w:color w:val="000000"/>
                <w:sz w:val="20"/>
                <w:lang w:val="en-AU"/>
              </w:rPr>
              <w:br/>
              <w:t>change in T2 relaxation time</w:t>
            </w:r>
          </w:p>
        </w:tc>
        <w:tc>
          <w:tcPr>
            <w:tcW w:w="1517" w:type="dxa"/>
          </w:tcPr>
          <w:p w14:paraId="0197F80D" w14:textId="77777777" w:rsidR="00D95B81" w:rsidRPr="00FB150C" w:rsidRDefault="00D95B81" w:rsidP="009F4372">
            <w:pPr>
              <w:rPr>
                <w:rFonts w:ascii="Sabon LT Std" w:eastAsia="Times New Roman" w:hAnsi="Sabon LT Std"/>
                <w:bCs/>
                <w:color w:val="000000"/>
                <w:sz w:val="20"/>
                <w:lang w:val="en-AU"/>
              </w:rPr>
            </w:pPr>
          </w:p>
        </w:tc>
        <w:tc>
          <w:tcPr>
            <w:tcW w:w="1318" w:type="dxa"/>
          </w:tcPr>
          <w:p w14:paraId="3E13B6C8" w14:textId="45806F3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w:t>
            </w:r>
          </w:p>
        </w:tc>
        <w:tc>
          <w:tcPr>
            <w:tcW w:w="1276" w:type="dxa"/>
          </w:tcPr>
          <w:p w14:paraId="1557E902" w14:textId="6B37687F"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w:t>
            </w:r>
          </w:p>
        </w:tc>
      </w:tr>
      <w:tr w:rsidR="00D95B81" w:rsidRPr="00D62C67" w14:paraId="642C98AC" w14:textId="77777777" w:rsidTr="00FB150C">
        <w:tc>
          <w:tcPr>
            <w:tcW w:w="2694" w:type="dxa"/>
          </w:tcPr>
          <w:p w14:paraId="75DC1107"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Other cartilage measures:</w:t>
            </w:r>
          </w:p>
        </w:tc>
        <w:tc>
          <w:tcPr>
            <w:tcW w:w="2081" w:type="dxa"/>
          </w:tcPr>
          <w:p w14:paraId="16863674" w14:textId="77777777" w:rsidR="00D95B81" w:rsidRPr="00FB150C" w:rsidRDefault="00D95B81" w:rsidP="009F4372">
            <w:pPr>
              <w:rPr>
                <w:rFonts w:ascii="Sabon LT Std" w:eastAsia="Times New Roman" w:hAnsi="Sabon LT Std"/>
                <w:bCs/>
                <w:color w:val="000000"/>
                <w:sz w:val="20"/>
                <w:lang w:val="en-AU"/>
              </w:rPr>
            </w:pPr>
          </w:p>
        </w:tc>
        <w:tc>
          <w:tcPr>
            <w:tcW w:w="1517" w:type="dxa"/>
          </w:tcPr>
          <w:p w14:paraId="35E3ABD3" w14:textId="77777777" w:rsidR="00D95B81" w:rsidRPr="00FB150C" w:rsidRDefault="00D95B81" w:rsidP="009F4372">
            <w:pPr>
              <w:rPr>
                <w:rFonts w:ascii="Sabon LT Std" w:eastAsia="Times New Roman" w:hAnsi="Sabon LT Std"/>
                <w:bCs/>
                <w:color w:val="000000"/>
                <w:sz w:val="20"/>
                <w:lang w:val="en-AU"/>
              </w:rPr>
            </w:pPr>
          </w:p>
        </w:tc>
        <w:tc>
          <w:tcPr>
            <w:tcW w:w="1318" w:type="dxa"/>
          </w:tcPr>
          <w:p w14:paraId="7A439384" w14:textId="77777777" w:rsidR="00D95B81" w:rsidRPr="00FB150C" w:rsidRDefault="00D95B81" w:rsidP="009F4372">
            <w:pPr>
              <w:rPr>
                <w:rFonts w:ascii="Sabon LT Std" w:eastAsia="Times New Roman" w:hAnsi="Sabon LT Std"/>
                <w:bCs/>
                <w:color w:val="000000"/>
                <w:sz w:val="20"/>
                <w:lang w:val="en-AU"/>
              </w:rPr>
            </w:pPr>
          </w:p>
        </w:tc>
        <w:tc>
          <w:tcPr>
            <w:tcW w:w="1276" w:type="dxa"/>
          </w:tcPr>
          <w:p w14:paraId="0D7F354E" w14:textId="77777777" w:rsidR="00D95B81" w:rsidRPr="00FB150C" w:rsidRDefault="00D95B81" w:rsidP="009F4372">
            <w:pPr>
              <w:rPr>
                <w:rFonts w:ascii="Sabon LT Std" w:eastAsia="Times New Roman" w:hAnsi="Sabon LT Std"/>
                <w:bCs/>
                <w:color w:val="000000"/>
                <w:sz w:val="20"/>
                <w:lang w:val="en-AU"/>
              </w:rPr>
            </w:pPr>
          </w:p>
        </w:tc>
      </w:tr>
      <w:tr w:rsidR="00D95B81" w:rsidRPr="00D62C67" w14:paraId="37068789" w14:textId="77777777" w:rsidTr="00FB150C">
        <w:tc>
          <w:tcPr>
            <w:tcW w:w="2694" w:type="dxa"/>
          </w:tcPr>
          <w:p w14:paraId="1DE9E630"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 xml:space="preserve">  T1 cartilage signal intensity</w:t>
            </w:r>
          </w:p>
        </w:tc>
        <w:tc>
          <w:tcPr>
            <w:tcW w:w="2081" w:type="dxa"/>
          </w:tcPr>
          <w:p w14:paraId="313081E6"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 Reduced cartilage thickness</w:t>
            </w:r>
          </w:p>
        </w:tc>
        <w:tc>
          <w:tcPr>
            <w:tcW w:w="1517" w:type="dxa"/>
          </w:tcPr>
          <w:p w14:paraId="2CF432D1" w14:textId="77777777" w:rsidR="00D95B81" w:rsidRPr="00FB150C" w:rsidRDefault="00D95B81" w:rsidP="009F4372">
            <w:pPr>
              <w:rPr>
                <w:rFonts w:ascii="Sabon LT Std" w:eastAsia="Times New Roman" w:hAnsi="Sabon LT Std"/>
                <w:bCs/>
                <w:color w:val="000000"/>
                <w:sz w:val="20"/>
                <w:lang w:val="en-AU"/>
              </w:rPr>
            </w:pPr>
          </w:p>
        </w:tc>
        <w:tc>
          <w:tcPr>
            <w:tcW w:w="1318" w:type="dxa"/>
          </w:tcPr>
          <w:p w14:paraId="2F4E42BC" w14:textId="77777777" w:rsidR="00D95B81" w:rsidRPr="00FB150C" w:rsidRDefault="00D95B81" w:rsidP="009F4372">
            <w:pPr>
              <w:rPr>
                <w:rFonts w:ascii="Sabon LT Std" w:eastAsia="Times New Roman" w:hAnsi="Sabon LT Std"/>
                <w:bCs/>
                <w:color w:val="000000"/>
                <w:sz w:val="20"/>
                <w:lang w:val="en-AU"/>
              </w:rPr>
            </w:pPr>
          </w:p>
        </w:tc>
        <w:tc>
          <w:tcPr>
            <w:tcW w:w="1276" w:type="dxa"/>
          </w:tcPr>
          <w:p w14:paraId="6862F2B9" w14:textId="77777777" w:rsidR="00D95B81" w:rsidRPr="00FB150C" w:rsidRDefault="00D95B81" w:rsidP="009F4372">
            <w:pPr>
              <w:rPr>
                <w:rFonts w:ascii="Sabon LT Std" w:eastAsia="Times New Roman" w:hAnsi="Sabon LT Std"/>
                <w:bCs/>
                <w:color w:val="000000"/>
                <w:sz w:val="20"/>
                <w:lang w:val="en-AU"/>
              </w:rPr>
            </w:pPr>
          </w:p>
        </w:tc>
      </w:tr>
      <w:tr w:rsidR="00D95B81" w:rsidRPr="00D62C67" w14:paraId="27A4140B" w14:textId="77777777" w:rsidTr="00FB150C">
        <w:tc>
          <w:tcPr>
            <w:tcW w:w="2694" w:type="dxa"/>
          </w:tcPr>
          <w:p w14:paraId="108A74EE"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 xml:space="preserve">  dGEMRIC</w:t>
            </w:r>
          </w:p>
        </w:tc>
        <w:tc>
          <w:tcPr>
            <w:tcW w:w="2081" w:type="dxa"/>
          </w:tcPr>
          <w:p w14:paraId="2AB47FFD"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 increased cartilage thickness (swelling?)</w:t>
            </w:r>
            <w:r w:rsidRPr="00FB150C">
              <w:rPr>
                <w:rFonts w:ascii="Sabon LT Std" w:eastAsia="Times New Roman" w:hAnsi="Sabon LT Std"/>
                <w:bCs/>
                <w:color w:val="000000"/>
                <w:sz w:val="20"/>
                <w:lang w:val="en-AU"/>
              </w:rPr>
              <w:br/>
              <w:t>No:  Cartilage thinning</w:t>
            </w:r>
          </w:p>
        </w:tc>
        <w:tc>
          <w:tcPr>
            <w:tcW w:w="1517" w:type="dxa"/>
          </w:tcPr>
          <w:p w14:paraId="699EE938" w14:textId="77777777" w:rsidR="00D95B81" w:rsidRPr="00FB150C" w:rsidRDefault="00D95B81" w:rsidP="009F4372">
            <w:pPr>
              <w:rPr>
                <w:rFonts w:ascii="Sabon LT Std" w:eastAsia="Times New Roman" w:hAnsi="Sabon LT Std"/>
                <w:bCs/>
                <w:color w:val="000000"/>
                <w:sz w:val="20"/>
                <w:lang w:val="en-AU"/>
              </w:rPr>
            </w:pPr>
          </w:p>
        </w:tc>
        <w:tc>
          <w:tcPr>
            <w:tcW w:w="1318" w:type="dxa"/>
          </w:tcPr>
          <w:p w14:paraId="10660128" w14:textId="77777777" w:rsidR="00D95B81" w:rsidRPr="00FB150C" w:rsidRDefault="00D95B81" w:rsidP="009F4372">
            <w:pPr>
              <w:rPr>
                <w:rFonts w:ascii="Sabon LT Std" w:eastAsia="Times New Roman" w:hAnsi="Sabon LT Std"/>
                <w:bCs/>
                <w:color w:val="000000"/>
                <w:sz w:val="20"/>
                <w:lang w:val="en-AU"/>
              </w:rPr>
            </w:pPr>
          </w:p>
        </w:tc>
        <w:tc>
          <w:tcPr>
            <w:tcW w:w="1276" w:type="dxa"/>
          </w:tcPr>
          <w:p w14:paraId="34472004"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w:t>
            </w:r>
          </w:p>
        </w:tc>
      </w:tr>
      <w:tr w:rsidR="00D95B81" w:rsidRPr="00D62C67" w14:paraId="2083169D" w14:textId="77777777" w:rsidTr="00FB150C">
        <w:tc>
          <w:tcPr>
            <w:tcW w:w="2694" w:type="dxa"/>
          </w:tcPr>
          <w:p w14:paraId="5376A8CA"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Bone marrow lesions (BMLs)</w:t>
            </w:r>
          </w:p>
        </w:tc>
        <w:tc>
          <w:tcPr>
            <w:tcW w:w="2081" w:type="dxa"/>
          </w:tcPr>
          <w:p w14:paraId="0A3628B9"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  CV loss, progression of defects</w:t>
            </w:r>
          </w:p>
        </w:tc>
        <w:tc>
          <w:tcPr>
            <w:tcW w:w="1517" w:type="dxa"/>
          </w:tcPr>
          <w:p w14:paraId="5AC504CB"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w:t>
            </w:r>
          </w:p>
        </w:tc>
        <w:tc>
          <w:tcPr>
            <w:tcW w:w="1318" w:type="dxa"/>
          </w:tcPr>
          <w:p w14:paraId="5355B371"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w:t>
            </w:r>
          </w:p>
        </w:tc>
        <w:tc>
          <w:tcPr>
            <w:tcW w:w="1276" w:type="dxa"/>
          </w:tcPr>
          <w:p w14:paraId="19D1CBC5"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w:t>
            </w:r>
          </w:p>
        </w:tc>
      </w:tr>
      <w:tr w:rsidR="00D95B81" w:rsidRPr="00D62C67" w14:paraId="0CEF7BE1" w14:textId="77777777" w:rsidTr="00FB150C">
        <w:tc>
          <w:tcPr>
            <w:tcW w:w="2694" w:type="dxa"/>
          </w:tcPr>
          <w:p w14:paraId="60075AE7"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Synovitis</w:t>
            </w:r>
          </w:p>
        </w:tc>
        <w:tc>
          <w:tcPr>
            <w:tcW w:w="2081" w:type="dxa"/>
          </w:tcPr>
          <w:p w14:paraId="15372FE7"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No</w:t>
            </w:r>
          </w:p>
        </w:tc>
        <w:tc>
          <w:tcPr>
            <w:tcW w:w="1517" w:type="dxa"/>
          </w:tcPr>
          <w:p w14:paraId="01357E8C" w14:textId="77777777" w:rsidR="00D95B81" w:rsidRPr="00FB150C" w:rsidRDefault="00D95B81" w:rsidP="009F4372">
            <w:pPr>
              <w:rPr>
                <w:rFonts w:ascii="Sabon LT Std" w:eastAsia="Times New Roman" w:hAnsi="Sabon LT Std"/>
                <w:bCs/>
                <w:color w:val="000000"/>
                <w:sz w:val="20"/>
                <w:lang w:val="en-AU"/>
              </w:rPr>
            </w:pPr>
          </w:p>
        </w:tc>
        <w:tc>
          <w:tcPr>
            <w:tcW w:w="1318" w:type="dxa"/>
          </w:tcPr>
          <w:p w14:paraId="7C447B3A"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w:t>
            </w:r>
          </w:p>
        </w:tc>
        <w:tc>
          <w:tcPr>
            <w:tcW w:w="1276" w:type="dxa"/>
          </w:tcPr>
          <w:p w14:paraId="6A384D04" w14:textId="77777777" w:rsidR="00D95B81" w:rsidRPr="00FB150C" w:rsidRDefault="00D95B81" w:rsidP="009F4372">
            <w:pPr>
              <w:rPr>
                <w:rFonts w:ascii="Sabon LT Std" w:eastAsia="Times New Roman" w:hAnsi="Sabon LT Std"/>
                <w:bCs/>
                <w:color w:val="000000"/>
                <w:sz w:val="20"/>
                <w:lang w:val="en-AU"/>
              </w:rPr>
            </w:pPr>
          </w:p>
        </w:tc>
      </w:tr>
      <w:tr w:rsidR="00D95B81" w:rsidRPr="00D62C67" w14:paraId="7F04ABB1" w14:textId="77777777" w:rsidTr="00FB150C">
        <w:tc>
          <w:tcPr>
            <w:tcW w:w="2694" w:type="dxa"/>
          </w:tcPr>
          <w:p w14:paraId="5A703004"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Effusion–synovitis</w:t>
            </w:r>
          </w:p>
        </w:tc>
        <w:tc>
          <w:tcPr>
            <w:tcW w:w="2081" w:type="dxa"/>
          </w:tcPr>
          <w:p w14:paraId="1CEEFC05"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 (cartilage defects, BMLs, CV loss)</w:t>
            </w:r>
          </w:p>
        </w:tc>
        <w:tc>
          <w:tcPr>
            <w:tcW w:w="1517" w:type="dxa"/>
          </w:tcPr>
          <w:p w14:paraId="17471B3E" w14:textId="77777777" w:rsidR="00D95B81" w:rsidRPr="00FB150C" w:rsidRDefault="00D95B81" w:rsidP="009F4372">
            <w:pPr>
              <w:rPr>
                <w:rFonts w:ascii="Sabon LT Std" w:eastAsia="Times New Roman" w:hAnsi="Sabon LT Std"/>
                <w:bCs/>
                <w:color w:val="000000"/>
                <w:sz w:val="20"/>
                <w:lang w:val="en-AU"/>
              </w:rPr>
            </w:pPr>
          </w:p>
        </w:tc>
        <w:tc>
          <w:tcPr>
            <w:tcW w:w="1318" w:type="dxa"/>
          </w:tcPr>
          <w:p w14:paraId="1DECE1AF"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w:t>
            </w:r>
          </w:p>
        </w:tc>
        <w:tc>
          <w:tcPr>
            <w:tcW w:w="1276" w:type="dxa"/>
          </w:tcPr>
          <w:p w14:paraId="239AA6FB"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w:t>
            </w:r>
          </w:p>
        </w:tc>
      </w:tr>
      <w:tr w:rsidR="00D95B81" w:rsidRPr="00D62C67" w14:paraId="1963C1D5" w14:textId="77777777" w:rsidTr="00FB150C">
        <w:tc>
          <w:tcPr>
            <w:tcW w:w="2694" w:type="dxa"/>
          </w:tcPr>
          <w:p w14:paraId="713BB490" w14:textId="11F5C0D5"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Meniscal damage / tears</w:t>
            </w:r>
          </w:p>
        </w:tc>
        <w:tc>
          <w:tcPr>
            <w:tcW w:w="2081" w:type="dxa"/>
          </w:tcPr>
          <w:p w14:paraId="1A8ADD8B"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 (CV loss)</w:t>
            </w:r>
          </w:p>
        </w:tc>
        <w:tc>
          <w:tcPr>
            <w:tcW w:w="1517" w:type="dxa"/>
          </w:tcPr>
          <w:p w14:paraId="5C61E041" w14:textId="77777777" w:rsidR="00D95B81" w:rsidRPr="00FB150C" w:rsidRDefault="00D95B81" w:rsidP="009F4372">
            <w:pPr>
              <w:rPr>
                <w:rFonts w:ascii="Sabon LT Std" w:eastAsia="Times New Roman" w:hAnsi="Sabon LT Std"/>
                <w:bCs/>
                <w:color w:val="000000"/>
                <w:sz w:val="20"/>
                <w:lang w:val="en-AU"/>
              </w:rPr>
            </w:pPr>
          </w:p>
        </w:tc>
        <w:tc>
          <w:tcPr>
            <w:tcW w:w="1318" w:type="dxa"/>
          </w:tcPr>
          <w:p w14:paraId="31E517BF" w14:textId="77777777" w:rsidR="00D95B81" w:rsidRPr="00FB150C" w:rsidRDefault="00D95B81" w:rsidP="009F4372">
            <w:pPr>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w:t>
            </w:r>
          </w:p>
        </w:tc>
        <w:tc>
          <w:tcPr>
            <w:tcW w:w="1276" w:type="dxa"/>
          </w:tcPr>
          <w:p w14:paraId="3CCCD713" w14:textId="77777777" w:rsidR="00D95B81" w:rsidRPr="00FB150C" w:rsidRDefault="00D95B81" w:rsidP="009F4372">
            <w:pPr>
              <w:rPr>
                <w:rFonts w:ascii="Sabon LT Std" w:eastAsia="Times New Roman" w:hAnsi="Sabon LT Std"/>
                <w:bCs/>
                <w:color w:val="000000"/>
                <w:sz w:val="20"/>
                <w:lang w:val="en-AU"/>
              </w:rPr>
            </w:pPr>
          </w:p>
        </w:tc>
      </w:tr>
      <w:tr w:rsidR="00D95B81" w:rsidRPr="00D62C67" w14:paraId="178F273F" w14:textId="77777777" w:rsidTr="00FB150C">
        <w:trPr>
          <w:cnfStyle w:val="010000000000" w:firstRow="0" w:lastRow="1" w:firstColumn="0" w:lastColumn="0" w:oddVBand="0" w:evenVBand="0" w:oddHBand="0" w:evenHBand="0" w:firstRowFirstColumn="0" w:firstRowLastColumn="0" w:lastRowFirstColumn="0" w:lastRowLastColumn="0"/>
        </w:trPr>
        <w:tc>
          <w:tcPr>
            <w:cnfStyle w:val="000000000001" w:firstRow="0" w:lastRow="0" w:firstColumn="0" w:lastColumn="0" w:oddVBand="0" w:evenVBand="0" w:oddHBand="0" w:evenHBand="0" w:firstRowFirstColumn="0" w:firstRowLastColumn="0" w:lastRowFirstColumn="1" w:lastRowLastColumn="0"/>
            <w:tcW w:w="2694" w:type="dxa"/>
          </w:tcPr>
          <w:p w14:paraId="230FB843" w14:textId="77777777" w:rsidR="00D95B81" w:rsidRPr="00FB150C" w:rsidRDefault="00D95B81" w:rsidP="009F4372">
            <w:pPr>
              <w:rPr>
                <w:rFonts w:ascii="Sabon LT Std" w:eastAsia="Times New Roman" w:hAnsi="Sabon LT Std"/>
                <w:b/>
                <w:bCs/>
                <w:color w:val="000000"/>
                <w:sz w:val="20"/>
                <w:lang w:val="en-AU"/>
              </w:rPr>
            </w:pPr>
            <w:r w:rsidRPr="00FB150C">
              <w:rPr>
                <w:rFonts w:ascii="Sabon LT Std" w:eastAsia="Times New Roman" w:hAnsi="Sabon LT Std"/>
                <w:bCs/>
                <w:color w:val="000000"/>
                <w:sz w:val="20"/>
                <w:lang w:val="en-AU"/>
              </w:rPr>
              <w:t>Infrapatellar fat pad volume</w:t>
            </w:r>
          </w:p>
        </w:tc>
        <w:tc>
          <w:tcPr>
            <w:tcW w:w="2081" w:type="dxa"/>
          </w:tcPr>
          <w:p w14:paraId="2D1C9871" w14:textId="77777777" w:rsidR="00D95B81" w:rsidRPr="00FB150C" w:rsidRDefault="00D95B81" w:rsidP="009F4372">
            <w:pPr>
              <w:cnfStyle w:val="010000000000" w:firstRow="0" w:lastRow="1" w:firstColumn="0" w:lastColumn="0" w:oddVBand="0" w:evenVBand="0" w:oddHBand="0" w:evenHBand="0" w:firstRowFirstColumn="0" w:firstRowLastColumn="0" w:lastRowFirstColumn="0" w:lastRowLastColumn="0"/>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Yes (CV loss, cartilage defects)</w:t>
            </w:r>
          </w:p>
        </w:tc>
        <w:tc>
          <w:tcPr>
            <w:tcW w:w="1517" w:type="dxa"/>
          </w:tcPr>
          <w:p w14:paraId="3D10E012" w14:textId="77777777" w:rsidR="00D95B81" w:rsidRPr="00FB150C" w:rsidRDefault="00D95B81" w:rsidP="009F4372">
            <w:pPr>
              <w:cnfStyle w:val="010000000000" w:firstRow="0" w:lastRow="1" w:firstColumn="0" w:lastColumn="0" w:oddVBand="0" w:evenVBand="0" w:oddHBand="0" w:evenHBand="0" w:firstRowFirstColumn="0" w:firstRowLastColumn="0" w:lastRowFirstColumn="0" w:lastRowLastColumn="0"/>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w:t>
            </w:r>
          </w:p>
        </w:tc>
        <w:tc>
          <w:tcPr>
            <w:tcW w:w="1318" w:type="dxa"/>
          </w:tcPr>
          <w:p w14:paraId="4B70F525" w14:textId="77777777" w:rsidR="00D95B81" w:rsidRPr="00FB150C" w:rsidRDefault="00D95B81" w:rsidP="009F4372">
            <w:pPr>
              <w:cnfStyle w:val="010000000000" w:firstRow="0" w:lastRow="1" w:firstColumn="0" w:lastColumn="0" w:oddVBand="0" w:evenVBand="0" w:oddHBand="0" w:evenHBand="0" w:firstRowFirstColumn="0" w:firstRowLastColumn="0" w:lastRowFirstColumn="0" w:lastRowLastColumn="0"/>
              <w:rPr>
                <w:rFonts w:ascii="Sabon LT Std" w:eastAsia="Times New Roman" w:hAnsi="Sabon LT Std"/>
                <w:bCs/>
                <w:color w:val="000000"/>
                <w:sz w:val="20"/>
                <w:lang w:val="en-AU"/>
              </w:rPr>
            </w:pPr>
            <w:r w:rsidRPr="00FB150C">
              <w:rPr>
                <w:rFonts w:ascii="Sabon LT Std" w:eastAsia="Times New Roman" w:hAnsi="Sabon LT Std"/>
                <w:bCs/>
                <w:color w:val="000000"/>
                <w:sz w:val="20"/>
                <w:lang w:val="en-AU"/>
              </w:rPr>
              <w:t>-</w:t>
            </w:r>
          </w:p>
        </w:tc>
        <w:tc>
          <w:tcPr>
            <w:tcW w:w="1276" w:type="dxa"/>
          </w:tcPr>
          <w:p w14:paraId="477967C7" w14:textId="77777777" w:rsidR="00D95B81" w:rsidRPr="00FB150C" w:rsidRDefault="00D95B81" w:rsidP="009F4372">
            <w:pPr>
              <w:cnfStyle w:val="010000000000" w:firstRow="0" w:lastRow="1" w:firstColumn="0" w:lastColumn="0" w:oddVBand="0" w:evenVBand="0" w:oddHBand="0" w:evenHBand="0" w:firstRowFirstColumn="0" w:firstRowLastColumn="0" w:lastRowFirstColumn="0" w:lastRowLastColumn="0"/>
              <w:rPr>
                <w:rFonts w:ascii="Sabon LT Std" w:eastAsia="Times New Roman" w:hAnsi="Sabon LT Std"/>
                <w:bCs/>
                <w:color w:val="000000"/>
                <w:sz w:val="20"/>
                <w:lang w:val="en-AU"/>
              </w:rPr>
            </w:pPr>
          </w:p>
        </w:tc>
      </w:tr>
    </w:tbl>
    <w:p w14:paraId="69E14937" w14:textId="77777777" w:rsidR="00D62C67" w:rsidRPr="00FB150C" w:rsidRDefault="00D62C67" w:rsidP="009F4372">
      <w:pPr>
        <w:rPr>
          <w:rFonts w:ascii="Sabon LT Std" w:hAnsi="Sabon LT Std"/>
          <w:bCs/>
          <w:color w:val="000000"/>
          <w:lang w:val="en-AU"/>
        </w:rPr>
      </w:pPr>
      <w:r w:rsidRPr="00FB150C">
        <w:rPr>
          <w:rFonts w:ascii="Sabon LT Std" w:hAnsi="Sabon LT Std"/>
          <w:bCs/>
          <w:color w:val="000000"/>
          <w:lang w:val="en-AU"/>
        </w:rPr>
        <w:t>CV cartilage volume</w:t>
      </w:r>
    </w:p>
    <w:p w14:paraId="560753CC" w14:textId="62A28C3B" w:rsidR="00CA7B9E" w:rsidRDefault="00CA7B9E" w:rsidP="009F4372">
      <w:pPr>
        <w:rPr>
          <w:lang w:val="en-AU" w:bidi="he-IL"/>
        </w:rPr>
      </w:pPr>
      <w:r>
        <w:rPr>
          <w:lang w:val="en-AU" w:bidi="he-IL"/>
        </w:rPr>
        <w:br w:type="page"/>
      </w:r>
    </w:p>
    <w:p w14:paraId="10EAA63A" w14:textId="77777777" w:rsidR="00D62C67" w:rsidRPr="00D62C67" w:rsidRDefault="00D62C67" w:rsidP="009F4372">
      <w:pPr>
        <w:rPr>
          <w:lang w:val="en-AU" w:bidi="he-IL"/>
        </w:rPr>
      </w:pPr>
    </w:p>
    <w:p w14:paraId="61F3E9EC" w14:textId="77777777" w:rsidR="00587B44" w:rsidRDefault="00587B44" w:rsidP="009F4372">
      <w:pPr>
        <w:pStyle w:val="Refhead"/>
        <w:rPr>
          <w:lang w:bidi="he-IL"/>
        </w:rPr>
      </w:pPr>
      <w:r>
        <w:rPr>
          <w:lang w:bidi="he-IL"/>
        </w:rPr>
        <w:t>References and Recommended Reading</w:t>
      </w:r>
    </w:p>
    <w:p w14:paraId="7AFDCF88" w14:textId="02C2BF11" w:rsidR="00587B44" w:rsidRDefault="00587B44" w:rsidP="009F4372">
      <w:pPr>
        <w:pStyle w:val="Bulletnote"/>
        <w:rPr>
          <w:lang w:bidi="he-IL"/>
        </w:rPr>
      </w:pPr>
      <w:r>
        <w:rPr>
          <w:lang w:bidi="he-IL"/>
        </w:rPr>
        <w:t>Papers of particular interest, published recently, have been highlighted as:</w:t>
      </w:r>
    </w:p>
    <w:p w14:paraId="760F8206" w14:textId="77777777" w:rsidR="00587B44" w:rsidRDefault="00587B44" w:rsidP="009F4372">
      <w:pPr>
        <w:pStyle w:val="Bulletnote"/>
        <w:rPr>
          <w:lang w:bidi="he-IL"/>
        </w:rPr>
      </w:pPr>
      <w:r>
        <w:rPr>
          <w:lang w:bidi="he-IL"/>
        </w:rPr>
        <w:t>•</w:t>
      </w:r>
      <w:r>
        <w:rPr>
          <w:lang w:bidi="he-IL"/>
        </w:rPr>
        <w:tab/>
        <w:t>Of importance</w:t>
      </w:r>
    </w:p>
    <w:p w14:paraId="4BFC167E" w14:textId="77777777" w:rsidR="00D300D8" w:rsidRDefault="00587B44" w:rsidP="009F4372">
      <w:pPr>
        <w:pStyle w:val="Bulletnote"/>
        <w:rPr>
          <w:lang w:bidi="he-IL"/>
        </w:rPr>
      </w:pPr>
      <w:r>
        <w:rPr>
          <w:lang w:bidi="he-IL"/>
        </w:rPr>
        <w:t>••</w:t>
      </w:r>
      <w:r>
        <w:rPr>
          <w:lang w:bidi="he-IL"/>
        </w:rPr>
        <w:tab/>
        <w:t>Of major importance</w:t>
      </w:r>
    </w:p>
    <w:p w14:paraId="20F7B26C" w14:textId="77777777" w:rsidR="00AD00BF" w:rsidRDefault="00AD00BF" w:rsidP="009F4372">
      <w:pPr>
        <w:pStyle w:val="Ref"/>
        <w:rPr>
          <w:lang w:bidi="he-IL"/>
        </w:rPr>
        <w:sectPr w:rsidR="00AD00BF" w:rsidSect="0024625E">
          <w:pgSz w:w="12240" w:h="15840"/>
          <w:pgMar w:top="720" w:right="720" w:bottom="720" w:left="720" w:header="720" w:footer="720" w:gutter="0"/>
          <w:cols w:space="720"/>
          <w:docGrid w:linePitch="360"/>
        </w:sectPr>
      </w:pPr>
    </w:p>
    <w:p w14:paraId="4F197CA4" w14:textId="1F0B08EC" w:rsidR="00587B44" w:rsidRDefault="00587B44" w:rsidP="009F4372">
      <w:pPr>
        <w:pStyle w:val="Ref"/>
      </w:pPr>
    </w:p>
    <w:p w14:paraId="66AA1BBD" w14:textId="77777777" w:rsidR="004D70E6" w:rsidRDefault="004D70E6" w:rsidP="009F4372">
      <w:pPr>
        <w:pStyle w:val="Ref"/>
      </w:pPr>
    </w:p>
    <w:p w14:paraId="6CA808D5" w14:textId="77777777" w:rsidR="004D70E6" w:rsidRDefault="004D70E6" w:rsidP="009F4372">
      <w:pPr>
        <w:pStyle w:val="Ref"/>
      </w:pPr>
    </w:p>
    <w:p w14:paraId="3C25FFD0" w14:textId="77777777" w:rsidR="00FD66A5" w:rsidRPr="00FD66A5" w:rsidRDefault="004D70E6" w:rsidP="00FD66A5">
      <w:pPr>
        <w:pStyle w:val="EndNoteBibliography"/>
        <w:spacing w:after="0"/>
        <w:ind w:left="720" w:hanging="720"/>
      </w:pPr>
      <w:r>
        <w:fldChar w:fldCharType="begin"/>
      </w:r>
      <w:r w:rsidRPr="003D034D">
        <w:rPr>
          <w:lang w:val="fr-CA"/>
        </w:rPr>
        <w:instrText xml:space="preserve"> ADDIN EN.REFLIST </w:instrText>
      </w:r>
      <w:r>
        <w:fldChar w:fldCharType="separate"/>
      </w:r>
      <w:r w:rsidR="00FD66A5" w:rsidRPr="00FD66A5">
        <w:t>1.</w:t>
      </w:r>
      <w:r w:rsidR="00FD66A5" w:rsidRPr="00FD66A5">
        <w:tab/>
        <w:t>Lane NE, Brandt K, Hawker G, et al. OARSI-FDA initiative: defining the disease state of osteoarthritis. Osteoarthritis Cartilage 2011;19:478-82.</w:t>
      </w:r>
    </w:p>
    <w:p w14:paraId="0A8E8D7E" w14:textId="77777777" w:rsidR="00FD66A5" w:rsidRPr="00FD66A5" w:rsidRDefault="00FD66A5" w:rsidP="00FD66A5">
      <w:pPr>
        <w:pStyle w:val="EndNoteBibliography"/>
        <w:spacing w:after="0"/>
        <w:ind w:left="720" w:hanging="720"/>
      </w:pPr>
      <w:r w:rsidRPr="00FD66A5">
        <w:t>2.</w:t>
      </w:r>
      <w:r w:rsidRPr="00FD66A5">
        <w:tab/>
        <w:t>Creamer P, Hochberg MC. Osteoarthritis. Lancet 1997;350:503-8.</w:t>
      </w:r>
    </w:p>
    <w:p w14:paraId="14E5A13F" w14:textId="77777777" w:rsidR="00FD66A5" w:rsidRPr="00FD66A5" w:rsidRDefault="00FD66A5" w:rsidP="00FD66A5">
      <w:pPr>
        <w:pStyle w:val="EndNoteBibliography"/>
        <w:spacing w:after="0"/>
        <w:ind w:left="720" w:hanging="720"/>
      </w:pPr>
      <w:r w:rsidRPr="00FD66A5">
        <w:t>3.</w:t>
      </w:r>
      <w:r w:rsidRPr="00FD66A5">
        <w:tab/>
        <w:t>Loeser RF, Goldring SR, Scanzello CR, et al. Osteoarthritis: a disease of the joint as an organ. Arthritis Rheum 2012;64:1697-707.</w:t>
      </w:r>
    </w:p>
    <w:p w14:paraId="4A13A50D" w14:textId="77777777" w:rsidR="00FD66A5" w:rsidRPr="00FD66A5" w:rsidRDefault="00FD66A5" w:rsidP="00FD66A5">
      <w:pPr>
        <w:pStyle w:val="EndNoteBibliography"/>
        <w:spacing w:after="0"/>
        <w:ind w:left="720" w:hanging="720"/>
      </w:pPr>
      <w:r w:rsidRPr="00FD66A5">
        <w:t>4.</w:t>
      </w:r>
      <w:r w:rsidRPr="00FD66A5">
        <w:tab/>
        <w:t>Walsh DA, Chapman V. Bisphosphonates for osteoarthritis. Arthritis Res Ther 2011;13:128.</w:t>
      </w:r>
    </w:p>
    <w:p w14:paraId="2EF08EE2" w14:textId="77777777" w:rsidR="00FD66A5" w:rsidRPr="00FD66A5" w:rsidRDefault="00FD66A5" w:rsidP="00FD66A5">
      <w:pPr>
        <w:pStyle w:val="EndNoteBibliography"/>
        <w:spacing w:after="0"/>
        <w:ind w:left="720" w:hanging="720"/>
      </w:pPr>
      <w:r w:rsidRPr="00FD66A5">
        <w:t>5.</w:t>
      </w:r>
      <w:r w:rsidRPr="00FD66A5">
        <w:tab/>
        <w:t>Martel-Pelletier J, Pelletier JP. Is osteoarthritis a disease involving only cartilage or other articular tissues? Eklem hastaliklari ve cerrahisi = Joint diseases &amp; related surgery 2010;21:2-14.</w:t>
      </w:r>
    </w:p>
    <w:p w14:paraId="67E8FA28" w14:textId="77777777" w:rsidR="00FD66A5" w:rsidRPr="00FD66A5" w:rsidRDefault="00FD66A5" w:rsidP="00FD66A5">
      <w:pPr>
        <w:pStyle w:val="EndNoteBibliography"/>
        <w:spacing w:after="0"/>
        <w:ind w:left="720" w:hanging="720"/>
      </w:pPr>
      <w:r w:rsidRPr="00FD66A5">
        <w:t>6.</w:t>
      </w:r>
      <w:r w:rsidRPr="00FD66A5">
        <w:tab/>
        <w:t>Quasnichka HL, Anderson-MacKenzie JM, Tarlton JF, et al. Cruciate ligament laxity and femoral intercondylar notch narrowing in early-stage knee osteoarthritis. Arthritis Rheum 2005;52:3100-9.</w:t>
      </w:r>
    </w:p>
    <w:p w14:paraId="6361C5D2" w14:textId="77777777" w:rsidR="00FD66A5" w:rsidRPr="00FD66A5" w:rsidRDefault="00FD66A5" w:rsidP="00FD66A5">
      <w:pPr>
        <w:pStyle w:val="EndNoteBibliography"/>
        <w:spacing w:after="0"/>
        <w:ind w:left="720" w:hanging="720"/>
      </w:pPr>
      <w:r w:rsidRPr="00FD66A5">
        <w:t>7.</w:t>
      </w:r>
      <w:r w:rsidRPr="00FD66A5">
        <w:tab/>
        <w:t>Anderson-MacKenzie JM, Billingham ME, Bailey AJ. Collagen remodeling in the anterior cruciate ligament associated with developing spontaneous murine osteoarthritis. Biochem Biophys Res Commun 1999;258:763-7.</w:t>
      </w:r>
    </w:p>
    <w:p w14:paraId="4274B92A" w14:textId="77777777" w:rsidR="00FD66A5" w:rsidRPr="00FD66A5" w:rsidRDefault="00FD66A5" w:rsidP="00FD66A5">
      <w:pPr>
        <w:pStyle w:val="EndNoteBibliography"/>
        <w:spacing w:after="0"/>
        <w:ind w:left="720" w:hanging="720"/>
      </w:pPr>
      <w:r w:rsidRPr="00FD66A5">
        <w:t>8.</w:t>
      </w:r>
      <w:r w:rsidRPr="00FD66A5">
        <w:tab/>
        <w:t xml:space="preserve">Pelletier J-P, Kapoor M, Martel-Pelletier J. Animal models of osteoarthritis. In: Hochberg M, A.J. S, Smolen JS, Weinblatt ME, Wiesman MH, eds. </w:t>
      </w:r>
      <w:r w:rsidRPr="00FD66A5">
        <w:rPr>
          <w:i/>
        </w:rPr>
        <w:t>Rheumatology 6th edition</w:t>
      </w:r>
      <w:r w:rsidRPr="00FD66A5">
        <w:t>. Philadelphia, PA, USA: Elsevier; 2014:1454-61.</w:t>
      </w:r>
    </w:p>
    <w:p w14:paraId="7A17E835" w14:textId="77777777" w:rsidR="00FD66A5" w:rsidRPr="00FD66A5" w:rsidRDefault="00FD66A5" w:rsidP="00FD66A5">
      <w:pPr>
        <w:pStyle w:val="EndNoteBibliography"/>
        <w:spacing w:after="0"/>
        <w:ind w:left="720" w:hanging="720"/>
      </w:pPr>
      <w:r w:rsidRPr="00FD66A5">
        <w:t>9.</w:t>
      </w:r>
      <w:r w:rsidRPr="00FD66A5">
        <w:tab/>
        <w:t>Bijlsma JW, Berenbaum F, Lafeber FP. Osteoarthritis: an update with relevance for clinical practice. Lancet 2011;377:2115-26.</w:t>
      </w:r>
    </w:p>
    <w:p w14:paraId="07FED113" w14:textId="77777777" w:rsidR="00FD66A5" w:rsidRPr="00FD66A5" w:rsidRDefault="00FD66A5" w:rsidP="00FD66A5">
      <w:pPr>
        <w:pStyle w:val="EndNoteBibliography"/>
        <w:spacing w:after="0"/>
        <w:ind w:left="720" w:hanging="720"/>
      </w:pPr>
      <w:r w:rsidRPr="00FD66A5">
        <w:t>10.</w:t>
      </w:r>
      <w:r w:rsidRPr="00FD66A5">
        <w:tab/>
        <w:t>Lievense AM, Bierma-Zeinstra SM, Verhagen AP, et al. Prognostic factors of progress of hip osteoarthritis: a systematic review. Arthritis Rheum 2002;47:556-62.</w:t>
      </w:r>
    </w:p>
    <w:p w14:paraId="13E87B6C" w14:textId="77777777" w:rsidR="00FD66A5" w:rsidRPr="00FD66A5" w:rsidRDefault="00FD66A5" w:rsidP="00FD66A5">
      <w:pPr>
        <w:pStyle w:val="EndNoteBibliography"/>
        <w:spacing w:after="0"/>
        <w:ind w:left="720" w:hanging="720"/>
      </w:pPr>
      <w:r w:rsidRPr="00FD66A5">
        <w:t>11.</w:t>
      </w:r>
      <w:r w:rsidRPr="00FD66A5">
        <w:tab/>
        <w:t>Roemer FW, Guermazi A, Niu J, et al. Prevalence of magnetic resonance imaging-defined atrophic and hypertrophic phenotypes of knee osteoarthritis in a population-based cohort. Arthritis Rheum 2012;64:429-37.</w:t>
      </w:r>
    </w:p>
    <w:p w14:paraId="16998E0D" w14:textId="77777777" w:rsidR="00FD66A5" w:rsidRPr="00FD66A5" w:rsidRDefault="00FD66A5" w:rsidP="00FD66A5">
      <w:pPr>
        <w:pStyle w:val="EndNoteBibliography"/>
        <w:spacing w:after="0"/>
        <w:ind w:left="720" w:hanging="720"/>
      </w:pPr>
      <w:r w:rsidRPr="00FD66A5">
        <w:t>12.</w:t>
      </w:r>
      <w:r w:rsidRPr="00FD66A5">
        <w:tab/>
        <w:t>Kellgren JH, Lawrence JS. Radiological assessment of osteo-arthrosis. Ann Rheum Dis 1957;16:494-502.</w:t>
      </w:r>
    </w:p>
    <w:p w14:paraId="2CFAE4F9" w14:textId="77777777" w:rsidR="00FD66A5" w:rsidRPr="00FD66A5" w:rsidRDefault="00FD66A5" w:rsidP="00FD66A5">
      <w:pPr>
        <w:pStyle w:val="EndNoteBibliography"/>
        <w:spacing w:after="0"/>
        <w:ind w:left="720" w:hanging="720"/>
      </w:pPr>
      <w:r w:rsidRPr="00FD66A5">
        <w:t>13.</w:t>
      </w:r>
      <w:r w:rsidRPr="00FD66A5">
        <w:tab/>
        <w:t>Altman RD, Gold GE. Atlas of individual radiographic features in osteoarthritis, revised. Osteoarthritis Cartilage 2007;15:A1-56.</w:t>
      </w:r>
    </w:p>
    <w:p w14:paraId="52771ABA" w14:textId="77777777" w:rsidR="00FD66A5" w:rsidRPr="00FD66A5" w:rsidRDefault="00FD66A5" w:rsidP="00FD66A5">
      <w:pPr>
        <w:pStyle w:val="EndNoteBibliography"/>
        <w:spacing w:after="0"/>
        <w:ind w:left="720" w:hanging="720"/>
      </w:pPr>
      <w:r w:rsidRPr="00FD66A5">
        <w:t>14.</w:t>
      </w:r>
      <w:r w:rsidRPr="00FD66A5">
        <w:tab/>
        <w:t>Jones G, Ding C, Scott F, et al. Early radiographic osteoarthritis is associated with substantial changes in cartilage volume and tibial bone surface area in both males and females. Osteoarthritis Cartilage 2004;12:169-74.</w:t>
      </w:r>
    </w:p>
    <w:p w14:paraId="44268336" w14:textId="77777777" w:rsidR="00FD66A5" w:rsidRPr="00FD66A5" w:rsidRDefault="00FD66A5" w:rsidP="00FD66A5">
      <w:pPr>
        <w:pStyle w:val="EndNoteBibliography"/>
        <w:spacing w:after="0"/>
        <w:ind w:left="720" w:hanging="720"/>
      </w:pPr>
      <w:r w:rsidRPr="00FD66A5">
        <w:t>15.</w:t>
      </w:r>
      <w:r w:rsidRPr="00FD66A5">
        <w:tab/>
        <w:t>Bruyere O, Honore A, Rovati LC, et al. Radiologic features poorly predict clinical outcomes in knee osteoarthritis. Scand J Rheumatol 2002;31:13-6.</w:t>
      </w:r>
    </w:p>
    <w:p w14:paraId="68DFF824" w14:textId="77777777" w:rsidR="00FD66A5" w:rsidRPr="00FD66A5" w:rsidRDefault="00FD66A5" w:rsidP="00FD66A5">
      <w:pPr>
        <w:pStyle w:val="EndNoteBibliography"/>
        <w:spacing w:after="0"/>
        <w:ind w:left="720" w:hanging="720"/>
      </w:pPr>
      <w:r w:rsidRPr="00FD66A5">
        <w:t>16.</w:t>
      </w:r>
      <w:r w:rsidRPr="00FD66A5">
        <w:tab/>
        <w:t>Bedson J, Croft PR. The discordance between clinical and radiographic knee osteoarthritis: a systematic search and summary of the literature. BMC Musculoskelet Disord 2008;9:116.</w:t>
      </w:r>
    </w:p>
    <w:p w14:paraId="62BC4719" w14:textId="77777777" w:rsidR="00FD66A5" w:rsidRPr="00FD66A5" w:rsidRDefault="00FD66A5" w:rsidP="00FD66A5">
      <w:pPr>
        <w:pStyle w:val="EndNoteBibliography"/>
        <w:spacing w:after="0"/>
        <w:ind w:left="720" w:hanging="720"/>
      </w:pPr>
      <w:r w:rsidRPr="00FD66A5">
        <w:t>17.</w:t>
      </w:r>
      <w:r w:rsidRPr="00FD66A5">
        <w:tab/>
        <w:t>Hannan MT, Felson DT, Pincus T. Analysis of the discordance between radiographic changes and knee pain in osteoarthritis of the knee. J Rheumatol 2000;27:1513-7.</w:t>
      </w:r>
    </w:p>
    <w:p w14:paraId="61590796" w14:textId="77777777" w:rsidR="00FD66A5" w:rsidRPr="00FD66A5" w:rsidRDefault="00FD66A5" w:rsidP="00FD66A5">
      <w:pPr>
        <w:pStyle w:val="EndNoteBibliography"/>
        <w:spacing w:after="0"/>
        <w:ind w:left="720" w:hanging="720"/>
      </w:pPr>
      <w:r w:rsidRPr="00FD66A5">
        <w:t>18.</w:t>
      </w:r>
      <w:r w:rsidRPr="00FD66A5">
        <w:tab/>
        <w:t>Michel A, Kohlmann T, Raspe H. The association between clinical findings on physical examination and self-reported severity in back pain. Results of a population-based study. Spine 1997;22:296-303.</w:t>
      </w:r>
    </w:p>
    <w:p w14:paraId="26FAEE99" w14:textId="77777777" w:rsidR="00FD66A5" w:rsidRPr="00FD66A5" w:rsidRDefault="00FD66A5" w:rsidP="00FD66A5">
      <w:pPr>
        <w:pStyle w:val="EndNoteBibliography"/>
        <w:spacing w:after="0"/>
        <w:ind w:left="720" w:hanging="720"/>
      </w:pPr>
      <w:r w:rsidRPr="00FD66A5">
        <w:t>19.</w:t>
      </w:r>
      <w:r w:rsidRPr="00FD66A5">
        <w:tab/>
        <w:t>Dahaghin S, Bierma-Zeinstra SM, Reijman M, et al. Prevalence and determinants of one month hand pain and hand related disability in the elderly (Rotterdam study). Ann Rheum Dis 2005;64:99-104.</w:t>
      </w:r>
    </w:p>
    <w:p w14:paraId="448EC88A" w14:textId="77777777" w:rsidR="00FD66A5" w:rsidRPr="00FD66A5" w:rsidRDefault="00FD66A5" w:rsidP="00FD66A5">
      <w:pPr>
        <w:pStyle w:val="EndNoteBibliography"/>
        <w:spacing w:after="0"/>
        <w:ind w:left="720" w:hanging="720"/>
      </w:pPr>
      <w:r w:rsidRPr="00FD66A5">
        <w:t>20.</w:t>
      </w:r>
      <w:r w:rsidRPr="00FD66A5">
        <w:tab/>
        <w:t>Bruyere O, Genant H, Kothari M, et al. Longitudinal study of magnetic resonance imaging and standard X-rays to assess disease progression in osteoarthritis. Osteoarthritis Cartilage 2007;15:98-103.</w:t>
      </w:r>
    </w:p>
    <w:p w14:paraId="0153DCB4" w14:textId="77777777" w:rsidR="00FD66A5" w:rsidRPr="00FD66A5" w:rsidRDefault="00FD66A5" w:rsidP="00FD66A5">
      <w:pPr>
        <w:pStyle w:val="EndNoteBibliography"/>
        <w:spacing w:after="0"/>
        <w:ind w:left="720" w:hanging="720"/>
      </w:pPr>
      <w:r w:rsidRPr="00FD66A5">
        <w:t>21.</w:t>
      </w:r>
      <w:r w:rsidRPr="00FD66A5">
        <w:tab/>
        <w:t xml:space="preserve">Duryea J, Neumann G, Niu J, et al. Comparison of radiographic joint space width with magnetic resonance imaging cartilage </w:t>
      </w:r>
      <w:r w:rsidRPr="00FD66A5">
        <w:t>morphometry: analysis of longitudinal data from the Osteoarthritis Initiative. Arthritis Care Res (Hoboken) 2010;62:932-7.</w:t>
      </w:r>
    </w:p>
    <w:p w14:paraId="76CA72A5" w14:textId="77777777" w:rsidR="00FD66A5" w:rsidRPr="00FD66A5" w:rsidRDefault="00FD66A5" w:rsidP="00FD66A5">
      <w:pPr>
        <w:pStyle w:val="EndNoteBibliography"/>
        <w:spacing w:after="0"/>
        <w:ind w:left="720" w:hanging="720"/>
      </w:pPr>
      <w:r w:rsidRPr="00FD66A5">
        <w:t>22.</w:t>
      </w:r>
      <w:r w:rsidRPr="00FD66A5">
        <w:tab/>
        <w:t>Hall J, Laslett LL, Martel-Pelletier J, et al. Change in knee structure and change in tibiofemoral joint space width: a five year longitudinal population-based study. BMC Musculoskelet Disord 2016;17:25.</w:t>
      </w:r>
    </w:p>
    <w:p w14:paraId="1EE944EE" w14:textId="77777777" w:rsidR="00FD66A5" w:rsidRPr="00FD66A5" w:rsidRDefault="00FD66A5" w:rsidP="00FD66A5">
      <w:pPr>
        <w:pStyle w:val="EndNoteBibliography"/>
        <w:spacing w:after="0"/>
        <w:ind w:left="720" w:hanging="720"/>
      </w:pPr>
      <w:r w:rsidRPr="00FD66A5">
        <w:t>23.</w:t>
      </w:r>
      <w:r w:rsidRPr="00FD66A5">
        <w:tab/>
        <w:t>Cicuttini F, Hankin J, Jones G, et al. Comparison of conventional standing knee radiographs and magnetic resonance imaging in assessing progression of tibiofemoral joint osteoarthritis. Osteoarthritis Cartilage 2005;13:722-7.</w:t>
      </w:r>
    </w:p>
    <w:p w14:paraId="1544285B" w14:textId="77777777" w:rsidR="00FD66A5" w:rsidRPr="00FD66A5" w:rsidRDefault="00FD66A5" w:rsidP="00FD66A5">
      <w:pPr>
        <w:pStyle w:val="EndNoteBibliography"/>
        <w:spacing w:after="0"/>
        <w:ind w:left="720" w:hanging="720"/>
      </w:pPr>
      <w:r w:rsidRPr="00FD66A5">
        <w:t>24.</w:t>
      </w:r>
      <w:r w:rsidRPr="00FD66A5">
        <w:tab/>
        <w:t>Raynauld JP, Martel-Pelletier J, Berthiaume MJ, et al. Long term evaluation of disease progression through the quantitative magnetic resonance imaging of symptomatic knee osteoarthritis patients: correlation with clinical symptoms and radiographic changes. Arthritis Res Ther 2006;8:R21.</w:t>
      </w:r>
    </w:p>
    <w:p w14:paraId="34BA6CA2" w14:textId="77777777" w:rsidR="00FD66A5" w:rsidRPr="00FD66A5" w:rsidRDefault="00FD66A5" w:rsidP="00FD66A5">
      <w:pPr>
        <w:pStyle w:val="EndNoteBibliography"/>
        <w:spacing w:after="0"/>
        <w:ind w:left="720" w:hanging="720"/>
      </w:pPr>
      <w:r w:rsidRPr="00FD66A5">
        <w:t>25.</w:t>
      </w:r>
      <w:r w:rsidRPr="00FD66A5">
        <w:tab/>
        <w:t>Hunter DJ, Zhang YQ, Tu X, et al. Change in joint space width: hyaline articular cartilage loss or alteration in meniscus? Arthritis Rheum 2006;54:2488-95.</w:t>
      </w:r>
    </w:p>
    <w:p w14:paraId="2A28D13F" w14:textId="77777777" w:rsidR="00FD66A5" w:rsidRPr="00FD66A5" w:rsidRDefault="00FD66A5" w:rsidP="00FD66A5">
      <w:pPr>
        <w:pStyle w:val="EndNoteBibliography"/>
        <w:spacing w:after="0"/>
        <w:ind w:left="720" w:hanging="720"/>
      </w:pPr>
      <w:r w:rsidRPr="00FD66A5">
        <w:t>26.</w:t>
      </w:r>
      <w:r w:rsidRPr="00FD66A5">
        <w:tab/>
        <w:t>Hunter DJ, Zhang YQ, Niu JB, et al. The association of meniscal pathologic changes with cartilage loss in symptomatic knee osteoarthritis. Arthritis Rheum 2006;54:795-801.</w:t>
      </w:r>
    </w:p>
    <w:p w14:paraId="1CF7D468" w14:textId="77777777" w:rsidR="00FD66A5" w:rsidRPr="00FD66A5" w:rsidRDefault="00FD66A5" w:rsidP="00FD66A5">
      <w:pPr>
        <w:pStyle w:val="EndNoteBibliography"/>
        <w:spacing w:after="0"/>
        <w:ind w:left="720" w:hanging="720"/>
      </w:pPr>
      <w:r w:rsidRPr="00FD66A5">
        <w:t>27.</w:t>
      </w:r>
      <w:r w:rsidRPr="00FD66A5">
        <w:tab/>
        <w:t>Berthiaume MJ, Raynauld JP, Martel-Pelletier J, et al. Meniscal tear and extrusion are strongly associated with progression of symptomatic knee osteoarthritis as assessed by quantitative magnetic resonance imaging. Ann Rheum Dis 2005;64:556-63.</w:t>
      </w:r>
    </w:p>
    <w:p w14:paraId="3A80E095" w14:textId="77777777" w:rsidR="00FD66A5" w:rsidRPr="00FD66A5" w:rsidRDefault="00FD66A5" w:rsidP="00FD66A5">
      <w:pPr>
        <w:pStyle w:val="EndNoteBibliography"/>
        <w:spacing w:after="0"/>
        <w:ind w:left="720" w:hanging="720"/>
      </w:pPr>
      <w:r w:rsidRPr="00FD66A5">
        <w:t>28.</w:t>
      </w:r>
      <w:r w:rsidRPr="00FD66A5">
        <w:tab/>
        <w:t>Pelletier JP, Raynauld JP, Berthiaume MJ, et al. Risk factors associated with the loss of cartilage volume on weight-bearing areas in knee osteoarthritis patients assessed by quantitative magnetic resonance imaging: a longitudinal study. Arthritis Res Ther 2007;9:R74.</w:t>
      </w:r>
    </w:p>
    <w:p w14:paraId="4C7D7C00" w14:textId="77777777" w:rsidR="00FD66A5" w:rsidRPr="00FD66A5" w:rsidRDefault="00FD66A5" w:rsidP="00FD66A5">
      <w:pPr>
        <w:pStyle w:val="EndNoteBibliography"/>
        <w:spacing w:after="0"/>
        <w:ind w:left="720" w:hanging="720"/>
      </w:pPr>
      <w:r w:rsidRPr="00FD66A5">
        <w:t>29.</w:t>
      </w:r>
      <w:r w:rsidRPr="00FD66A5">
        <w:tab/>
        <w:t>Conaghan PG, Hunter DJ, Maillefert JF, et al. Summary and recommendations of the OARSI FDA osteoarthritis Assessment of Structural Change Working Group. Osteoarthritis Cartilage 2011;19:606-10.</w:t>
      </w:r>
    </w:p>
    <w:p w14:paraId="0EBE53AB" w14:textId="77777777" w:rsidR="00FD66A5" w:rsidRPr="00FD66A5" w:rsidRDefault="00FD66A5" w:rsidP="00FD66A5">
      <w:pPr>
        <w:pStyle w:val="EndNoteBibliography"/>
        <w:spacing w:after="0"/>
        <w:ind w:left="720" w:hanging="720"/>
      </w:pPr>
      <w:r w:rsidRPr="00FD66A5">
        <w:t>30.</w:t>
      </w:r>
      <w:r w:rsidRPr="00FD66A5">
        <w:tab/>
        <w:t>Reichmann WM, Maillefert JF, Hunter DJ, et al. Responsiveness to change and reliability of measurement of radiographic joint space width in osteoarthritis of the knee: a systematic review. Osteoarthritis Cartilage 2011;19:550-6.</w:t>
      </w:r>
    </w:p>
    <w:p w14:paraId="5BA1B985" w14:textId="77777777" w:rsidR="00FD66A5" w:rsidRPr="00FD66A5" w:rsidRDefault="00FD66A5" w:rsidP="00FD66A5">
      <w:pPr>
        <w:pStyle w:val="EndNoteBibliography"/>
        <w:spacing w:after="0"/>
        <w:ind w:left="720" w:hanging="720"/>
      </w:pPr>
      <w:r w:rsidRPr="00FD66A5">
        <w:t>31.</w:t>
      </w:r>
      <w:r w:rsidRPr="00FD66A5">
        <w:tab/>
        <w:t>Hunter DJ, Zhang W, Conaghan PG, et al. Responsiveness and reliability of MRI in knee osteoarthritis: a meta-analysis of published evidence. Osteoarthritis Cartilage 2011;19:589-605.</w:t>
      </w:r>
    </w:p>
    <w:p w14:paraId="1BA087D1" w14:textId="77777777" w:rsidR="00FD66A5" w:rsidRPr="00FD66A5" w:rsidRDefault="00FD66A5" w:rsidP="00FD66A5">
      <w:pPr>
        <w:pStyle w:val="EndNoteBibliography"/>
        <w:spacing w:after="0"/>
        <w:ind w:left="720" w:hanging="720"/>
      </w:pPr>
      <w:r w:rsidRPr="00FD66A5">
        <w:t>32.</w:t>
      </w:r>
      <w:r w:rsidRPr="00FD66A5">
        <w:tab/>
        <w:t>Aitken D, Ding C, Pelletier JP, et al. Responsiveness of magnetic resonance imaging-derived measures over 2.7 years. J Rheumatol 2014;41:2060-7.</w:t>
      </w:r>
    </w:p>
    <w:p w14:paraId="5AF6C46E" w14:textId="77777777" w:rsidR="00FD66A5" w:rsidRPr="00FD66A5" w:rsidRDefault="00FD66A5" w:rsidP="00FD66A5">
      <w:pPr>
        <w:pStyle w:val="EndNoteBibliography"/>
        <w:spacing w:after="0"/>
        <w:ind w:left="720" w:hanging="720"/>
      </w:pPr>
      <w:r w:rsidRPr="00FD66A5">
        <w:t>33.</w:t>
      </w:r>
      <w:r w:rsidRPr="00FD66A5">
        <w:tab/>
        <w:t>Conaghan PG, D'Agostino MA, Le Bars M, et al. Clinical and ultrasonographic predictors of joint replacement for knee osteoarthritis: results from a large, 3-year, prospective EULAR study. Ann Rheum Dis 2010;69:644-7.</w:t>
      </w:r>
    </w:p>
    <w:p w14:paraId="3EF95691" w14:textId="77777777" w:rsidR="00FD66A5" w:rsidRPr="00FD66A5" w:rsidRDefault="00FD66A5" w:rsidP="00FD66A5">
      <w:pPr>
        <w:pStyle w:val="EndNoteBibliography"/>
        <w:spacing w:after="0"/>
        <w:ind w:left="720" w:hanging="720"/>
      </w:pPr>
      <w:r w:rsidRPr="00FD66A5">
        <w:t>34.</w:t>
      </w:r>
      <w:r w:rsidRPr="00FD66A5">
        <w:tab/>
        <w:t>Bruyere O, Richy F, Reginster JY. Three year joint space narrowing predicts long term incidence of knee surgery in patients with osteoarthritis: an eight year prospective follow up study. Ann Rheum Dis 2005;64:1727-30.</w:t>
      </w:r>
    </w:p>
    <w:p w14:paraId="476C94D3" w14:textId="77777777" w:rsidR="00FD66A5" w:rsidRPr="00FD66A5" w:rsidRDefault="00FD66A5" w:rsidP="00FD66A5">
      <w:pPr>
        <w:pStyle w:val="EndNoteBibliography"/>
        <w:spacing w:after="0"/>
        <w:ind w:left="720" w:hanging="720"/>
      </w:pPr>
      <w:r w:rsidRPr="00FD66A5">
        <w:t>35.</w:t>
      </w:r>
      <w:r w:rsidRPr="00FD66A5">
        <w:tab/>
        <w:t>Cicuttini FM, Jones G, Forbes A, et al. Rate of cartilage loss at two years predicts subsequent total knee arthroplasty: a prospective study. Ann Rheum Dis 2004;63:1124-7.</w:t>
      </w:r>
    </w:p>
    <w:p w14:paraId="3C83CE47" w14:textId="77777777" w:rsidR="00FD66A5" w:rsidRPr="00FD66A5" w:rsidRDefault="00FD66A5" w:rsidP="00FD66A5">
      <w:pPr>
        <w:pStyle w:val="EndNoteBibliography"/>
        <w:spacing w:after="0"/>
        <w:ind w:left="720" w:hanging="720"/>
      </w:pPr>
      <w:r w:rsidRPr="00FD66A5">
        <w:t>36.</w:t>
      </w:r>
      <w:r w:rsidRPr="00FD66A5">
        <w:tab/>
        <w:t>Hawker GA, Guan J, Croxford R, et al. A prospective population-based study of the predictors of undergoing total joint arthroplasty. Arthritis Rheum 2006;54:3212-20.</w:t>
      </w:r>
    </w:p>
    <w:p w14:paraId="503B9A5E" w14:textId="77777777" w:rsidR="00FD66A5" w:rsidRPr="00FD66A5" w:rsidRDefault="00FD66A5" w:rsidP="00FD66A5">
      <w:pPr>
        <w:pStyle w:val="EndNoteBibliography"/>
        <w:spacing w:after="0"/>
        <w:ind w:left="720" w:hanging="720"/>
      </w:pPr>
      <w:r w:rsidRPr="00FD66A5">
        <w:t>37.</w:t>
      </w:r>
      <w:r w:rsidRPr="00FD66A5">
        <w:tab/>
        <w:t>Verbruggen G, Veys EM. Numerical scoring systems for the anatomic evolution of osteoarthritis of the finger joints. Arthritis and rheumatism 1996;39:308-20.</w:t>
      </w:r>
    </w:p>
    <w:p w14:paraId="599FF0D2" w14:textId="77777777" w:rsidR="00FD66A5" w:rsidRPr="00FD66A5" w:rsidRDefault="00FD66A5" w:rsidP="00FD66A5">
      <w:pPr>
        <w:pStyle w:val="EndNoteBibliography"/>
        <w:spacing w:after="0"/>
        <w:ind w:left="720" w:hanging="720"/>
      </w:pPr>
      <w:r w:rsidRPr="00FD66A5">
        <w:t>38.</w:t>
      </w:r>
      <w:r w:rsidRPr="00FD66A5">
        <w:tab/>
        <w:t>Verbruggen G, Wittoek R, Vander Cruyssen B, et al. Morbid anatomy of 'erosive osteoarthritis' of the interphalangeal finger joints: an optimised scoring system to monitor disease progression in affected joints. Ann Rheum Dis 2010;69:862-7.</w:t>
      </w:r>
    </w:p>
    <w:p w14:paraId="13F91364" w14:textId="77777777" w:rsidR="00FD66A5" w:rsidRPr="00FD66A5" w:rsidRDefault="00FD66A5" w:rsidP="00FD66A5">
      <w:pPr>
        <w:pStyle w:val="EndNoteBibliography"/>
        <w:spacing w:after="0"/>
        <w:ind w:left="720" w:hanging="720"/>
      </w:pPr>
      <w:r w:rsidRPr="00FD66A5">
        <w:lastRenderedPageBreak/>
        <w:t>39.</w:t>
      </w:r>
      <w:r w:rsidRPr="00FD66A5">
        <w:tab/>
        <w:t>Visser AW, Boyesen P, Haugen IK, et al. Radiographic scoring methods in hand osteoarthritis--a systematic literature search and descriptive review. Osteoarthritis Cartilage 2014;22:1710-23.</w:t>
      </w:r>
    </w:p>
    <w:p w14:paraId="47CD518C" w14:textId="77777777" w:rsidR="00FD66A5" w:rsidRPr="00FD66A5" w:rsidRDefault="00FD66A5" w:rsidP="00FD66A5">
      <w:pPr>
        <w:pStyle w:val="EndNoteBibliography"/>
        <w:spacing w:after="0"/>
        <w:ind w:left="720" w:hanging="720"/>
      </w:pPr>
      <w:r w:rsidRPr="00FD66A5">
        <w:t>40.</w:t>
      </w:r>
      <w:r w:rsidRPr="00FD66A5">
        <w:tab/>
        <w:t>Maheu E, Cadet C, Gueneugues S, et al. Reproducibility and sensitivity to change of four scoring methods for the radiological assessment of osteoarthritis of the hand. Ann Rheum Dis 2007;66:464-9.</w:t>
      </w:r>
    </w:p>
    <w:p w14:paraId="7528FEF9" w14:textId="77777777" w:rsidR="00FD66A5" w:rsidRPr="00FD66A5" w:rsidRDefault="00FD66A5" w:rsidP="00FD66A5">
      <w:pPr>
        <w:pStyle w:val="EndNoteBibliography"/>
        <w:spacing w:after="0"/>
        <w:ind w:left="720" w:hanging="720"/>
      </w:pPr>
      <w:r w:rsidRPr="00FD66A5">
        <w:t>41.</w:t>
      </w:r>
      <w:r w:rsidRPr="00FD66A5">
        <w:tab/>
        <w:t>Bijsterbosch J, Haugen IK, Malines C, et al. Reliability, sensitivity to change and feasibility of three radiographic scoring methods for hand osteoarthritis. Ann Rheum Dis 2011;70:1465-7.</w:t>
      </w:r>
    </w:p>
    <w:p w14:paraId="30DFD352" w14:textId="77777777" w:rsidR="00FD66A5" w:rsidRPr="00FD66A5" w:rsidRDefault="00FD66A5" w:rsidP="00FD66A5">
      <w:pPr>
        <w:pStyle w:val="EndNoteBibliography"/>
        <w:spacing w:after="0"/>
        <w:ind w:left="720" w:hanging="720"/>
      </w:pPr>
      <w:r w:rsidRPr="00FD66A5">
        <w:t>42.</w:t>
      </w:r>
      <w:r w:rsidRPr="00FD66A5">
        <w:tab/>
        <w:t>Verbruggen G, Wittoek R, Vander Cruyssen B, et al. Tumour necrosis factor blockade for the treatment of erosive osteoarthritis of the interphalangeal finger joints: a double blind, randomised trial on structure modification. Ann Rheum Dis 2012;71:891-8.</w:t>
      </w:r>
    </w:p>
    <w:p w14:paraId="3ABA0BA0" w14:textId="77777777" w:rsidR="00FD66A5" w:rsidRPr="00FD66A5" w:rsidRDefault="00FD66A5" w:rsidP="00FD66A5">
      <w:pPr>
        <w:pStyle w:val="EndNoteBibliography"/>
        <w:spacing w:after="0"/>
        <w:ind w:left="720" w:hanging="720"/>
      </w:pPr>
      <w:r w:rsidRPr="00FD66A5">
        <w:t>43.</w:t>
      </w:r>
      <w:r w:rsidRPr="00FD66A5">
        <w:tab/>
        <w:t>Kwok WY, Bijsterbosch J, Malm SH, et al. Validity of joint space width measurements in hand osteoarthritis. Osteoarthritis Cartilage 2011;19:1349-55.</w:t>
      </w:r>
    </w:p>
    <w:p w14:paraId="7772097D" w14:textId="77777777" w:rsidR="00FD66A5" w:rsidRPr="00FD66A5" w:rsidRDefault="00FD66A5" w:rsidP="00FD66A5">
      <w:pPr>
        <w:pStyle w:val="EndNoteBibliography"/>
        <w:spacing w:after="0"/>
        <w:ind w:left="720" w:hanging="720"/>
      </w:pPr>
      <w:r w:rsidRPr="00FD66A5">
        <w:t>44.</w:t>
      </w:r>
      <w:r w:rsidRPr="00FD66A5">
        <w:tab/>
        <w:t>Hunter DJ, Arden N, Conaghan PG, et al. Definition of osteoarthritis on MRI: results of a Delphi exercise. Osteoarthritis Cartilage 2011;19:963-9.</w:t>
      </w:r>
    </w:p>
    <w:p w14:paraId="3A55109D" w14:textId="77777777" w:rsidR="00FD66A5" w:rsidRPr="00FD66A5" w:rsidRDefault="00FD66A5" w:rsidP="00FD66A5">
      <w:pPr>
        <w:pStyle w:val="EndNoteBibliography"/>
        <w:spacing w:after="0"/>
        <w:ind w:left="720" w:hanging="720"/>
      </w:pPr>
      <w:r w:rsidRPr="00FD66A5">
        <w:t>45.</w:t>
      </w:r>
      <w:r w:rsidRPr="00FD66A5">
        <w:tab/>
        <w:t>Haugen IK, Østergaard M, Eshed I, et al. Iterative development and reliability of the OMERACT Hand Osteoarthritis MRI Scoring System. J. Rheumatol. 2014;41:386-91.</w:t>
      </w:r>
    </w:p>
    <w:p w14:paraId="663EFE8E" w14:textId="77777777" w:rsidR="00FD66A5" w:rsidRPr="00FD66A5" w:rsidRDefault="00FD66A5" w:rsidP="00FD66A5">
      <w:pPr>
        <w:pStyle w:val="EndNoteBibliography"/>
        <w:spacing w:after="0"/>
        <w:ind w:left="720" w:hanging="720"/>
      </w:pPr>
      <w:r w:rsidRPr="00FD66A5">
        <w:t>46.</w:t>
      </w:r>
      <w:r w:rsidRPr="00FD66A5">
        <w:tab/>
        <w:t>Pelletier JP, Cooper C, Peterfy C, et al. What is the predictive value of MRI for the occurrence of knee replacement surgery in knee osteoarthritis? Ann Rheum Dis 2013;72:1594-604.</w:t>
      </w:r>
    </w:p>
    <w:p w14:paraId="70DCDF9F" w14:textId="77777777" w:rsidR="00FD66A5" w:rsidRPr="00FD66A5" w:rsidRDefault="00FD66A5" w:rsidP="00FD66A5">
      <w:pPr>
        <w:pStyle w:val="EndNoteBibliography"/>
        <w:spacing w:after="0"/>
        <w:ind w:left="720" w:hanging="720"/>
      </w:pPr>
      <w:r w:rsidRPr="00FD66A5">
        <w:t>47.</w:t>
      </w:r>
      <w:r w:rsidRPr="00FD66A5">
        <w:tab/>
        <w:t>Hunter DJ, Zhang W, Conaghan PG, et al. Systematic review of the concurrent and predictive validity of MRI biomarkers in OA. Osteoarthritis Cartilage 2011;19:557-88.</w:t>
      </w:r>
    </w:p>
    <w:p w14:paraId="52C93446" w14:textId="77777777" w:rsidR="00FD66A5" w:rsidRPr="00FD66A5" w:rsidRDefault="00FD66A5" w:rsidP="00FD66A5">
      <w:pPr>
        <w:pStyle w:val="EndNoteBibliography"/>
        <w:spacing w:after="0"/>
        <w:ind w:left="720" w:hanging="720"/>
      </w:pPr>
      <w:r w:rsidRPr="00FD66A5">
        <w:t>48.</w:t>
      </w:r>
      <w:r w:rsidRPr="00FD66A5">
        <w:tab/>
        <w:t>Wildi LM, Martel-Pelletier J, Abram F, et al. Assessment of cartilage changes over time in knee osteoarthritis disease-modifying osteoarthritis drug trials using semiquantitative and quantitative methods: pros and cons. Arthritis Care Res 2013;65:686-94.</w:t>
      </w:r>
    </w:p>
    <w:p w14:paraId="1A506D7C" w14:textId="77777777" w:rsidR="00FD66A5" w:rsidRPr="00FD66A5" w:rsidRDefault="00FD66A5" w:rsidP="00FD66A5">
      <w:pPr>
        <w:pStyle w:val="EndNoteBibliography"/>
        <w:spacing w:after="0"/>
        <w:ind w:left="720" w:hanging="720"/>
      </w:pPr>
      <w:r w:rsidRPr="00FD66A5">
        <w:t>49.</w:t>
      </w:r>
      <w:r w:rsidRPr="00FD66A5">
        <w:tab/>
        <w:t>Raynauld JP, Martel-Pelletier J, Haraoui B, et al. Risk factors predictive of joint replacement in a 2-year multicentre clinical trial in knee osteoarthritis using MRI: results from over 6 years of observation. Ann Rheum Dis 2011;70:1382-8.</w:t>
      </w:r>
    </w:p>
    <w:p w14:paraId="2B20003C" w14:textId="77777777" w:rsidR="00FD66A5" w:rsidRPr="00FD66A5" w:rsidRDefault="00FD66A5" w:rsidP="00FD66A5">
      <w:pPr>
        <w:pStyle w:val="EndNoteBibliography"/>
        <w:spacing w:after="0"/>
        <w:ind w:left="720" w:hanging="720"/>
      </w:pPr>
      <w:r w:rsidRPr="00FD66A5">
        <w:t>50.</w:t>
      </w:r>
      <w:r w:rsidRPr="00FD66A5">
        <w:tab/>
        <w:t>Raynauld JP, Martel-Pelletier J, Dorais M, et al. Total Knee Replacement as a Knee Osteoarthritis Outcome: Predictors Derived from a 4-Year Long-Term Observation following a Randomized Clinical Trial Using Chondroitin Sulfate. Cartilage 2013;4:219-26.</w:t>
      </w:r>
    </w:p>
    <w:p w14:paraId="471C9949" w14:textId="77777777" w:rsidR="00FD66A5" w:rsidRPr="00FD66A5" w:rsidRDefault="00FD66A5" w:rsidP="00FD66A5">
      <w:pPr>
        <w:pStyle w:val="EndNoteBibliography"/>
        <w:spacing w:after="0"/>
        <w:ind w:left="720" w:hanging="720"/>
      </w:pPr>
      <w:r w:rsidRPr="00FD66A5">
        <w:t>51.</w:t>
      </w:r>
      <w:r w:rsidRPr="00FD66A5">
        <w:tab/>
        <w:t>Raynauld JP, Martel-Pelletier J, Berthiaume MJ, et al. Correlation between bone lesion changes and cartilage volume loss in patients with osteoarthritis of the knee as assessed by quantitative magnetic resonance imaging over a 24-month period. Ann Rheum Dis 2008;67:683-8.</w:t>
      </w:r>
    </w:p>
    <w:p w14:paraId="501FCB42" w14:textId="77777777" w:rsidR="00FD66A5" w:rsidRPr="00FD66A5" w:rsidRDefault="00FD66A5" w:rsidP="00FD66A5">
      <w:pPr>
        <w:pStyle w:val="EndNoteBibliography"/>
        <w:spacing w:after="0"/>
        <w:ind w:left="720" w:hanging="720"/>
      </w:pPr>
      <w:r w:rsidRPr="00FD66A5">
        <w:t>52.</w:t>
      </w:r>
      <w:r w:rsidRPr="00FD66A5">
        <w:tab/>
        <w:t>Eckstein F, Kwoh CK, Boudreau RM, et al. Quantitative MRI measures of cartilage predict knee replacement: a case-control study from the Osteoarthritis Initiative. Ann Rheum Dis 2013;72:707-14.</w:t>
      </w:r>
    </w:p>
    <w:p w14:paraId="181D6CA0" w14:textId="77777777" w:rsidR="00FD66A5" w:rsidRPr="00FD66A5" w:rsidRDefault="00FD66A5" w:rsidP="00FD66A5">
      <w:pPr>
        <w:pStyle w:val="EndNoteBibliography"/>
        <w:spacing w:after="0"/>
        <w:ind w:left="720" w:hanging="720"/>
      </w:pPr>
      <w:r w:rsidRPr="00FD66A5">
        <w:t>53.</w:t>
      </w:r>
      <w:r w:rsidRPr="00FD66A5">
        <w:tab/>
        <w:t>Wildi LM, Raynauld JP, Martel-Pelletier J, et al. Chondroitin sulphate reduces both cartilage volume loss and bone marrow lesions in knee osteoarthritis patients starting as early as 6 months after initiation of therapy: a randomised, double-blind, placebo-controlled pilot study using MRI. Ann Rheum Dis 2011;70:982-9.</w:t>
      </w:r>
    </w:p>
    <w:p w14:paraId="7360F907" w14:textId="77777777" w:rsidR="00FD66A5" w:rsidRPr="00FD66A5" w:rsidRDefault="00FD66A5" w:rsidP="00FD66A5">
      <w:pPr>
        <w:pStyle w:val="EndNoteBibliography"/>
        <w:spacing w:after="0"/>
        <w:ind w:left="720" w:hanging="720"/>
      </w:pPr>
      <w:r w:rsidRPr="00FD66A5">
        <w:t>54.</w:t>
      </w:r>
      <w:r w:rsidRPr="00FD66A5">
        <w:tab/>
        <w:t>Raynauld JP, Martel-Pelletier J, Bias P, et al. Protective effects of licofelone, a 5-lipoxygenase and cyclo-oxygenase inhibitor, versus naproxen on cartilage loss in knee osteoarthritis: a first multicentre clinical trial using quantitative MRI. Ann Rheum Dis 2009;68:938-47.</w:t>
      </w:r>
    </w:p>
    <w:p w14:paraId="2C9A32D4" w14:textId="77777777" w:rsidR="00FD66A5" w:rsidRPr="00FD66A5" w:rsidRDefault="00FD66A5" w:rsidP="00FD66A5">
      <w:pPr>
        <w:pStyle w:val="EndNoteBibliography"/>
        <w:spacing w:after="0"/>
        <w:ind w:left="720" w:hanging="720"/>
      </w:pPr>
      <w:r w:rsidRPr="00FD66A5">
        <w:t>55.</w:t>
      </w:r>
      <w:r w:rsidRPr="00FD66A5">
        <w:tab/>
        <w:t>Khan H, Aitken D, Ding C, et al. Natural history and clinical significance of cartilage defects over 10 years in a mid-life cohort[abstr]. Osteoarthritis Cartilage 2015;23:A55-A6.</w:t>
      </w:r>
    </w:p>
    <w:p w14:paraId="2901EB32" w14:textId="77777777" w:rsidR="00FD66A5" w:rsidRPr="00FD66A5" w:rsidRDefault="00FD66A5" w:rsidP="00FD66A5">
      <w:pPr>
        <w:pStyle w:val="EndNoteBibliography"/>
        <w:spacing w:after="0"/>
        <w:ind w:left="720" w:hanging="720"/>
      </w:pPr>
      <w:r w:rsidRPr="00FD66A5">
        <w:t>56.</w:t>
      </w:r>
      <w:r w:rsidRPr="00FD66A5">
        <w:tab/>
        <w:t>Wluka AE, Ding C, Jones G, et al. The clinical correlates of articular cartilage defects in symptomatic knee osteoarthritis: a prospective study. Rheumatology (Oxford) 2005;44:1311-6.</w:t>
      </w:r>
    </w:p>
    <w:p w14:paraId="66ACE81D" w14:textId="77777777" w:rsidR="00FD66A5" w:rsidRPr="00FD66A5" w:rsidRDefault="00FD66A5" w:rsidP="00FD66A5">
      <w:pPr>
        <w:pStyle w:val="EndNoteBibliography"/>
        <w:spacing w:after="0"/>
        <w:ind w:left="720" w:hanging="720"/>
      </w:pPr>
      <w:r w:rsidRPr="00FD66A5">
        <w:t>57.</w:t>
      </w:r>
      <w:r w:rsidRPr="00FD66A5">
        <w:tab/>
        <w:t>Gold GE, Hargreaves BA, Stevens KJ, et al. Advanced magnetic resonance imaging of articular cartilage. Orthop Clin North Am 2006;37:331-47, vi.</w:t>
      </w:r>
    </w:p>
    <w:p w14:paraId="64E9FC5E" w14:textId="77777777" w:rsidR="00FD66A5" w:rsidRPr="00FD66A5" w:rsidRDefault="00FD66A5" w:rsidP="00FD66A5">
      <w:pPr>
        <w:pStyle w:val="EndNoteBibliography"/>
        <w:spacing w:after="0"/>
        <w:ind w:left="720" w:hanging="720"/>
      </w:pPr>
      <w:r w:rsidRPr="00FD66A5">
        <w:t>58.</w:t>
      </w:r>
      <w:r w:rsidRPr="00FD66A5">
        <w:tab/>
        <w:t>Stannus OP, Jiang D, Cicuttini F, et al. Cartilage signal intensity on T1-weighted MRI: association with risk factors and measures of knee osteoarthritis. Clin Rheumatol 2014;33:359-68.</w:t>
      </w:r>
    </w:p>
    <w:p w14:paraId="53C5652C" w14:textId="77777777" w:rsidR="00FD66A5" w:rsidRPr="00FD66A5" w:rsidRDefault="00FD66A5" w:rsidP="00FD66A5">
      <w:pPr>
        <w:pStyle w:val="EndNoteBibliography"/>
        <w:spacing w:after="0"/>
        <w:ind w:left="720" w:hanging="720"/>
      </w:pPr>
      <w:r w:rsidRPr="00FD66A5">
        <w:t>59.</w:t>
      </w:r>
      <w:r w:rsidRPr="00FD66A5">
        <w:tab/>
        <w:t>Burstein D, Velyvis J, Scott KT, et al. Protocol issues for delayed Gd(DTPA)(2-)-enhanced MRI (dGEMRIC) for clinical evaluation of articular cartilage. Magn Reson Med 2001;45:36-41.</w:t>
      </w:r>
    </w:p>
    <w:p w14:paraId="1751AB8B" w14:textId="77777777" w:rsidR="00FD66A5" w:rsidRPr="00FD66A5" w:rsidRDefault="00FD66A5" w:rsidP="00FD66A5">
      <w:pPr>
        <w:pStyle w:val="EndNoteBibliography"/>
        <w:spacing w:after="0"/>
        <w:ind w:left="720" w:hanging="720"/>
      </w:pPr>
      <w:r w:rsidRPr="00FD66A5">
        <w:t>60.</w:t>
      </w:r>
      <w:r w:rsidRPr="00FD66A5">
        <w:tab/>
        <w:t>Crema MD, Hunter DJ, Burstein D, et al. Association of changes in delayed gadolinium-enhanced MRI of cartilage (dGEMRIC) with changes in cartilage thickness in the medial tibiofemoral compartment of the knee: a 2 year follow-up study using 3.0 T MRI. Ann Rheum Dis 2014;73:1935-41.</w:t>
      </w:r>
    </w:p>
    <w:p w14:paraId="2FB42659" w14:textId="77777777" w:rsidR="00FD66A5" w:rsidRPr="00FD66A5" w:rsidRDefault="00FD66A5" w:rsidP="00FD66A5">
      <w:pPr>
        <w:pStyle w:val="EndNoteBibliography"/>
        <w:spacing w:after="0"/>
        <w:ind w:left="720" w:hanging="720"/>
      </w:pPr>
      <w:r w:rsidRPr="00FD66A5">
        <w:t>61.</w:t>
      </w:r>
      <w:r w:rsidRPr="00FD66A5">
        <w:tab/>
        <w:t>Anandacoomarasamy A, Leibman S, Smith G, et al. Weight loss in obese people has structure-modifying effects on medial but not on lateral knee articular cartilage. Ann Rheum Dis 2012;71:26-32.</w:t>
      </w:r>
    </w:p>
    <w:p w14:paraId="2F04B320" w14:textId="77777777" w:rsidR="00FD66A5" w:rsidRPr="00FD66A5" w:rsidRDefault="00FD66A5" w:rsidP="00FD66A5">
      <w:pPr>
        <w:pStyle w:val="EndNoteBibliography"/>
        <w:spacing w:after="0"/>
        <w:ind w:left="720" w:hanging="720"/>
      </w:pPr>
      <w:r w:rsidRPr="00FD66A5">
        <w:t>62.</w:t>
      </w:r>
      <w:r w:rsidRPr="00FD66A5">
        <w:tab/>
        <w:t>Roos EM, Dahlberg L. Positive effects of moderate exercise on glycosaminoglycan content in knee cartilage: a four-month, randomized, controlled trial in patients at risk of osteoarthritis. Arthritis Rheum 2005;52:3507-14.</w:t>
      </w:r>
    </w:p>
    <w:p w14:paraId="7CA6DC60" w14:textId="77777777" w:rsidR="00FD66A5" w:rsidRPr="00FD66A5" w:rsidRDefault="00FD66A5" w:rsidP="00FD66A5">
      <w:pPr>
        <w:pStyle w:val="EndNoteBibliography"/>
        <w:spacing w:after="0"/>
        <w:ind w:left="720" w:hanging="720"/>
      </w:pPr>
      <w:r w:rsidRPr="00FD66A5">
        <w:t>63.</w:t>
      </w:r>
      <w:r w:rsidRPr="00FD66A5">
        <w:tab/>
        <w:t>Dunn TC, Lu Y, Jin H, et al. T2 relaxation time of cartilage at MR imaging: comparison with severity of knee osteoarthritis. Radiology 2004;232:592-8.</w:t>
      </w:r>
    </w:p>
    <w:p w14:paraId="70B74128" w14:textId="77777777" w:rsidR="00FD66A5" w:rsidRPr="00FD66A5" w:rsidRDefault="00FD66A5" w:rsidP="00FD66A5">
      <w:pPr>
        <w:pStyle w:val="EndNoteBibliography"/>
        <w:spacing w:after="0"/>
        <w:ind w:left="720" w:hanging="720"/>
      </w:pPr>
      <w:r w:rsidRPr="00FD66A5">
        <w:t>64.</w:t>
      </w:r>
      <w:r w:rsidRPr="00FD66A5">
        <w:tab/>
        <w:t>Jungmann PM, Kraus MS, Nardo L, et al. T(2) relaxation time measurements are limited in monitoring progression, once advanced cartilage defects at the knee occur: longitudinal data from the osteoarthritis initiative. J Magn Reson Imaging 2013;38:1415-24.</w:t>
      </w:r>
    </w:p>
    <w:p w14:paraId="4FE1DA30" w14:textId="77777777" w:rsidR="00FD66A5" w:rsidRPr="00FD66A5" w:rsidRDefault="00FD66A5" w:rsidP="00FD66A5">
      <w:pPr>
        <w:pStyle w:val="EndNoteBibliography"/>
        <w:spacing w:after="0"/>
        <w:ind w:left="720" w:hanging="720"/>
      </w:pPr>
      <w:r w:rsidRPr="00FD66A5">
        <w:t>65.</w:t>
      </w:r>
      <w:r w:rsidRPr="00FD66A5">
        <w:tab/>
        <w:t>Felson DT, McLaughlin S, Goggins J, et al. Bone marrow edema and its relation to progression of knee osteoarthritis. Ann Intern Med 2003;139:330-6.</w:t>
      </w:r>
    </w:p>
    <w:p w14:paraId="327C55CE" w14:textId="77777777" w:rsidR="00FD66A5" w:rsidRPr="00FD66A5" w:rsidRDefault="00FD66A5" w:rsidP="00FD66A5">
      <w:pPr>
        <w:pStyle w:val="EndNoteBibliography"/>
        <w:spacing w:after="0"/>
        <w:ind w:left="720" w:hanging="720"/>
      </w:pPr>
      <w:r w:rsidRPr="00FD66A5">
        <w:t>66.</w:t>
      </w:r>
      <w:r w:rsidRPr="00FD66A5">
        <w:tab/>
        <w:t>de Lange BJ, Ioan-Facsinay A, Bijsterbosch J, et al. The patellofemoral and femorotibial joints are related based on patterns of MRI features and their association with radiologic progression[abstr]. Osteoarthritis Cartilage 2014;22:S254-S5.</w:t>
      </w:r>
    </w:p>
    <w:p w14:paraId="2714DF99" w14:textId="77777777" w:rsidR="00FD66A5" w:rsidRPr="00FD66A5" w:rsidRDefault="00FD66A5" w:rsidP="00FD66A5">
      <w:pPr>
        <w:pStyle w:val="EndNoteBibliography"/>
        <w:spacing w:after="0"/>
        <w:ind w:left="720" w:hanging="720"/>
      </w:pPr>
      <w:r w:rsidRPr="00FD66A5">
        <w:t>67.</w:t>
      </w:r>
      <w:r w:rsidRPr="00FD66A5">
        <w:tab/>
        <w:t>Dore D, Martens A, Quinn S, et al. Bone marrow lesions predict site-specific cartilage defect development and volume loss: a prospective study in older adults. Arthritis Res Ther 2010;12:R222.</w:t>
      </w:r>
    </w:p>
    <w:p w14:paraId="3A655FB1" w14:textId="77777777" w:rsidR="00FD66A5" w:rsidRPr="00FD66A5" w:rsidRDefault="00FD66A5" w:rsidP="00FD66A5">
      <w:pPr>
        <w:pStyle w:val="EndNoteBibliography"/>
        <w:spacing w:after="0"/>
        <w:ind w:left="720" w:hanging="720"/>
      </w:pPr>
      <w:r w:rsidRPr="00FD66A5">
        <w:t>68.</w:t>
      </w:r>
      <w:r w:rsidRPr="00FD66A5">
        <w:tab/>
        <w:t>Roemer FW, Guermazi A, Javaid MK, et al. Change in MRI-detected subchondral bone marrow lesions is associated with cartilage loss: the MOST Study. A longitudinal multicentre study of knee osteoarthritis. Ann Rheum Dis 2009;68:1461-5.</w:t>
      </w:r>
    </w:p>
    <w:p w14:paraId="70D1D4F6" w14:textId="77777777" w:rsidR="00FD66A5" w:rsidRPr="00FD66A5" w:rsidRDefault="00FD66A5" w:rsidP="00FD66A5">
      <w:pPr>
        <w:pStyle w:val="EndNoteBibliography"/>
        <w:spacing w:after="0"/>
        <w:ind w:left="720" w:hanging="720"/>
      </w:pPr>
      <w:r w:rsidRPr="00FD66A5">
        <w:t>69.</w:t>
      </w:r>
      <w:r w:rsidRPr="00FD66A5">
        <w:tab/>
        <w:t>Pelletier JP, Roubille C, Raynauld JP, et al. Disease-modifying effect of strontium ranelate in a subset of patients from the Phase III knee osteoarthritis study SEKOIA using quantitative MRI: reduction in bone marrow lesions protects against cartilage loss. Ann Rheum Dis 2015;74:422-9.</w:t>
      </w:r>
    </w:p>
    <w:p w14:paraId="08EAA27C" w14:textId="77777777" w:rsidR="00FD66A5" w:rsidRPr="00FD66A5" w:rsidRDefault="00FD66A5" w:rsidP="00FD66A5">
      <w:pPr>
        <w:pStyle w:val="EndNoteBibliography"/>
        <w:spacing w:after="0"/>
        <w:ind w:left="720" w:hanging="720"/>
      </w:pPr>
      <w:r w:rsidRPr="00FD66A5">
        <w:t>70.</w:t>
      </w:r>
      <w:r w:rsidRPr="00FD66A5">
        <w:tab/>
        <w:t>Wluka AE, Hanna F, Davies-Tuck M, et al. Bone marrow lesions predict increase in knee cartilage defects and loss of cartilage volume in middle-aged women without knee pain over 2 years. Ann Rheum Dis 2009;68:850-5.</w:t>
      </w:r>
    </w:p>
    <w:p w14:paraId="23416537" w14:textId="77777777" w:rsidR="00FD66A5" w:rsidRPr="00FD66A5" w:rsidRDefault="00FD66A5" w:rsidP="00FD66A5">
      <w:pPr>
        <w:pStyle w:val="EndNoteBibliography"/>
        <w:spacing w:after="0"/>
        <w:ind w:left="720" w:hanging="720"/>
      </w:pPr>
      <w:r w:rsidRPr="00FD66A5">
        <w:t>71.</w:t>
      </w:r>
      <w:r w:rsidRPr="00FD66A5">
        <w:tab/>
        <w:t>Davies-Tuck ML, Wluka AE, Forbes A, et al. Development of bone marrow lesions is associated with adverse effects on knee cartilage while resolution is associated with improvement--a potential target for prevention of knee osteoarthritis: a longitudinal study. Arthritis Res Ther 2010;12:R10.</w:t>
      </w:r>
    </w:p>
    <w:p w14:paraId="6151B2AE" w14:textId="77777777" w:rsidR="00FD66A5" w:rsidRPr="00FD66A5" w:rsidRDefault="00FD66A5" w:rsidP="00FD66A5">
      <w:pPr>
        <w:pStyle w:val="EndNoteBibliography"/>
        <w:spacing w:after="0"/>
        <w:ind w:left="720" w:hanging="720"/>
      </w:pPr>
      <w:r w:rsidRPr="00FD66A5">
        <w:t>72.</w:t>
      </w:r>
      <w:r w:rsidRPr="00FD66A5">
        <w:tab/>
        <w:t>Teichtahl AJ, Wluka AE, Wang Y, et al. Effect of long-term vigorous physical activity on healthy adult knee cartilage. Med Sci Sports Exerc 2012;44:985-92.</w:t>
      </w:r>
    </w:p>
    <w:p w14:paraId="0F23E7CA" w14:textId="77777777" w:rsidR="00FD66A5" w:rsidRPr="00FD66A5" w:rsidRDefault="00FD66A5" w:rsidP="00FD66A5">
      <w:pPr>
        <w:pStyle w:val="EndNoteBibliography"/>
        <w:spacing w:after="0"/>
        <w:ind w:left="720" w:hanging="720"/>
      </w:pPr>
      <w:r w:rsidRPr="00FD66A5">
        <w:t>73.</w:t>
      </w:r>
      <w:r w:rsidRPr="00FD66A5">
        <w:tab/>
        <w:t>Tanamas SK, Wluka AE, Pelletier JP, et al. Bone marrow lesions in people with knee osteoarthritis predict progression of disease and joint replacement: a longitudinal study. Rheumatology (Oxford) 2010;49:2413-9.</w:t>
      </w:r>
    </w:p>
    <w:p w14:paraId="67DF8F16" w14:textId="77777777" w:rsidR="00FD66A5" w:rsidRPr="00FD66A5" w:rsidRDefault="00FD66A5" w:rsidP="00FD66A5">
      <w:pPr>
        <w:pStyle w:val="EndNoteBibliography"/>
        <w:spacing w:after="0"/>
        <w:ind w:left="720" w:hanging="720"/>
      </w:pPr>
      <w:r w:rsidRPr="00FD66A5">
        <w:t>74.</w:t>
      </w:r>
      <w:r w:rsidRPr="00FD66A5">
        <w:tab/>
        <w:t>Scher C, Craig J, Nelson F. Bone marrow edema in the knee in osteoarthrosis and association with total knee arthroplasty within a three-year follow-up. Skeletal Radiol 2008;37:609-17.</w:t>
      </w:r>
    </w:p>
    <w:p w14:paraId="197A086B" w14:textId="77777777" w:rsidR="00FD66A5" w:rsidRPr="00FD66A5" w:rsidRDefault="00FD66A5" w:rsidP="00FD66A5">
      <w:pPr>
        <w:pStyle w:val="EndNoteBibliography"/>
        <w:spacing w:after="0"/>
        <w:ind w:left="720" w:hanging="720"/>
      </w:pPr>
      <w:r w:rsidRPr="00FD66A5">
        <w:t>75.</w:t>
      </w:r>
      <w:r w:rsidRPr="00FD66A5">
        <w:tab/>
        <w:t>Roemer FW, Kwoh CK, Hannon MJ, et al. Can structural joint damage measured with MR imaging be used to predict knee replacement in the following year? Radiology 2015;274:810-20.</w:t>
      </w:r>
    </w:p>
    <w:p w14:paraId="4B4723B1" w14:textId="77777777" w:rsidR="00FD66A5" w:rsidRPr="00FD66A5" w:rsidRDefault="00FD66A5" w:rsidP="00FD66A5">
      <w:pPr>
        <w:pStyle w:val="EndNoteBibliography"/>
        <w:spacing w:after="0"/>
        <w:ind w:left="720" w:hanging="720"/>
      </w:pPr>
      <w:r w:rsidRPr="00FD66A5">
        <w:t>76.</w:t>
      </w:r>
      <w:r w:rsidRPr="00FD66A5">
        <w:tab/>
        <w:t>Callaghan MJ, Parkes MJ, Hutchinson CE, et al. A randomised trial of a brace for patellofemoral osteoarthritis targeting knee pain and bone marrow lesions. Ann Rheum Dis 2015;74:1164-70.</w:t>
      </w:r>
    </w:p>
    <w:p w14:paraId="40B64783" w14:textId="77777777" w:rsidR="00FD66A5" w:rsidRPr="00FD66A5" w:rsidRDefault="00FD66A5" w:rsidP="00FD66A5">
      <w:pPr>
        <w:pStyle w:val="EndNoteBibliography"/>
        <w:spacing w:after="0"/>
        <w:ind w:left="720" w:hanging="720"/>
      </w:pPr>
      <w:r w:rsidRPr="00FD66A5">
        <w:t>77.</w:t>
      </w:r>
      <w:r w:rsidRPr="00FD66A5">
        <w:tab/>
        <w:t>Laslett L, Dore D, Quinn S, et al. Zoledronic acid reduces knee pain and bone marrow lesions over 1 year: a randomised controlled trial. Ann Rheum Dis 2012;71:1322-8.</w:t>
      </w:r>
    </w:p>
    <w:p w14:paraId="0460BE50" w14:textId="77777777" w:rsidR="00FD66A5" w:rsidRPr="00FD66A5" w:rsidRDefault="00FD66A5" w:rsidP="00FD66A5">
      <w:pPr>
        <w:pStyle w:val="EndNoteBibliography"/>
        <w:spacing w:after="0"/>
        <w:ind w:left="720" w:hanging="720"/>
      </w:pPr>
      <w:r w:rsidRPr="00FD66A5">
        <w:lastRenderedPageBreak/>
        <w:t>78.</w:t>
      </w:r>
      <w:r w:rsidRPr="00FD66A5">
        <w:tab/>
        <w:t>Koivisto K, Kyllonen E, Haapea M, et al. Efficacy of zoledronic acid for chronic low back pain associated with Modic changes in magnetic resonance imaging. BMC Musculoskelet Disord 2014;15:64.</w:t>
      </w:r>
    </w:p>
    <w:p w14:paraId="64507A3D" w14:textId="77777777" w:rsidR="00FD66A5" w:rsidRPr="00FD66A5" w:rsidRDefault="00FD66A5" w:rsidP="00FD66A5">
      <w:pPr>
        <w:pStyle w:val="EndNoteBibliography"/>
        <w:spacing w:after="0"/>
        <w:ind w:left="720" w:hanging="720"/>
      </w:pPr>
      <w:r w:rsidRPr="00FD66A5">
        <w:t>79.</w:t>
      </w:r>
      <w:r w:rsidRPr="00FD66A5">
        <w:tab/>
        <w:t>Laslett LL, Kingsbury SR, Hensor EM, et al. Effect of bisphosphonate use in patients with symptomatic and radiographic knee osteoarthritis: data from the Osteoarthritis Initiative. Ann Rheum Dis 2014;73:824-30.</w:t>
      </w:r>
    </w:p>
    <w:p w14:paraId="6D836DAE" w14:textId="77777777" w:rsidR="00FD66A5" w:rsidRPr="00FD66A5" w:rsidRDefault="00FD66A5" w:rsidP="00FD66A5">
      <w:pPr>
        <w:pStyle w:val="EndNoteBibliography"/>
        <w:spacing w:after="0"/>
        <w:ind w:left="720" w:hanging="720"/>
      </w:pPr>
      <w:r w:rsidRPr="00FD66A5">
        <w:t>80.</w:t>
      </w:r>
      <w:r w:rsidRPr="00FD66A5">
        <w:tab/>
        <w:t>Wildi LM, Raynauld JP, Martel-Pelletier J, et al. Relationship between bone marrow lesions, cartilage loss and pain in knee osteoarthritis: results from a randomised controlled clinical trial using MRI. Ann Rheum Dis 2010;69:2118-24.</w:t>
      </w:r>
    </w:p>
    <w:p w14:paraId="1AAABD31" w14:textId="77777777" w:rsidR="00FD66A5" w:rsidRPr="00FD66A5" w:rsidRDefault="00FD66A5" w:rsidP="00FD66A5">
      <w:pPr>
        <w:pStyle w:val="EndNoteBibliography"/>
        <w:spacing w:after="0"/>
        <w:ind w:left="720" w:hanging="720"/>
      </w:pPr>
      <w:r w:rsidRPr="00FD66A5">
        <w:t>81.</w:t>
      </w:r>
      <w:r w:rsidRPr="00FD66A5">
        <w:tab/>
        <w:t>Ahedi H, Aitken D, Blizzard L, et al. A population-based study of the association between hip bone marrow lesions, high cartilage signal, and hip and knee pain. Clin Rheumatol 2014;33:369-76.</w:t>
      </w:r>
    </w:p>
    <w:p w14:paraId="7F7AE689" w14:textId="77777777" w:rsidR="00FD66A5" w:rsidRPr="00FD66A5" w:rsidRDefault="00FD66A5" w:rsidP="00FD66A5">
      <w:pPr>
        <w:pStyle w:val="EndNoteBibliography"/>
        <w:spacing w:after="0"/>
        <w:ind w:left="720" w:hanging="720"/>
      </w:pPr>
      <w:r w:rsidRPr="00FD66A5">
        <w:t>82.</w:t>
      </w:r>
      <w:r w:rsidRPr="00FD66A5">
        <w:tab/>
        <w:t>Haugen IK, Slatkowsky-Christensen B, Boyesen P, et al. MRI findings predict radiographic progression and development of erosions in hand osteoarthritis[epub before print]. Ann Rheum Dis 2014.</w:t>
      </w:r>
    </w:p>
    <w:p w14:paraId="23BA1BD1" w14:textId="77777777" w:rsidR="00FD66A5" w:rsidRPr="00FD66A5" w:rsidRDefault="00FD66A5" w:rsidP="00FD66A5">
      <w:pPr>
        <w:pStyle w:val="EndNoteBibliography"/>
        <w:spacing w:after="0"/>
        <w:ind w:left="720" w:hanging="720"/>
      </w:pPr>
      <w:r w:rsidRPr="00FD66A5">
        <w:t>83.</w:t>
      </w:r>
      <w:r w:rsidRPr="00FD66A5">
        <w:tab/>
        <w:t>Li W, Abram F, Pelletier JP, et al. Fully automated system for the quantification of human osteoarthritic knee joint effusion volume using magnetic resonance imaging. Arthritis Res Ther 2010;12:R173.</w:t>
      </w:r>
    </w:p>
    <w:p w14:paraId="66BB7F8B" w14:textId="77777777" w:rsidR="00FD66A5" w:rsidRPr="00FD66A5" w:rsidRDefault="00FD66A5" w:rsidP="00FD66A5">
      <w:pPr>
        <w:pStyle w:val="EndNoteBibliography"/>
        <w:spacing w:after="0"/>
        <w:ind w:left="720" w:hanging="720"/>
      </w:pPr>
      <w:r w:rsidRPr="00FD66A5">
        <w:t>84.</w:t>
      </w:r>
      <w:r w:rsidRPr="00FD66A5">
        <w:tab/>
        <w:t>Pelletier JP, Raynauld JP, Abram F, et al. A new non-invasive method to assess synovitis severity in relation to symptoms and cartilage volume loss in knee osteoarthritis patients using MRI. Osteoarthritis Cartilage 2008;16 Suppl 3:S8-13.</w:t>
      </w:r>
    </w:p>
    <w:p w14:paraId="29F4D843" w14:textId="77777777" w:rsidR="00FD66A5" w:rsidRPr="00FD66A5" w:rsidRDefault="00FD66A5" w:rsidP="00FD66A5">
      <w:pPr>
        <w:pStyle w:val="EndNoteBibliography"/>
        <w:spacing w:after="0"/>
        <w:ind w:left="720" w:hanging="720"/>
      </w:pPr>
      <w:r w:rsidRPr="00FD66A5">
        <w:t>85.</w:t>
      </w:r>
      <w:r w:rsidRPr="00FD66A5">
        <w:tab/>
        <w:t>Roemer FW, Kwoh CK, Hannon MJ, et al. What comes first? Multitissue involvement leading to radiographic osteoarthritis: magnetic resonance imaging-based trajectory analysis over four years in the Osteoarthritis Initiative. Arthritis Rheumatol 2015;67:2085-96.</w:t>
      </w:r>
    </w:p>
    <w:p w14:paraId="314B323A" w14:textId="77777777" w:rsidR="00FD66A5" w:rsidRPr="00FD66A5" w:rsidRDefault="00FD66A5" w:rsidP="00FD66A5">
      <w:pPr>
        <w:pStyle w:val="EndNoteBibliography"/>
        <w:spacing w:after="0"/>
        <w:ind w:left="720" w:hanging="720"/>
      </w:pPr>
      <w:r w:rsidRPr="00FD66A5">
        <w:t>86.</w:t>
      </w:r>
      <w:r w:rsidRPr="00FD66A5">
        <w:tab/>
        <w:t>Wang X, Blizzard L, Halliday A, et al. Association between MRI-detected knee joint regional effusion-synovitis and structural changes in older adults: a cohort study. Ann Rheum Dis 2014.</w:t>
      </w:r>
    </w:p>
    <w:p w14:paraId="1A3B2C03" w14:textId="77777777" w:rsidR="00FD66A5" w:rsidRPr="00FD66A5" w:rsidRDefault="00FD66A5" w:rsidP="00FD66A5">
      <w:pPr>
        <w:pStyle w:val="EndNoteBibliography"/>
        <w:spacing w:after="0"/>
        <w:ind w:left="720" w:hanging="720"/>
      </w:pPr>
      <w:r w:rsidRPr="00FD66A5">
        <w:t>87.</w:t>
      </w:r>
      <w:r w:rsidRPr="00FD66A5">
        <w:tab/>
        <w:t>Ayral X, Pickering EH, Woodworth TG, et al. Synovitis: a potential predictive factor of structural progression of medial tibiofemoral knee osteoarthritis -- results of a 1 year longitudinal arthroscopic study in 422 patients. Osteoarthritis Cartilage 2005;13:361-7.</w:t>
      </w:r>
    </w:p>
    <w:p w14:paraId="7F032065" w14:textId="77777777" w:rsidR="00FD66A5" w:rsidRPr="00FD66A5" w:rsidRDefault="00FD66A5" w:rsidP="00FD66A5">
      <w:pPr>
        <w:pStyle w:val="EndNoteBibliography"/>
        <w:spacing w:after="0"/>
        <w:ind w:left="720" w:hanging="720"/>
      </w:pPr>
      <w:r w:rsidRPr="00FD66A5">
        <w:t>88.</w:t>
      </w:r>
      <w:r w:rsidRPr="00FD66A5">
        <w:tab/>
        <w:t>Sellam J, Berenbaum F. The role of synovitis in pathophysiology and clinical symptoms of osteoarthritis. Nat Rev Rheumatol 2010;6:625-35.</w:t>
      </w:r>
    </w:p>
    <w:p w14:paraId="093670ED" w14:textId="77777777" w:rsidR="00FD66A5" w:rsidRPr="00FD66A5" w:rsidRDefault="00FD66A5" w:rsidP="00FD66A5">
      <w:pPr>
        <w:pStyle w:val="EndNoteBibliography"/>
        <w:spacing w:after="0"/>
        <w:ind w:left="720" w:hanging="720"/>
      </w:pPr>
      <w:r w:rsidRPr="00FD66A5">
        <w:t>89.</w:t>
      </w:r>
      <w:r w:rsidRPr="00FD66A5">
        <w:tab/>
        <w:t>Wenham CY, Hensor EM, Grainger AJ, et al. A randomized, double-blind, placebo-controlled trial of low-dose oral prednisolone for treating painful hand osteoarthritis. Rheumatology (Oxford) 2012;51:2286-94.</w:t>
      </w:r>
    </w:p>
    <w:p w14:paraId="5E33AC21" w14:textId="77777777" w:rsidR="00FD66A5" w:rsidRPr="00FD66A5" w:rsidRDefault="00FD66A5" w:rsidP="00FD66A5">
      <w:pPr>
        <w:pStyle w:val="EndNoteBibliography"/>
        <w:spacing w:after="0"/>
        <w:ind w:left="720" w:hanging="720"/>
      </w:pPr>
      <w:r w:rsidRPr="00FD66A5">
        <w:t>90.</w:t>
      </w:r>
      <w:r w:rsidRPr="00FD66A5">
        <w:tab/>
        <w:t>Englund M, Guermazi A, Roemer FW, et al. Meniscal tear in knees without surgery and the development of radiographic osteoarthritis among middle-aged and elderly persons: The Multicenter Osteoarthritis Study. Arthritis Rheum 2009;60:831-9.</w:t>
      </w:r>
    </w:p>
    <w:p w14:paraId="6816C696" w14:textId="77777777" w:rsidR="00FD66A5" w:rsidRPr="00FD66A5" w:rsidRDefault="00FD66A5" w:rsidP="00FD66A5">
      <w:pPr>
        <w:pStyle w:val="EndNoteBibliography"/>
        <w:spacing w:after="0"/>
        <w:ind w:left="720" w:hanging="720"/>
      </w:pPr>
      <w:r w:rsidRPr="00FD66A5">
        <w:t>91.</w:t>
      </w:r>
      <w:r w:rsidRPr="00FD66A5">
        <w:tab/>
        <w:t>Sharma L, Eckstein F, Song J, et al. Relationship of meniscal damage, meniscal extrusion, malalignment, and joint laxity to subsequent cartilage loss in osteoarthritic knees. Arthritis Rheum 2008;58:1716-26.</w:t>
      </w:r>
    </w:p>
    <w:p w14:paraId="6A14F645" w14:textId="77777777" w:rsidR="00FD66A5" w:rsidRPr="00FD66A5" w:rsidRDefault="00FD66A5" w:rsidP="00FD66A5">
      <w:pPr>
        <w:pStyle w:val="EndNoteBibliography"/>
        <w:spacing w:after="0"/>
        <w:ind w:left="720" w:hanging="720"/>
      </w:pPr>
      <w:r w:rsidRPr="00FD66A5">
        <w:t>92.</w:t>
      </w:r>
      <w:r w:rsidRPr="00FD66A5">
        <w:tab/>
        <w:t>Roemer FW, Zhang Y, Niu J, et al. Tibiofemoral joint osteoarthritis: risk factors for MR-depicted fast cartilage loss over a 30-month period in the multicenter osteoarthritis study. Radiology 2009;252:772-80.</w:t>
      </w:r>
    </w:p>
    <w:p w14:paraId="49F381FA" w14:textId="77777777" w:rsidR="00FD66A5" w:rsidRPr="00FD66A5" w:rsidRDefault="00FD66A5" w:rsidP="00FD66A5">
      <w:pPr>
        <w:pStyle w:val="EndNoteBibliography"/>
        <w:spacing w:after="0"/>
        <w:ind w:left="720" w:hanging="720"/>
      </w:pPr>
      <w:r w:rsidRPr="00FD66A5">
        <w:t>93.</w:t>
      </w:r>
      <w:r w:rsidRPr="00FD66A5">
        <w:tab/>
        <w:t>Teichtahl AJ, Wluka AE, Wang Y, et al. The longitudinal relationship between changes in body weight and changes in medial tibial cartilage, and pain among community-based adults with and without meniscal tears. Ann Rheum Dis 2014;73:1652-8.</w:t>
      </w:r>
    </w:p>
    <w:p w14:paraId="22CCDB38" w14:textId="77777777" w:rsidR="00FD66A5" w:rsidRPr="00FD66A5" w:rsidRDefault="00FD66A5" w:rsidP="00FD66A5">
      <w:pPr>
        <w:pStyle w:val="EndNoteBibliography"/>
        <w:spacing w:after="0"/>
        <w:ind w:left="720" w:hanging="720"/>
      </w:pPr>
      <w:r w:rsidRPr="00FD66A5">
        <w:t>94.</w:t>
      </w:r>
      <w:r w:rsidRPr="00FD66A5">
        <w:tab/>
        <w:t>Roubille C, Martel-Pelletier J, Raynauld JP, et al. Meniscal extrusion promotes knee osteoarthritis structural progression: protective effect of strontium ranelate treatment in a phase III clinical trial. Arthritis Res Ther 2015;17:82.</w:t>
      </w:r>
    </w:p>
    <w:p w14:paraId="0911549A" w14:textId="77777777" w:rsidR="00FD66A5" w:rsidRPr="00FD66A5" w:rsidRDefault="00FD66A5" w:rsidP="00FD66A5">
      <w:pPr>
        <w:pStyle w:val="EndNoteBibliography"/>
        <w:spacing w:after="0"/>
        <w:ind w:left="720" w:hanging="720"/>
      </w:pPr>
      <w:r w:rsidRPr="00FD66A5">
        <w:t>95.</w:t>
      </w:r>
      <w:r w:rsidRPr="00FD66A5">
        <w:tab/>
        <w:t>Roemer FW, Felson DT, Wang K, et al. Co-localisation of non-cartilaginous articular pathology increases risk of cartilage loss in the tibiofemoral joint--the MOST study. Ann Rheum Dis 2013;72:942-8.</w:t>
      </w:r>
    </w:p>
    <w:p w14:paraId="7B32DDE2" w14:textId="77777777" w:rsidR="00FD66A5" w:rsidRPr="00FD66A5" w:rsidRDefault="00FD66A5" w:rsidP="00FD66A5">
      <w:pPr>
        <w:pStyle w:val="EndNoteBibliography"/>
        <w:spacing w:after="0"/>
        <w:ind w:left="720" w:hanging="720"/>
      </w:pPr>
      <w:r w:rsidRPr="00FD66A5">
        <w:t>96.</w:t>
      </w:r>
      <w:r w:rsidRPr="00FD66A5">
        <w:tab/>
        <w:t xml:space="preserve">Roubille C, Martel-Pelletier J, Abram F, et al. Impact of disease treatments on the progression of knee osteoarthritis structural </w:t>
      </w:r>
      <w:r w:rsidRPr="00FD66A5">
        <w:t>changes related to meniscal extrusion: Data from the OAI progression cohort. Semin Arthritis Rheum 2015;45:257-67.</w:t>
      </w:r>
    </w:p>
    <w:p w14:paraId="24D89AC8" w14:textId="77777777" w:rsidR="00FD66A5" w:rsidRPr="00FD66A5" w:rsidRDefault="00FD66A5" w:rsidP="00FD66A5">
      <w:pPr>
        <w:pStyle w:val="EndNoteBibliography"/>
        <w:spacing w:after="0"/>
        <w:ind w:left="720" w:hanging="720"/>
      </w:pPr>
      <w:r w:rsidRPr="00FD66A5">
        <w:t>97.</w:t>
      </w:r>
      <w:r w:rsidRPr="00FD66A5">
        <w:tab/>
        <w:t>Mancarella L, Addimanda O, Pelotti P, et al. Ultrasound detected inflammation is associated with the development of new bone erosions in hand osteoarthritis: a longitudinal study over 3.9 years. Osteoarthritis Cartilage 2015;23:1925-32.</w:t>
      </w:r>
    </w:p>
    <w:p w14:paraId="7365462C" w14:textId="77777777" w:rsidR="00FD66A5" w:rsidRPr="00FD66A5" w:rsidRDefault="00FD66A5" w:rsidP="00FD66A5">
      <w:pPr>
        <w:pStyle w:val="EndNoteBibliography"/>
        <w:spacing w:after="0"/>
        <w:ind w:left="720" w:hanging="720"/>
      </w:pPr>
      <w:r w:rsidRPr="00FD66A5">
        <w:t>98.</w:t>
      </w:r>
      <w:r w:rsidRPr="00FD66A5">
        <w:tab/>
        <w:t>Mathiessen A, Slatkowsky-Christensen B, Kvien TK, et al. Ultrasound-detected inflammation predicts radiographic progression in hand osteoarthritis after 5 years[epub before print]. Ann Rheum Dis 2015.</w:t>
      </w:r>
    </w:p>
    <w:p w14:paraId="4C4C743A" w14:textId="77777777" w:rsidR="00FD66A5" w:rsidRPr="00FD66A5" w:rsidRDefault="00FD66A5" w:rsidP="00FD66A5">
      <w:pPr>
        <w:pStyle w:val="EndNoteBibliography"/>
        <w:spacing w:after="0"/>
        <w:ind w:left="720" w:hanging="720"/>
      </w:pPr>
      <w:r w:rsidRPr="00FD66A5">
        <w:t>99.</w:t>
      </w:r>
      <w:r w:rsidRPr="00FD66A5">
        <w:tab/>
        <w:t>Wenham CY, Grainger AJ, Hensor EM, et al. Methotrexate for pain relief in knee osteoarthritis: an open-label study. Rheumatology (Oxford) 2013;52:888-92.</w:t>
      </w:r>
    </w:p>
    <w:p w14:paraId="0847080C" w14:textId="77777777" w:rsidR="00FD66A5" w:rsidRPr="00FD66A5" w:rsidRDefault="00FD66A5" w:rsidP="00FD66A5">
      <w:pPr>
        <w:pStyle w:val="EndNoteBibliography"/>
        <w:spacing w:after="0"/>
        <w:ind w:left="720" w:hanging="720"/>
      </w:pPr>
      <w:r w:rsidRPr="00FD66A5">
        <w:t>100.</w:t>
      </w:r>
      <w:r w:rsidRPr="00FD66A5">
        <w:tab/>
        <w:t>Dodin P, Pelletier JP, Martel-Pelletier J, et al. Automatic human knee cartilage segmentation from 3D magnetic resonance images. IEEE Trans Biomed Eng 2010;57.</w:t>
      </w:r>
    </w:p>
    <w:p w14:paraId="57D883EE" w14:textId="77777777" w:rsidR="00FD66A5" w:rsidRPr="00FD66A5" w:rsidRDefault="00FD66A5" w:rsidP="00FD66A5">
      <w:pPr>
        <w:pStyle w:val="EndNoteBibliography"/>
        <w:spacing w:after="0"/>
        <w:ind w:left="720" w:hanging="720"/>
      </w:pPr>
      <w:r w:rsidRPr="00FD66A5">
        <w:t>101.</w:t>
      </w:r>
      <w:r w:rsidRPr="00FD66A5">
        <w:tab/>
        <w:t>Dodin P, Abram F, Pelletier J-P, et al. A fully automated system for quantification of knee bone marrow lesions using MRI and the osteoarthritis initiative cohort. J Biomed Graph Comput 2013;3:51–65.</w:t>
      </w:r>
    </w:p>
    <w:p w14:paraId="7C045C53" w14:textId="77777777" w:rsidR="00FD66A5" w:rsidRPr="00FD66A5" w:rsidRDefault="00FD66A5" w:rsidP="00FD66A5">
      <w:pPr>
        <w:pStyle w:val="EndNoteBibliography"/>
        <w:ind w:left="720" w:hanging="720"/>
      </w:pPr>
      <w:r w:rsidRPr="00FD66A5">
        <w:t>102.</w:t>
      </w:r>
      <w:r w:rsidRPr="00FD66A5">
        <w:tab/>
        <w:t>Dodin P, Martel-Pelletier J, Pelletier JP, et al. A fully automated human knee 3D MRI bone segmentation using the ray casting technique. Med Biol Eng Comput 2011;49:1413-24.</w:t>
      </w:r>
    </w:p>
    <w:p w14:paraId="23968873" w14:textId="3D4E32EC" w:rsidR="00414BCE" w:rsidRDefault="004D70E6" w:rsidP="004E6EE5">
      <w:pPr>
        <w:pStyle w:val="Ref"/>
        <w:ind w:left="0" w:firstLine="0"/>
        <w:rPr>
          <w:bCs/>
          <w:lang w:val="en-AU"/>
        </w:rPr>
      </w:pPr>
      <w:r>
        <w:fldChar w:fldCharType="end"/>
      </w:r>
    </w:p>
    <w:p w14:paraId="2BC6DD53" w14:textId="77777777" w:rsidR="004E6EE5" w:rsidRDefault="004E6EE5" w:rsidP="008E1A70">
      <w:pPr>
        <w:pStyle w:val="Ref"/>
        <w:ind w:left="0" w:firstLine="0"/>
        <w:rPr>
          <w:bCs/>
          <w:lang w:val="en-AU"/>
        </w:rPr>
      </w:pPr>
    </w:p>
    <w:p w14:paraId="131E2F82" w14:textId="77777777" w:rsidR="008E52FA" w:rsidRDefault="008E52FA" w:rsidP="008E1A70">
      <w:pPr>
        <w:pStyle w:val="Ref"/>
        <w:ind w:left="0" w:firstLine="0"/>
        <w:rPr>
          <w:bCs/>
          <w:lang w:val="en-AU"/>
        </w:rPr>
      </w:pPr>
    </w:p>
    <w:p w14:paraId="457F8339" w14:textId="77777777" w:rsidR="004E6EE5" w:rsidRDefault="004E6EE5" w:rsidP="004E6EE5">
      <w:pPr>
        <w:pStyle w:val="Ref"/>
        <w:ind w:left="0" w:firstLine="0"/>
      </w:pPr>
      <w:r>
        <w:t>Of importance:</w:t>
      </w:r>
    </w:p>
    <w:p w14:paraId="6526D810" w14:textId="77777777" w:rsidR="00CD5E06" w:rsidRDefault="00CD5E06" w:rsidP="004E6EE5">
      <w:pPr>
        <w:pStyle w:val="Ref"/>
        <w:ind w:left="0" w:firstLine="0"/>
      </w:pPr>
    </w:p>
    <w:p w14:paraId="47DA07FC" w14:textId="62E0EE25" w:rsidR="004E6EE5" w:rsidRDefault="004E6EE5" w:rsidP="004E6EE5">
      <w:pPr>
        <w:pStyle w:val="Ref"/>
        <w:ind w:left="0" w:firstLine="0"/>
        <w:rPr>
          <w:lang w:bidi="he-IL"/>
        </w:rPr>
      </w:pPr>
      <w:r>
        <w:rPr>
          <w:lang w:bidi="he-IL"/>
        </w:rPr>
        <w:t>Roubille, 2015</w:t>
      </w:r>
      <w:r>
        <w:rPr>
          <w:lang w:bidi="he-IL"/>
        </w:rPr>
        <w:fldChar w:fldCharType="begin">
          <w:fldData xml:space="preserve">PEVuZE5vdGU+PENpdGU+PEF1dGhvcj5Sb3ViaWxsZTwvQXV0aG9yPjxZZWFyPjIwMTU8L1llYXI+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</w:fldData>
        </w:fldChar>
      </w:r>
      <w:r w:rsidR="00FD66A5">
        <w:rPr>
          <w:lang w:bidi="he-IL"/>
        </w:rPr>
        <w:instrText xml:space="preserve"> ADDIN EN.CITE </w:instrText>
      </w:r>
      <w:r w:rsidR="00FD66A5">
        <w:rPr>
          <w:lang w:bidi="he-IL"/>
        </w:rPr>
        <w:fldChar w:fldCharType="begin">
          <w:fldData xml:space="preserve">PEVuZE5vdGU+PENpdGU+PEF1dGhvcj5Sb3ViaWxsZTwvQXV0aG9yPjxZZWFyPjIwMTU8L1llYXI+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</w:fldData>
        </w:fldChar>
      </w:r>
      <w:r w:rsidR="00FD66A5">
        <w:rPr>
          <w:lang w:bidi="he-IL"/>
        </w:rPr>
        <w:instrText xml:space="preserve"> ADDIN EN.CITE.DATA </w:instrText>
      </w:r>
      <w:r w:rsidR="00FD66A5">
        <w:rPr>
          <w:lang w:bidi="he-IL"/>
        </w:rPr>
      </w:r>
      <w:r w:rsidR="00FD66A5">
        <w:rPr>
          <w:lang w:bidi="he-IL"/>
        </w:rPr>
        <w:fldChar w:fldCharType="end"/>
      </w:r>
      <w:r>
        <w:rPr>
          <w:lang w:bidi="he-IL"/>
        </w:rPr>
      </w:r>
      <w:r>
        <w:rPr>
          <w:lang w:bidi="he-IL"/>
        </w:rPr>
        <w:fldChar w:fldCharType="separate"/>
      </w:r>
      <w:r w:rsidR="00FD66A5">
        <w:rPr>
          <w:noProof/>
          <w:lang w:bidi="he-IL"/>
        </w:rPr>
        <w:t> [94]</w:t>
      </w:r>
      <w:r>
        <w:rPr>
          <w:lang w:bidi="he-IL"/>
        </w:rPr>
        <w:fldChar w:fldCharType="end"/>
      </w:r>
      <w:r>
        <w:rPr>
          <w:lang w:bidi="he-IL"/>
        </w:rPr>
        <w:t>:  Presence of meniscal extrusion can modify the response to treatment in knee OA patients.</w:t>
      </w:r>
    </w:p>
    <w:p w14:paraId="05620534" w14:textId="77777777" w:rsidR="005F48DF" w:rsidRDefault="005F48DF" w:rsidP="004E6EE5">
      <w:pPr>
        <w:pStyle w:val="Ref"/>
        <w:ind w:left="0" w:firstLine="0"/>
        <w:rPr>
          <w:lang w:bidi="he-IL"/>
        </w:rPr>
      </w:pPr>
    </w:p>
    <w:p w14:paraId="12712611" w14:textId="51ACB8E2" w:rsidR="004E6EE5" w:rsidRDefault="004E6EE5" w:rsidP="004E6EE5">
      <w:pPr>
        <w:pStyle w:val="Ref"/>
        <w:ind w:left="0" w:firstLine="0"/>
      </w:pPr>
      <w:r>
        <w:t>Callaghan, 2015</w:t>
      </w:r>
      <w:r>
        <w:fldChar w:fldCharType="begin">
          <w:fldData xml:space="preserve">PEVuZE5vdGU+PENpdGU+PEF1dGhvcj5DYWxsYWdoYW48L0F1dGhvcj48WWVhcj4yMDE1PC9ZZWFy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</w:fldData>
        </w:fldChar>
      </w:r>
      <w:r w:rsidR="00FD66A5">
        <w:instrText xml:space="preserve"> ADDIN EN.CITE </w:instrText>
      </w:r>
      <w:r w:rsidR="00FD66A5">
        <w:fldChar w:fldCharType="begin">
          <w:fldData xml:space="preserve">PEVuZE5vdGU+PENpdGU+PEF1dGhvcj5DYWxsYWdoYW48L0F1dGhvcj48WWVhcj4yMDE1PC9ZZWFy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</w:fldData>
        </w:fldChar>
      </w:r>
      <w:r w:rsidR="00FD66A5">
        <w:instrText xml:space="preserve"> ADDIN EN.CITE.DATA </w:instrText>
      </w:r>
      <w:r w:rsidR="00FD66A5">
        <w:fldChar w:fldCharType="end"/>
      </w:r>
      <w:r>
        <w:fldChar w:fldCharType="separate"/>
      </w:r>
      <w:r w:rsidR="00FD66A5">
        <w:rPr>
          <w:noProof/>
        </w:rPr>
        <w:t> [76]</w:t>
      </w:r>
      <w:r>
        <w:fldChar w:fldCharType="end"/>
      </w:r>
      <w:r>
        <w:t>:  PF BMLs can change in as little as 6 weeks, and respond to PF knee bracing.</w:t>
      </w:r>
    </w:p>
    <w:p w14:paraId="1C6E4999" w14:textId="77777777" w:rsidR="005F48DF" w:rsidRDefault="005F48DF" w:rsidP="004E6EE5">
      <w:pPr>
        <w:pStyle w:val="Ref"/>
        <w:ind w:left="0" w:firstLine="0"/>
      </w:pPr>
    </w:p>
    <w:p w14:paraId="19CE13A6" w14:textId="460A825C" w:rsidR="004E6EE5" w:rsidRDefault="004E6EE5" w:rsidP="004E6EE5">
      <w:pPr>
        <w:pStyle w:val="Ref"/>
        <w:ind w:left="0" w:firstLine="0"/>
      </w:pPr>
      <w:r>
        <w:t>Teichtahl, 2014</w:t>
      </w:r>
      <w:r>
        <w:fldChar w:fldCharType="begin">
          <w:fldData xml:space="preserve">PEVuZE5vdGU+PENpdGU+PEF1dGhvcj5UZWljaHRhaGw8L0F1dGhvcj48WWVhcj4yMDE0PC9ZZWFy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</w:fldData>
        </w:fldChar>
      </w:r>
      <w:r w:rsidR="00FD66A5">
        <w:instrText xml:space="preserve"> ADDIN EN.CITE </w:instrText>
      </w:r>
      <w:r w:rsidR="00FD66A5">
        <w:fldChar w:fldCharType="begin">
          <w:fldData xml:space="preserve">PEVuZE5vdGU+PENpdGU+PEF1dGhvcj5UZWljaHRhaGw8L0F1dGhvcj48WWVhcj4yMDE0PC9ZZWFy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</w:fldData>
        </w:fldChar>
      </w:r>
      <w:r w:rsidR="00FD66A5">
        <w:instrText xml:space="preserve"> ADDIN EN.CITE.DATA </w:instrText>
      </w:r>
      <w:r w:rsidR="00FD66A5">
        <w:fldChar w:fldCharType="end"/>
      </w:r>
      <w:r>
        <w:fldChar w:fldCharType="separate"/>
      </w:r>
      <w:r w:rsidR="00FD66A5">
        <w:rPr>
          <w:noProof/>
        </w:rPr>
        <w:t> [93]</w:t>
      </w:r>
      <w:r>
        <w:fldChar w:fldCharType="end"/>
      </w:r>
      <w:r>
        <w:t>:  Weight loss slows down cartilage loss and improves pain in people with meniscal tears.</w:t>
      </w:r>
    </w:p>
    <w:p w14:paraId="4E0A44C7" w14:textId="77777777" w:rsidR="005F48DF" w:rsidRDefault="005F48DF" w:rsidP="004E6EE5">
      <w:pPr>
        <w:pStyle w:val="Ref"/>
        <w:ind w:left="0" w:firstLine="0"/>
      </w:pPr>
    </w:p>
    <w:p w14:paraId="11D486FF" w14:textId="638BB66D" w:rsidR="004E6EE5" w:rsidRDefault="004E6EE5" w:rsidP="004E6EE5">
      <w:pPr>
        <w:pStyle w:val="EndNoteBibliography"/>
        <w:spacing w:after="0"/>
      </w:pPr>
      <w:r w:rsidRPr="00ED09E6">
        <w:t>Wildi 2013</w:t>
      </w:r>
      <w:r>
        <w:t xml:space="preserve"> [48]: This is the first head to head study demonstrating in an RCT that quantitative MRI is more sensitive than semi-quantitative methods in knee OA patient treatment response.</w:t>
      </w:r>
    </w:p>
    <w:p w14:paraId="7AFD6A18" w14:textId="77777777" w:rsidR="005F48DF" w:rsidRPr="00ED09E6" w:rsidRDefault="005F48DF" w:rsidP="004E6EE5">
      <w:pPr>
        <w:pStyle w:val="EndNoteBibliography"/>
        <w:spacing w:after="0"/>
      </w:pPr>
    </w:p>
    <w:p w14:paraId="214BA740" w14:textId="65340BA8" w:rsidR="004E6EE5" w:rsidRDefault="004E6EE5" w:rsidP="004E6EE5">
      <w:pPr>
        <w:pStyle w:val="Ref"/>
        <w:ind w:left="0" w:firstLine="0"/>
      </w:pPr>
      <w:r>
        <w:t>Dodin, 2010 [100] and 2013 [101]: These are the first MRI systems that assess in a fully quantitative automated fashion the cartilage volume [100] and bone marrow lesions [101] in knee OA patients.</w:t>
      </w:r>
    </w:p>
    <w:p w14:paraId="6E5C0815" w14:textId="77777777" w:rsidR="004E6EE5" w:rsidRDefault="004E6EE5" w:rsidP="004E6EE5">
      <w:pPr>
        <w:pStyle w:val="Ref"/>
        <w:ind w:left="0" w:firstLine="0"/>
      </w:pPr>
    </w:p>
    <w:p w14:paraId="1E3BC78A" w14:textId="77777777" w:rsidR="00CD5E06" w:rsidRDefault="004E6EE5" w:rsidP="004E6EE5">
      <w:pPr>
        <w:pStyle w:val="Ref"/>
        <w:ind w:left="0" w:firstLine="0"/>
      </w:pPr>
      <w:r>
        <w:t xml:space="preserve">Of major importance: </w:t>
      </w:r>
    </w:p>
    <w:p w14:paraId="5BAEF28E" w14:textId="7662B7EB" w:rsidR="004E6EE5" w:rsidRDefault="004E6EE5" w:rsidP="004E6EE5">
      <w:pPr>
        <w:pStyle w:val="Ref"/>
        <w:ind w:left="0" w:firstLine="0"/>
      </w:pPr>
      <w:r>
        <w:t xml:space="preserve"> </w:t>
      </w:r>
    </w:p>
    <w:p w14:paraId="619C2533" w14:textId="305B51BF" w:rsidR="004E6EE5" w:rsidRDefault="004E6EE5" w:rsidP="004E6EE5">
      <w:pPr>
        <w:pStyle w:val="Ref"/>
        <w:ind w:left="0" w:firstLine="0"/>
      </w:pPr>
      <w:r>
        <w:t>Laslett, 2012</w:t>
      </w:r>
      <w:r w:rsidRPr="0052588D">
        <w:rPr>
          <w:bCs/>
          <w:lang w:val="en-AU"/>
        </w:rPr>
        <w:fldChar w:fldCharType="begin">
          <w:fldData xml:space="preserve">PEVuZE5vdGU+PENpdGU+PEF1dGhvcj5MYXNsZXR0PC9BdXRob3I+PFllYXI+MjAxMjwvWWVhcj48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</w:fldData>
        </w:fldChar>
      </w:r>
      <w:r w:rsidR="00FD66A5">
        <w:rPr>
          <w:bCs/>
          <w:lang w:val="en-AU"/>
        </w:rPr>
        <w:instrText xml:space="preserve"> ADDIN EN.CITE </w:instrText>
      </w:r>
      <w:r w:rsidR="00FD66A5">
        <w:rPr>
          <w:bCs/>
          <w:lang w:val="en-AU"/>
        </w:rPr>
        <w:fldChar w:fldCharType="begin">
          <w:fldData xml:space="preserve">PEVuZE5vdGU+PENpdGU+PEF1dGhvcj5MYXNsZXR0PC9BdXRob3I+PFllYXI+MjAxMjwvWWVhcj48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</w:fldData>
        </w:fldChar>
      </w:r>
      <w:r w:rsidR="00FD66A5">
        <w:rPr>
          <w:bCs/>
          <w:lang w:val="en-AU"/>
        </w:rPr>
        <w:instrText xml:space="preserve"> ADDIN EN.CITE.DATA </w:instrText>
      </w:r>
      <w:r w:rsidR="00FD66A5">
        <w:rPr>
          <w:bCs/>
          <w:lang w:val="en-AU"/>
        </w:rPr>
      </w:r>
      <w:r w:rsidR="00FD66A5">
        <w:rPr>
          <w:bCs/>
          <w:lang w:val="en-AU"/>
        </w:rPr>
        <w:fldChar w:fldCharType="end"/>
      </w:r>
      <w:r w:rsidRPr="0052588D">
        <w:rPr>
          <w:bCs/>
          <w:lang w:val="en-AU"/>
        </w:rPr>
      </w:r>
      <w:r w:rsidRPr="0052588D">
        <w:rPr>
          <w:bCs/>
          <w:lang w:val="en-AU"/>
        </w:rPr>
        <w:fldChar w:fldCharType="separate"/>
      </w:r>
      <w:r w:rsidR="00FD66A5">
        <w:rPr>
          <w:bCs/>
          <w:noProof/>
          <w:lang w:val="en-AU"/>
        </w:rPr>
        <w:t> [77]</w:t>
      </w:r>
      <w:r w:rsidRPr="0052588D">
        <w:rPr>
          <w:bCs/>
          <w:lang w:val="en-AU"/>
        </w:rPr>
        <w:fldChar w:fldCharType="end"/>
      </w:r>
      <w:r>
        <w:rPr>
          <w:bCs/>
          <w:lang w:val="en-AU"/>
        </w:rPr>
        <w:t>:  This is the first study to demonstrate that in human</w:t>
      </w:r>
      <w:r w:rsidRPr="004F7E3D">
        <w:rPr>
          <w:bCs/>
          <w:lang w:val="en-AU"/>
        </w:rPr>
        <w:t xml:space="preserve"> </w:t>
      </w:r>
      <w:r>
        <w:rPr>
          <w:bCs/>
          <w:lang w:val="en-AU"/>
        </w:rPr>
        <w:t>knee OA patients, a bisphosphonate, zoledronic acid, can modify bone marrow lesions as well as reducing pain.</w:t>
      </w:r>
      <w:r w:rsidRPr="00304198">
        <w:t xml:space="preserve"> </w:t>
      </w:r>
    </w:p>
    <w:p w14:paraId="66DC18D2" w14:textId="77777777" w:rsidR="005F48DF" w:rsidRDefault="005F48DF" w:rsidP="004E6EE5">
      <w:pPr>
        <w:pStyle w:val="Ref"/>
        <w:ind w:left="0" w:firstLine="0"/>
      </w:pPr>
    </w:p>
    <w:p w14:paraId="3E4BF9C8" w14:textId="19643F70" w:rsidR="004E6EE5" w:rsidRDefault="004E6EE5" w:rsidP="004E6EE5">
      <w:pPr>
        <w:pStyle w:val="Ref"/>
        <w:ind w:left="0" w:firstLine="0"/>
      </w:pPr>
      <w:r>
        <w:t>Pelletier, 2015</w:t>
      </w:r>
      <w:r>
        <w:fldChar w:fldCharType="begin"/>
      </w:r>
      <w:r w:rsidR="00FD66A5">
        <w:instrText xml:space="preserve"> ADDIN EN.CITE &lt;EndNote&gt;&lt;Cite&gt;&lt;Author&gt;Pelletier&lt;/Author&gt;&lt;Year&gt;2015&lt;/Year&gt;&lt;RecNum&gt;396&lt;/RecNum&gt;&lt;DisplayText&gt; [69]&lt;/DisplayText&gt;&lt;record&gt;&lt;rec-number&gt;396&lt;/rec-number&gt;&lt;foreign-keys&gt;&lt;key app="EN" db-id="xxevtwdwr9r0x3eaafv5e5xgp0rt5p0t0050" timestamp="1426466528"&gt;396&lt;/key&gt;&lt;/foreign-keys&gt;&lt;ref-type name="Journal Article"&gt;17&lt;/ref-type&gt;&lt;contributors&gt;&lt;authors&gt;&lt;author&gt;Pelletier, J. P.&lt;/author&gt;&lt;author&gt;Roubille, C.&lt;/author&gt;&lt;author&gt;Raynauld, J. P.&lt;/author&gt;&lt;author&gt;Abram, F.&lt;/author&gt;&lt;author&gt;Dorais, M.&lt;/author&gt;&lt;author&gt;Delorme, P.&lt;/author&gt;&lt;author&gt;Martel-Pelletier, J.&lt;/author&gt;&lt;/authors&gt;&lt;/contributors&gt;&lt;auth-address&gt;Osteoarthritis Research Unit, University of Montreal Hospital Research Centre (CRCHUM), Montreal, Quebec, Canada.&amp;#xD;Imaging Research &amp;amp; Development, ArthroLab Inc., Montreal, Quebec, Canada.&amp;#xD;StatSciences Inc., Notre-Dame de l&amp;apos;Ile-Perrot, Quebec, Canada.&lt;/auth-address&gt;&lt;titles&gt;&lt;title&gt;Disease-modifying effect of strontium ranelate in a subset of patients from the Phase III knee osteoarthritis study SEKOIA using quantitative MRI: reduction in bone marrow lesions protects against cartilage loss&lt;/title&gt;&lt;secondary-title&gt;Ann Rheum Dis&lt;/secondary-title&gt;&lt;alt-title&gt;Annals of the rheumatic diseases&lt;/alt-title&gt;&lt;/titles&gt;&lt;periodical&gt;&lt;full-title&gt;Ann Rheum Dis&lt;/full-title&gt;&lt;/periodical&gt;&lt;alt-periodical&gt;&lt;full-title&gt;Annals of the Rheumatic Diseases&lt;/full-title&gt;&lt;abbr-1&gt;Ann Rheum Dis&lt;/abbr-1&gt;&lt;/alt-periodical&gt;&lt;pages&gt;422-9&lt;/pages&gt;&lt;volume&gt;74&lt;/volume&gt;&lt;number&gt;2&lt;/number&gt;&lt;edition&gt;2013/12/04&lt;/edition&gt;&lt;dates&gt;&lt;year&gt;2015&lt;/year&gt;&lt;pub-dates&gt;&lt;date&gt;Feb&lt;/date&gt;&lt;/pub-dates&gt;&lt;/dates&gt;&lt;isbn&gt;1468-2060 (Electronic)&amp;#xD;0003-4967 (Linking)&lt;/isbn&gt;&lt;accession-num&gt;24297379&lt;/accession-num&gt;&lt;urls&gt;&lt;related-urls&gt;&lt;url&gt;http://www.ncbi.nlm.nih.gov/pubmed/24297379&lt;/url&gt;&lt;url&gt;http://ard.bmj.com/content/74/2/422.full.pdf&lt;/url&gt;&lt;/related-urls&gt;&lt;/urls&gt;&lt;electronic-resource-num&gt;10.1136/annrheumdis-2013-203989&lt;/electronic-resource-num&gt;&lt;remote-database-provider&gt;Nlm&lt;/remote-database-provider&gt;&lt;language&gt;eng&lt;/language&gt;&lt;/record&gt;&lt;/Cite&gt;&lt;/EndNote&gt;</w:instrText>
      </w:r>
      <w:r>
        <w:fldChar w:fldCharType="separate"/>
      </w:r>
      <w:r w:rsidR="00FD66A5">
        <w:rPr>
          <w:noProof/>
        </w:rPr>
        <w:t> [69]</w:t>
      </w:r>
      <w:r>
        <w:fldChar w:fldCharType="end"/>
      </w:r>
      <w:r>
        <w:t>: This is the first study showing that a bone remodeling agent, strontium ranelate, significantly reduced, in addition to bone marrow lesions, the cartilage volume loss in knee OA patients</w:t>
      </w:r>
      <w:r w:rsidRPr="00767020">
        <w:t>.</w:t>
      </w:r>
    </w:p>
    <w:p w14:paraId="03BA48D9" w14:textId="77777777" w:rsidR="004E6EE5" w:rsidRPr="00167EED" w:rsidRDefault="004E6EE5" w:rsidP="004E6EE5">
      <w:pPr>
        <w:pStyle w:val="Ref"/>
        <w:ind w:left="0" w:firstLine="0"/>
      </w:pPr>
    </w:p>
    <w:p w14:paraId="07258582" w14:textId="66D7BFFC" w:rsidR="004E6EE5" w:rsidRPr="00167EED" w:rsidRDefault="004E6EE5" w:rsidP="008E1A70">
      <w:pPr>
        <w:pStyle w:val="Ref"/>
        <w:ind w:left="0" w:firstLine="0"/>
      </w:pPr>
    </w:p>
    <w:sectPr w:rsidR="004E6EE5" w:rsidRPr="00167EED" w:rsidSect="000A2A25">
      <w:type w:val="continuous"/>
      <w:pgSz w:w="12240" w:h="15840"/>
      <w:pgMar w:top="720" w:right="720" w:bottom="720" w:left="72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onotype Sorts">
    <w:charset w:val="02"/>
    <w:family w:val="auto"/>
    <w:pitch w:val="variable"/>
    <w:sig w:usb0="00000000" w:usb1="10000000" w:usb2="00000000" w:usb3="00000000" w:csb0="80000000" w:csb1="00000000"/>
  </w:font>
  <w:font w:name="Optima LT Std">
    <w:charset w:val="00"/>
    <w:family w:val="auto"/>
    <w:pitch w:val="variable"/>
    <w:sig w:usb0="80000067" w:usb1="00000000" w:usb2="00000000" w:usb3="00000000" w:csb0="00000001" w:csb1="00000000"/>
  </w:font>
  <w:font w:name="Sabon LT Std">
    <w:altName w:val="Calibri"/>
    <w:panose1 w:val="00000000000000000000"/>
    <w:charset w:val="00"/>
    <w:family w:val="roman"/>
    <w:notTrueType/>
    <w:pitch w:val="variable"/>
    <w:sig w:usb0="800000AF" w:usb1="5000204A"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62C245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BE8BC92"/>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DF10F2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84CAC494"/>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AE2419C2"/>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D40C5E9A"/>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E1274D6"/>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F06A82"/>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A7C4BA2"/>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0F05F84"/>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1F7AE94E"/>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FFFFFFFE"/>
    <w:multiLevelType w:val="singleLevel"/>
    <w:tmpl w:val="FFFFFFFF"/>
    <w:lvl w:ilvl="0">
      <w:numFmt w:val="decimal"/>
      <w:lvlText w:val="*"/>
      <w:lvlJc w:val="left"/>
    </w:lvl>
  </w:abstractNum>
  <w:abstractNum w:abstractNumId="12" w15:restartNumberingAfterBreak="0">
    <w:nsid w:val="04E04479"/>
    <w:multiLevelType w:val="hybridMultilevel"/>
    <w:tmpl w:val="6DA0070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09A9473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28B73826"/>
    <w:multiLevelType w:val="singleLevel"/>
    <w:tmpl w:val="E4820976"/>
    <w:lvl w:ilvl="0">
      <w:start w:val="1"/>
      <w:numFmt w:val="bullet"/>
      <w:lvlText w:val="•"/>
      <w:lvlJc w:val="left"/>
      <w:pPr>
        <w:tabs>
          <w:tab w:val="num" w:pos="475"/>
        </w:tabs>
        <w:ind w:left="360" w:hanging="245"/>
      </w:pPr>
      <w:rPr>
        <w:rFonts w:ascii="Palatino" w:hAnsi="Palatino" w:hint="default"/>
      </w:rPr>
    </w:lvl>
  </w:abstractNum>
  <w:abstractNum w:abstractNumId="15" w15:restartNumberingAfterBreak="0">
    <w:nsid w:val="29002134"/>
    <w:multiLevelType w:val="hybridMultilevel"/>
    <w:tmpl w:val="F4CCCE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DAA7F00"/>
    <w:multiLevelType w:val="hybridMultilevel"/>
    <w:tmpl w:val="CF323E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DD61630"/>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32B5770B"/>
    <w:multiLevelType w:val="multilevel"/>
    <w:tmpl w:val="477CE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EB022D"/>
    <w:multiLevelType w:val="singleLevel"/>
    <w:tmpl w:val="1B864686"/>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352349C5"/>
    <w:multiLevelType w:val="hybridMultilevel"/>
    <w:tmpl w:val="55120B5A"/>
    <w:lvl w:ilvl="0" w:tplc="051C6216">
      <w:start w:val="15"/>
      <w:numFmt w:val="bullet"/>
      <w:lvlText w:val=""/>
      <w:lvlJc w:val="left"/>
      <w:pPr>
        <w:ind w:left="720" w:hanging="360"/>
      </w:pPr>
      <w:rPr>
        <w:rFonts w:ascii="Symbol" w:eastAsia="Calibr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B7F2587"/>
    <w:multiLevelType w:val="hybridMultilevel"/>
    <w:tmpl w:val="C26075A2"/>
    <w:lvl w:ilvl="0" w:tplc="2D80F154">
      <w:start w:val="1"/>
      <w:numFmt w:val="bullet"/>
      <w:lvlText w:val=""/>
      <w:lvlJc w:val="left"/>
      <w:pPr>
        <w:tabs>
          <w:tab w:val="num" w:pos="720"/>
        </w:tabs>
        <w:ind w:left="720" w:hanging="360"/>
      </w:pPr>
      <w:rPr>
        <w:rFonts w:ascii="Monotype Sorts" w:hAnsi="Monotype Sorts" w:hint="default"/>
      </w:rPr>
    </w:lvl>
    <w:lvl w:ilvl="1" w:tplc="D97886F0" w:tentative="1">
      <w:start w:val="1"/>
      <w:numFmt w:val="bullet"/>
      <w:lvlText w:val=""/>
      <w:lvlJc w:val="left"/>
      <w:pPr>
        <w:tabs>
          <w:tab w:val="num" w:pos="1440"/>
        </w:tabs>
        <w:ind w:left="1440" w:hanging="360"/>
      </w:pPr>
      <w:rPr>
        <w:rFonts w:ascii="Monotype Sorts" w:hAnsi="Monotype Sorts" w:hint="default"/>
      </w:rPr>
    </w:lvl>
    <w:lvl w:ilvl="2" w:tplc="368C0FF2" w:tentative="1">
      <w:start w:val="1"/>
      <w:numFmt w:val="bullet"/>
      <w:lvlText w:val=""/>
      <w:lvlJc w:val="left"/>
      <w:pPr>
        <w:tabs>
          <w:tab w:val="num" w:pos="2160"/>
        </w:tabs>
        <w:ind w:left="2160" w:hanging="360"/>
      </w:pPr>
      <w:rPr>
        <w:rFonts w:ascii="Monotype Sorts" w:hAnsi="Monotype Sorts" w:hint="default"/>
      </w:rPr>
    </w:lvl>
    <w:lvl w:ilvl="3" w:tplc="2A5C9072" w:tentative="1">
      <w:start w:val="1"/>
      <w:numFmt w:val="bullet"/>
      <w:lvlText w:val=""/>
      <w:lvlJc w:val="left"/>
      <w:pPr>
        <w:tabs>
          <w:tab w:val="num" w:pos="2880"/>
        </w:tabs>
        <w:ind w:left="2880" w:hanging="360"/>
      </w:pPr>
      <w:rPr>
        <w:rFonts w:ascii="Monotype Sorts" w:hAnsi="Monotype Sorts" w:hint="default"/>
      </w:rPr>
    </w:lvl>
    <w:lvl w:ilvl="4" w:tplc="EDC40536" w:tentative="1">
      <w:start w:val="1"/>
      <w:numFmt w:val="bullet"/>
      <w:lvlText w:val=""/>
      <w:lvlJc w:val="left"/>
      <w:pPr>
        <w:tabs>
          <w:tab w:val="num" w:pos="3600"/>
        </w:tabs>
        <w:ind w:left="3600" w:hanging="360"/>
      </w:pPr>
      <w:rPr>
        <w:rFonts w:ascii="Monotype Sorts" w:hAnsi="Monotype Sorts" w:hint="default"/>
      </w:rPr>
    </w:lvl>
    <w:lvl w:ilvl="5" w:tplc="62282E7C" w:tentative="1">
      <w:start w:val="1"/>
      <w:numFmt w:val="bullet"/>
      <w:lvlText w:val=""/>
      <w:lvlJc w:val="left"/>
      <w:pPr>
        <w:tabs>
          <w:tab w:val="num" w:pos="4320"/>
        </w:tabs>
        <w:ind w:left="4320" w:hanging="360"/>
      </w:pPr>
      <w:rPr>
        <w:rFonts w:ascii="Monotype Sorts" w:hAnsi="Monotype Sorts" w:hint="default"/>
      </w:rPr>
    </w:lvl>
    <w:lvl w:ilvl="6" w:tplc="B42A2DBE" w:tentative="1">
      <w:start w:val="1"/>
      <w:numFmt w:val="bullet"/>
      <w:lvlText w:val=""/>
      <w:lvlJc w:val="left"/>
      <w:pPr>
        <w:tabs>
          <w:tab w:val="num" w:pos="5040"/>
        </w:tabs>
        <w:ind w:left="5040" w:hanging="360"/>
      </w:pPr>
      <w:rPr>
        <w:rFonts w:ascii="Monotype Sorts" w:hAnsi="Monotype Sorts" w:hint="default"/>
      </w:rPr>
    </w:lvl>
    <w:lvl w:ilvl="7" w:tplc="36EEB548" w:tentative="1">
      <w:start w:val="1"/>
      <w:numFmt w:val="bullet"/>
      <w:lvlText w:val=""/>
      <w:lvlJc w:val="left"/>
      <w:pPr>
        <w:tabs>
          <w:tab w:val="num" w:pos="5760"/>
        </w:tabs>
        <w:ind w:left="5760" w:hanging="360"/>
      </w:pPr>
      <w:rPr>
        <w:rFonts w:ascii="Monotype Sorts" w:hAnsi="Monotype Sorts" w:hint="default"/>
      </w:rPr>
    </w:lvl>
    <w:lvl w:ilvl="8" w:tplc="13445912" w:tentative="1">
      <w:start w:val="1"/>
      <w:numFmt w:val="bullet"/>
      <w:lvlText w:val=""/>
      <w:lvlJc w:val="left"/>
      <w:pPr>
        <w:tabs>
          <w:tab w:val="num" w:pos="6480"/>
        </w:tabs>
        <w:ind w:left="6480" w:hanging="360"/>
      </w:pPr>
      <w:rPr>
        <w:rFonts w:ascii="Monotype Sorts" w:hAnsi="Monotype Sorts" w:hint="default"/>
      </w:rPr>
    </w:lvl>
  </w:abstractNum>
  <w:abstractNum w:abstractNumId="22" w15:restartNumberingAfterBreak="0">
    <w:nsid w:val="3BFD0623"/>
    <w:multiLevelType w:val="hybridMultilevel"/>
    <w:tmpl w:val="50A2CD8E"/>
    <w:lvl w:ilvl="0" w:tplc="6F94DA4E">
      <w:start w:val="1"/>
      <w:numFmt w:val="bullet"/>
      <w:pStyle w:val="Subbullet"/>
      <w:lvlText w:val=""/>
      <w:lvlJc w:val="left"/>
      <w:pPr>
        <w:tabs>
          <w:tab w:val="num" w:pos="5280"/>
        </w:tabs>
        <w:ind w:left="5280" w:hanging="360"/>
      </w:pPr>
      <w:rPr>
        <w:rFonts w:ascii="Symbol" w:hAnsi="Symbol" w:hint="default"/>
      </w:rPr>
    </w:lvl>
    <w:lvl w:ilvl="1" w:tplc="04090003" w:tentative="1">
      <w:start w:val="1"/>
      <w:numFmt w:val="bullet"/>
      <w:lvlText w:val="o"/>
      <w:lvlJc w:val="left"/>
      <w:pPr>
        <w:tabs>
          <w:tab w:val="num" w:pos="4200"/>
        </w:tabs>
        <w:ind w:left="4200" w:hanging="360"/>
      </w:pPr>
      <w:rPr>
        <w:rFonts w:ascii="Courier New" w:hAnsi="Courier New" w:cs="Courier New" w:hint="default"/>
      </w:rPr>
    </w:lvl>
    <w:lvl w:ilvl="2" w:tplc="04090005" w:tentative="1">
      <w:start w:val="1"/>
      <w:numFmt w:val="bullet"/>
      <w:lvlText w:val=""/>
      <w:lvlJc w:val="left"/>
      <w:pPr>
        <w:tabs>
          <w:tab w:val="num" w:pos="4920"/>
        </w:tabs>
        <w:ind w:left="4920" w:hanging="360"/>
      </w:pPr>
      <w:rPr>
        <w:rFonts w:ascii="Wingdings" w:hAnsi="Wingdings" w:hint="default"/>
      </w:rPr>
    </w:lvl>
    <w:lvl w:ilvl="3" w:tplc="04090001" w:tentative="1">
      <w:start w:val="1"/>
      <w:numFmt w:val="bullet"/>
      <w:lvlText w:val=""/>
      <w:lvlJc w:val="left"/>
      <w:pPr>
        <w:tabs>
          <w:tab w:val="num" w:pos="5640"/>
        </w:tabs>
        <w:ind w:left="5640" w:hanging="360"/>
      </w:pPr>
      <w:rPr>
        <w:rFonts w:ascii="Symbol" w:hAnsi="Symbol" w:hint="default"/>
      </w:rPr>
    </w:lvl>
    <w:lvl w:ilvl="4" w:tplc="04090003" w:tentative="1">
      <w:start w:val="1"/>
      <w:numFmt w:val="bullet"/>
      <w:lvlText w:val="o"/>
      <w:lvlJc w:val="left"/>
      <w:pPr>
        <w:tabs>
          <w:tab w:val="num" w:pos="6360"/>
        </w:tabs>
        <w:ind w:left="6360" w:hanging="360"/>
      </w:pPr>
      <w:rPr>
        <w:rFonts w:ascii="Courier New" w:hAnsi="Courier New" w:cs="Courier New" w:hint="default"/>
      </w:rPr>
    </w:lvl>
    <w:lvl w:ilvl="5" w:tplc="04090005" w:tentative="1">
      <w:start w:val="1"/>
      <w:numFmt w:val="bullet"/>
      <w:lvlText w:val=""/>
      <w:lvlJc w:val="left"/>
      <w:pPr>
        <w:tabs>
          <w:tab w:val="num" w:pos="7080"/>
        </w:tabs>
        <w:ind w:left="7080" w:hanging="360"/>
      </w:pPr>
      <w:rPr>
        <w:rFonts w:ascii="Wingdings" w:hAnsi="Wingdings" w:hint="default"/>
      </w:rPr>
    </w:lvl>
    <w:lvl w:ilvl="6" w:tplc="04090001" w:tentative="1">
      <w:start w:val="1"/>
      <w:numFmt w:val="bullet"/>
      <w:lvlText w:val=""/>
      <w:lvlJc w:val="left"/>
      <w:pPr>
        <w:tabs>
          <w:tab w:val="num" w:pos="7800"/>
        </w:tabs>
        <w:ind w:left="7800" w:hanging="360"/>
      </w:pPr>
      <w:rPr>
        <w:rFonts w:ascii="Symbol" w:hAnsi="Symbol" w:hint="default"/>
      </w:rPr>
    </w:lvl>
    <w:lvl w:ilvl="7" w:tplc="04090003" w:tentative="1">
      <w:start w:val="1"/>
      <w:numFmt w:val="bullet"/>
      <w:lvlText w:val="o"/>
      <w:lvlJc w:val="left"/>
      <w:pPr>
        <w:tabs>
          <w:tab w:val="num" w:pos="8520"/>
        </w:tabs>
        <w:ind w:left="8520" w:hanging="360"/>
      </w:pPr>
      <w:rPr>
        <w:rFonts w:ascii="Courier New" w:hAnsi="Courier New" w:cs="Courier New" w:hint="default"/>
      </w:rPr>
    </w:lvl>
    <w:lvl w:ilvl="8" w:tplc="04090005" w:tentative="1">
      <w:start w:val="1"/>
      <w:numFmt w:val="bullet"/>
      <w:lvlText w:val=""/>
      <w:lvlJc w:val="left"/>
      <w:pPr>
        <w:tabs>
          <w:tab w:val="num" w:pos="9240"/>
        </w:tabs>
        <w:ind w:left="9240" w:hanging="360"/>
      </w:pPr>
      <w:rPr>
        <w:rFonts w:ascii="Wingdings" w:hAnsi="Wingdings" w:hint="default"/>
      </w:rPr>
    </w:lvl>
  </w:abstractNum>
  <w:abstractNum w:abstractNumId="23" w15:restartNumberingAfterBreak="0">
    <w:nsid w:val="42934F79"/>
    <w:multiLevelType w:val="hybridMultilevel"/>
    <w:tmpl w:val="EF0A1B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41771A5"/>
    <w:multiLevelType w:val="hybridMultilevel"/>
    <w:tmpl w:val="426E084A"/>
    <w:lvl w:ilvl="0" w:tplc="69123918">
      <w:start w:val="1"/>
      <w:numFmt w:val="bullet"/>
      <w:lvlText w:val="•"/>
      <w:lvlJc w:val="left"/>
      <w:pPr>
        <w:tabs>
          <w:tab w:val="num" w:pos="720"/>
        </w:tabs>
        <w:ind w:left="720" w:hanging="360"/>
      </w:pPr>
      <w:rPr>
        <w:rFonts w:ascii="Times New Roman" w:hAnsi="Times New Roman" w:hint="default"/>
      </w:rPr>
    </w:lvl>
    <w:lvl w:ilvl="1" w:tplc="ADFACD26" w:tentative="1">
      <w:start w:val="1"/>
      <w:numFmt w:val="bullet"/>
      <w:lvlText w:val="•"/>
      <w:lvlJc w:val="left"/>
      <w:pPr>
        <w:tabs>
          <w:tab w:val="num" w:pos="1440"/>
        </w:tabs>
        <w:ind w:left="1440" w:hanging="360"/>
      </w:pPr>
      <w:rPr>
        <w:rFonts w:ascii="Times New Roman" w:hAnsi="Times New Roman" w:hint="default"/>
      </w:rPr>
    </w:lvl>
    <w:lvl w:ilvl="2" w:tplc="CD70D95E" w:tentative="1">
      <w:start w:val="1"/>
      <w:numFmt w:val="bullet"/>
      <w:lvlText w:val="•"/>
      <w:lvlJc w:val="left"/>
      <w:pPr>
        <w:tabs>
          <w:tab w:val="num" w:pos="2160"/>
        </w:tabs>
        <w:ind w:left="2160" w:hanging="360"/>
      </w:pPr>
      <w:rPr>
        <w:rFonts w:ascii="Times New Roman" w:hAnsi="Times New Roman" w:hint="default"/>
      </w:rPr>
    </w:lvl>
    <w:lvl w:ilvl="3" w:tplc="95880A40" w:tentative="1">
      <w:start w:val="1"/>
      <w:numFmt w:val="bullet"/>
      <w:lvlText w:val="•"/>
      <w:lvlJc w:val="left"/>
      <w:pPr>
        <w:tabs>
          <w:tab w:val="num" w:pos="2880"/>
        </w:tabs>
        <w:ind w:left="2880" w:hanging="360"/>
      </w:pPr>
      <w:rPr>
        <w:rFonts w:ascii="Times New Roman" w:hAnsi="Times New Roman" w:hint="default"/>
      </w:rPr>
    </w:lvl>
    <w:lvl w:ilvl="4" w:tplc="90B2947A" w:tentative="1">
      <w:start w:val="1"/>
      <w:numFmt w:val="bullet"/>
      <w:lvlText w:val="•"/>
      <w:lvlJc w:val="left"/>
      <w:pPr>
        <w:tabs>
          <w:tab w:val="num" w:pos="3600"/>
        </w:tabs>
        <w:ind w:left="3600" w:hanging="360"/>
      </w:pPr>
      <w:rPr>
        <w:rFonts w:ascii="Times New Roman" w:hAnsi="Times New Roman" w:hint="default"/>
      </w:rPr>
    </w:lvl>
    <w:lvl w:ilvl="5" w:tplc="8E805122" w:tentative="1">
      <w:start w:val="1"/>
      <w:numFmt w:val="bullet"/>
      <w:lvlText w:val="•"/>
      <w:lvlJc w:val="left"/>
      <w:pPr>
        <w:tabs>
          <w:tab w:val="num" w:pos="4320"/>
        </w:tabs>
        <w:ind w:left="4320" w:hanging="360"/>
      </w:pPr>
      <w:rPr>
        <w:rFonts w:ascii="Times New Roman" w:hAnsi="Times New Roman" w:hint="default"/>
      </w:rPr>
    </w:lvl>
    <w:lvl w:ilvl="6" w:tplc="F8BCCF8E" w:tentative="1">
      <w:start w:val="1"/>
      <w:numFmt w:val="bullet"/>
      <w:lvlText w:val="•"/>
      <w:lvlJc w:val="left"/>
      <w:pPr>
        <w:tabs>
          <w:tab w:val="num" w:pos="5040"/>
        </w:tabs>
        <w:ind w:left="5040" w:hanging="360"/>
      </w:pPr>
      <w:rPr>
        <w:rFonts w:ascii="Times New Roman" w:hAnsi="Times New Roman" w:hint="default"/>
      </w:rPr>
    </w:lvl>
    <w:lvl w:ilvl="7" w:tplc="2C94714C" w:tentative="1">
      <w:start w:val="1"/>
      <w:numFmt w:val="bullet"/>
      <w:lvlText w:val="•"/>
      <w:lvlJc w:val="left"/>
      <w:pPr>
        <w:tabs>
          <w:tab w:val="num" w:pos="5760"/>
        </w:tabs>
        <w:ind w:left="5760" w:hanging="360"/>
      </w:pPr>
      <w:rPr>
        <w:rFonts w:ascii="Times New Roman" w:hAnsi="Times New Roman" w:hint="default"/>
      </w:rPr>
    </w:lvl>
    <w:lvl w:ilvl="8" w:tplc="D792B406"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461253E5"/>
    <w:multiLevelType w:val="hybridMultilevel"/>
    <w:tmpl w:val="E4D2EF32"/>
    <w:lvl w:ilvl="0" w:tplc="14EA9D82">
      <w:start w:val="1"/>
      <w:numFmt w:val="bullet"/>
      <w:lvlText w:val="•"/>
      <w:lvlJc w:val="left"/>
      <w:pPr>
        <w:tabs>
          <w:tab w:val="num" w:pos="720"/>
        </w:tabs>
        <w:ind w:left="720" w:hanging="360"/>
      </w:pPr>
      <w:rPr>
        <w:rFonts w:ascii="Times New Roman" w:hAnsi="Times New Roman" w:hint="default"/>
      </w:rPr>
    </w:lvl>
    <w:lvl w:ilvl="1" w:tplc="27E499AC" w:tentative="1">
      <w:start w:val="1"/>
      <w:numFmt w:val="bullet"/>
      <w:lvlText w:val="•"/>
      <w:lvlJc w:val="left"/>
      <w:pPr>
        <w:tabs>
          <w:tab w:val="num" w:pos="1440"/>
        </w:tabs>
        <w:ind w:left="1440" w:hanging="360"/>
      </w:pPr>
      <w:rPr>
        <w:rFonts w:ascii="Times New Roman" w:hAnsi="Times New Roman" w:hint="default"/>
      </w:rPr>
    </w:lvl>
    <w:lvl w:ilvl="2" w:tplc="F6DE6380" w:tentative="1">
      <w:start w:val="1"/>
      <w:numFmt w:val="bullet"/>
      <w:lvlText w:val="•"/>
      <w:lvlJc w:val="left"/>
      <w:pPr>
        <w:tabs>
          <w:tab w:val="num" w:pos="2160"/>
        </w:tabs>
        <w:ind w:left="2160" w:hanging="360"/>
      </w:pPr>
      <w:rPr>
        <w:rFonts w:ascii="Times New Roman" w:hAnsi="Times New Roman" w:hint="default"/>
      </w:rPr>
    </w:lvl>
    <w:lvl w:ilvl="3" w:tplc="99FE176E" w:tentative="1">
      <w:start w:val="1"/>
      <w:numFmt w:val="bullet"/>
      <w:lvlText w:val="•"/>
      <w:lvlJc w:val="left"/>
      <w:pPr>
        <w:tabs>
          <w:tab w:val="num" w:pos="2880"/>
        </w:tabs>
        <w:ind w:left="2880" w:hanging="360"/>
      </w:pPr>
      <w:rPr>
        <w:rFonts w:ascii="Times New Roman" w:hAnsi="Times New Roman" w:hint="default"/>
      </w:rPr>
    </w:lvl>
    <w:lvl w:ilvl="4" w:tplc="1D6C32E8" w:tentative="1">
      <w:start w:val="1"/>
      <w:numFmt w:val="bullet"/>
      <w:lvlText w:val="•"/>
      <w:lvlJc w:val="left"/>
      <w:pPr>
        <w:tabs>
          <w:tab w:val="num" w:pos="3600"/>
        </w:tabs>
        <w:ind w:left="3600" w:hanging="360"/>
      </w:pPr>
      <w:rPr>
        <w:rFonts w:ascii="Times New Roman" w:hAnsi="Times New Roman" w:hint="default"/>
      </w:rPr>
    </w:lvl>
    <w:lvl w:ilvl="5" w:tplc="3E2A5B82" w:tentative="1">
      <w:start w:val="1"/>
      <w:numFmt w:val="bullet"/>
      <w:lvlText w:val="•"/>
      <w:lvlJc w:val="left"/>
      <w:pPr>
        <w:tabs>
          <w:tab w:val="num" w:pos="4320"/>
        </w:tabs>
        <w:ind w:left="4320" w:hanging="360"/>
      </w:pPr>
      <w:rPr>
        <w:rFonts w:ascii="Times New Roman" w:hAnsi="Times New Roman" w:hint="default"/>
      </w:rPr>
    </w:lvl>
    <w:lvl w:ilvl="6" w:tplc="1B42225E" w:tentative="1">
      <w:start w:val="1"/>
      <w:numFmt w:val="bullet"/>
      <w:lvlText w:val="•"/>
      <w:lvlJc w:val="left"/>
      <w:pPr>
        <w:tabs>
          <w:tab w:val="num" w:pos="5040"/>
        </w:tabs>
        <w:ind w:left="5040" w:hanging="360"/>
      </w:pPr>
      <w:rPr>
        <w:rFonts w:ascii="Times New Roman" w:hAnsi="Times New Roman" w:hint="default"/>
      </w:rPr>
    </w:lvl>
    <w:lvl w:ilvl="7" w:tplc="C9E29C94" w:tentative="1">
      <w:start w:val="1"/>
      <w:numFmt w:val="bullet"/>
      <w:lvlText w:val="•"/>
      <w:lvlJc w:val="left"/>
      <w:pPr>
        <w:tabs>
          <w:tab w:val="num" w:pos="5760"/>
        </w:tabs>
        <w:ind w:left="5760" w:hanging="360"/>
      </w:pPr>
      <w:rPr>
        <w:rFonts w:ascii="Times New Roman" w:hAnsi="Times New Roman" w:hint="default"/>
      </w:rPr>
    </w:lvl>
    <w:lvl w:ilvl="8" w:tplc="678A8346"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4F5E7EC7"/>
    <w:multiLevelType w:val="singleLevel"/>
    <w:tmpl w:val="945E689E"/>
    <w:lvl w:ilvl="0">
      <w:start w:val="1"/>
      <w:numFmt w:val="decimal"/>
      <w:lvlText w:val="%1."/>
      <w:lvlJc w:val="left"/>
      <w:pPr>
        <w:tabs>
          <w:tab w:val="num" w:pos="360"/>
        </w:tabs>
        <w:ind w:left="302" w:hanging="302"/>
      </w:pPr>
      <w:rPr>
        <w:rFonts w:ascii="Palatino" w:hAnsi="Palatino" w:hint="default"/>
      </w:rPr>
    </w:lvl>
  </w:abstractNum>
  <w:abstractNum w:abstractNumId="27" w15:restartNumberingAfterBreak="0">
    <w:nsid w:val="554E482C"/>
    <w:multiLevelType w:val="hybridMultilevel"/>
    <w:tmpl w:val="7CF429CC"/>
    <w:lvl w:ilvl="0" w:tplc="2BDAD41A">
      <w:start w:val="1"/>
      <w:numFmt w:val="decimal"/>
      <w:pStyle w:val="NumList"/>
      <w:lvlText w:val="%1."/>
      <w:lvlJc w:val="left"/>
      <w:pPr>
        <w:tabs>
          <w:tab w:val="num" w:pos="1800"/>
        </w:tabs>
        <w:ind w:left="1800" w:hanging="360"/>
      </w:pPr>
      <w:rPr>
        <w:rFont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A397C5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5C1438E9"/>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30" w15:restartNumberingAfterBreak="0">
    <w:nsid w:val="650707D7"/>
    <w:multiLevelType w:val="hybridMultilevel"/>
    <w:tmpl w:val="02A25326"/>
    <w:lvl w:ilvl="0" w:tplc="AC76C4C2">
      <w:start w:val="1"/>
      <w:numFmt w:val="bullet"/>
      <w:pStyle w:val="Bulletedpara"/>
      <w:lvlText w:val=""/>
      <w:lvlJc w:val="left"/>
      <w:pPr>
        <w:tabs>
          <w:tab w:val="num" w:pos="5160"/>
        </w:tabs>
        <w:ind w:left="5160" w:hanging="360"/>
      </w:pPr>
      <w:rPr>
        <w:rFonts w:ascii="Symbol" w:hAnsi="Symbol" w:hint="default"/>
        <w:color w:val="auto"/>
      </w:rPr>
    </w:lvl>
    <w:lvl w:ilvl="1" w:tplc="04090003" w:tentative="1">
      <w:start w:val="1"/>
      <w:numFmt w:val="bullet"/>
      <w:lvlText w:val="o"/>
      <w:lvlJc w:val="left"/>
      <w:pPr>
        <w:tabs>
          <w:tab w:val="num" w:pos="4800"/>
        </w:tabs>
        <w:ind w:left="4800" w:hanging="360"/>
      </w:pPr>
      <w:rPr>
        <w:rFonts w:ascii="Courier New" w:hAnsi="Courier New" w:cs="Courier New" w:hint="default"/>
      </w:rPr>
    </w:lvl>
    <w:lvl w:ilvl="2" w:tplc="04090005" w:tentative="1">
      <w:start w:val="1"/>
      <w:numFmt w:val="bullet"/>
      <w:lvlText w:val=""/>
      <w:lvlJc w:val="left"/>
      <w:pPr>
        <w:tabs>
          <w:tab w:val="num" w:pos="5520"/>
        </w:tabs>
        <w:ind w:left="5520" w:hanging="360"/>
      </w:pPr>
      <w:rPr>
        <w:rFonts w:ascii="Wingdings" w:hAnsi="Wingdings" w:hint="default"/>
      </w:rPr>
    </w:lvl>
    <w:lvl w:ilvl="3" w:tplc="04090001" w:tentative="1">
      <w:start w:val="1"/>
      <w:numFmt w:val="bullet"/>
      <w:lvlText w:val=""/>
      <w:lvlJc w:val="left"/>
      <w:pPr>
        <w:tabs>
          <w:tab w:val="num" w:pos="6240"/>
        </w:tabs>
        <w:ind w:left="6240" w:hanging="360"/>
      </w:pPr>
      <w:rPr>
        <w:rFonts w:ascii="Symbol" w:hAnsi="Symbol" w:hint="default"/>
      </w:rPr>
    </w:lvl>
    <w:lvl w:ilvl="4" w:tplc="04090003" w:tentative="1">
      <w:start w:val="1"/>
      <w:numFmt w:val="bullet"/>
      <w:lvlText w:val="o"/>
      <w:lvlJc w:val="left"/>
      <w:pPr>
        <w:tabs>
          <w:tab w:val="num" w:pos="6960"/>
        </w:tabs>
        <w:ind w:left="6960" w:hanging="360"/>
      </w:pPr>
      <w:rPr>
        <w:rFonts w:ascii="Courier New" w:hAnsi="Courier New" w:cs="Courier New" w:hint="default"/>
      </w:rPr>
    </w:lvl>
    <w:lvl w:ilvl="5" w:tplc="04090005" w:tentative="1">
      <w:start w:val="1"/>
      <w:numFmt w:val="bullet"/>
      <w:lvlText w:val=""/>
      <w:lvlJc w:val="left"/>
      <w:pPr>
        <w:tabs>
          <w:tab w:val="num" w:pos="7680"/>
        </w:tabs>
        <w:ind w:left="7680" w:hanging="360"/>
      </w:pPr>
      <w:rPr>
        <w:rFonts w:ascii="Wingdings" w:hAnsi="Wingdings" w:hint="default"/>
      </w:rPr>
    </w:lvl>
    <w:lvl w:ilvl="6" w:tplc="04090001" w:tentative="1">
      <w:start w:val="1"/>
      <w:numFmt w:val="bullet"/>
      <w:lvlText w:val=""/>
      <w:lvlJc w:val="left"/>
      <w:pPr>
        <w:tabs>
          <w:tab w:val="num" w:pos="8400"/>
        </w:tabs>
        <w:ind w:left="8400" w:hanging="360"/>
      </w:pPr>
      <w:rPr>
        <w:rFonts w:ascii="Symbol" w:hAnsi="Symbol" w:hint="default"/>
      </w:rPr>
    </w:lvl>
    <w:lvl w:ilvl="7" w:tplc="04090003" w:tentative="1">
      <w:start w:val="1"/>
      <w:numFmt w:val="bullet"/>
      <w:lvlText w:val="o"/>
      <w:lvlJc w:val="left"/>
      <w:pPr>
        <w:tabs>
          <w:tab w:val="num" w:pos="9120"/>
        </w:tabs>
        <w:ind w:left="9120" w:hanging="360"/>
      </w:pPr>
      <w:rPr>
        <w:rFonts w:ascii="Courier New" w:hAnsi="Courier New" w:cs="Courier New" w:hint="default"/>
      </w:rPr>
    </w:lvl>
    <w:lvl w:ilvl="8" w:tplc="04090005" w:tentative="1">
      <w:start w:val="1"/>
      <w:numFmt w:val="bullet"/>
      <w:lvlText w:val=""/>
      <w:lvlJc w:val="left"/>
      <w:pPr>
        <w:tabs>
          <w:tab w:val="num" w:pos="9840"/>
        </w:tabs>
        <w:ind w:left="9840" w:hanging="360"/>
      </w:pPr>
      <w:rPr>
        <w:rFonts w:ascii="Wingdings" w:hAnsi="Wingdings" w:hint="default"/>
      </w:rPr>
    </w:lvl>
  </w:abstractNum>
  <w:abstractNum w:abstractNumId="31" w15:restartNumberingAfterBreak="0">
    <w:nsid w:val="66C25DA6"/>
    <w:multiLevelType w:val="hybridMultilevel"/>
    <w:tmpl w:val="007036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C9D0612"/>
    <w:multiLevelType w:val="hybridMultilevel"/>
    <w:tmpl w:val="2AFECE24"/>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E7B2F1C"/>
    <w:multiLevelType w:val="singleLevel"/>
    <w:tmpl w:val="FFFFFFFF"/>
    <w:lvl w:ilvl="0">
      <w:start w:val="1"/>
      <w:numFmt w:val="bullet"/>
      <w:lvlText w:val=""/>
      <w:legacy w:legacy="1" w:legacySpace="0" w:legacyIndent="360"/>
      <w:lvlJc w:val="left"/>
      <w:pPr>
        <w:ind w:left="360" w:hanging="360"/>
      </w:pPr>
      <w:rPr>
        <w:rFonts w:ascii="Symbol" w:hAnsi="Symbol" w:hint="default"/>
      </w:rPr>
    </w:lvl>
  </w:abstractNum>
  <w:abstractNum w:abstractNumId="34" w15:restartNumberingAfterBreak="0">
    <w:nsid w:val="74164F38"/>
    <w:multiLevelType w:val="hybridMultilevel"/>
    <w:tmpl w:val="6C2C4E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B0F42762">
      <w:numFmt w:val="bullet"/>
      <w:lvlText w:val="•"/>
      <w:lvlJc w:val="left"/>
      <w:pPr>
        <w:ind w:left="2520" w:hanging="720"/>
      </w:pPr>
      <w:rPr>
        <w:rFonts w:ascii="Arial" w:eastAsia="Times New Roman" w:hAnsi="Arial" w:cs="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4EB1A21"/>
    <w:multiLevelType w:val="hybridMultilevel"/>
    <w:tmpl w:val="46EE9864"/>
    <w:lvl w:ilvl="0" w:tplc="0C090011">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6" w15:restartNumberingAfterBreak="0">
    <w:nsid w:val="7C3C533C"/>
    <w:multiLevelType w:val="hybridMultilevel"/>
    <w:tmpl w:val="03203CDE"/>
    <w:lvl w:ilvl="0" w:tplc="9280B7D2">
      <w:start w:val="1"/>
      <w:numFmt w:val="bullet"/>
      <w:lvlText w:val=""/>
      <w:lvlJc w:val="left"/>
      <w:pPr>
        <w:ind w:left="720" w:hanging="360"/>
      </w:pPr>
      <w:rPr>
        <w:rFonts w:ascii="Wingdings" w:hAnsi="Wingdings"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4"/>
  </w:num>
  <w:num w:numId="2">
    <w:abstractNumId w:val="26"/>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28"/>
  </w:num>
  <w:num w:numId="14">
    <w:abstractNumId w:val="17"/>
  </w:num>
  <w:num w:numId="15">
    <w:abstractNumId w:val="29"/>
  </w:num>
  <w:num w:numId="16">
    <w:abstractNumId w:val="30"/>
  </w:num>
  <w:num w:numId="17">
    <w:abstractNumId w:val="27"/>
  </w:num>
  <w:num w:numId="18">
    <w:abstractNumId w:val="13"/>
  </w:num>
  <w:num w:numId="19">
    <w:abstractNumId w:val="22"/>
  </w:num>
  <w:num w:numId="20">
    <w:abstractNumId w:val="11"/>
    <w:lvlOverride w:ilvl="0">
      <w:lvl w:ilvl="0">
        <w:start w:val="1"/>
        <w:numFmt w:val="bullet"/>
        <w:lvlText w:val=""/>
        <w:legacy w:legacy="1" w:legacySpace="0" w:legacyIndent="360"/>
        <w:lvlJc w:val="left"/>
        <w:pPr>
          <w:ind w:left="360" w:hanging="360"/>
        </w:pPr>
        <w:rPr>
          <w:rFonts w:ascii="Symbol" w:hAnsi="Symbol" w:hint="default"/>
        </w:rPr>
      </w:lvl>
    </w:lvlOverride>
  </w:num>
  <w:num w:numId="21">
    <w:abstractNumId w:val="33"/>
  </w:num>
  <w:num w:numId="22">
    <w:abstractNumId w:val="19"/>
  </w:num>
  <w:num w:numId="23">
    <w:abstractNumId w:val="0"/>
  </w:num>
  <w:num w:numId="24">
    <w:abstractNumId w:val="25"/>
  </w:num>
  <w:num w:numId="25">
    <w:abstractNumId w:val="35"/>
  </w:num>
  <w:num w:numId="26">
    <w:abstractNumId w:val="36"/>
  </w:num>
  <w:num w:numId="27">
    <w:abstractNumId w:val="20"/>
  </w:num>
  <w:num w:numId="28">
    <w:abstractNumId w:val="21"/>
  </w:num>
  <w:num w:numId="29">
    <w:abstractNumId w:val="18"/>
  </w:num>
  <w:num w:numId="30">
    <w:abstractNumId w:val="24"/>
  </w:num>
  <w:num w:numId="31">
    <w:abstractNumId w:val="32"/>
  </w:num>
  <w:num w:numId="32">
    <w:abstractNumId w:val="31"/>
  </w:num>
  <w:num w:numId="33">
    <w:abstractNumId w:val="34"/>
  </w:num>
  <w:num w:numId="34">
    <w:abstractNumId w:val="16"/>
  </w:num>
  <w:num w:numId="35">
    <w:abstractNumId w:val="15"/>
  </w:num>
  <w:num w:numId="36">
    <w:abstractNumId w:val="12"/>
  </w:num>
  <w:num w:numId="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704" w:allStyles="0" w:customStyles="0" w:latentStyles="1" w:stylesInUse="0" w:headingStyles="0" w:numberingStyles="0" w:tableStyles="0" w:directFormattingOnRuns="1" w:directFormattingOnParagraphs="1" w:directFormattingOnNumbering="1" w:directFormattingOnTables="0" w:clearFormatting="1" w:top3HeadingStyles="0" w:visibleStyles="0" w:alternateStyleNames="0"/>
  <w:defaultTabStop w:val="720"/>
  <w:hyphenationZone w:val="425"/>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Sabon LT Std&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p9v9spst9fr1efzp8p90x922fzxsfs2z0v&quot;&gt;CV Laslett&lt;record-ids&gt;&lt;item&gt;1&lt;/item&gt;&lt;item&gt;51&lt;/item&gt;&lt;item&gt;93&lt;/item&gt;&lt;/record-ids&gt;&lt;/item&gt;&lt;item db-id=&quot;xdaxpswrxetpx6ew00svvaxzssp25pfesxs2&quot;&gt;Jo&lt;record-ids&gt;&lt;item&gt;25&lt;/item&gt;&lt;item&gt;38&lt;/item&gt;&lt;item&gt;42&lt;/item&gt;&lt;item&gt;63&lt;/item&gt;&lt;item&gt;78&lt;/item&gt;&lt;/record-ids&gt;&lt;/item&gt;&lt;item db-id=&quot;xxevtwdwr9r0x3eaafv5e5xgp0rt5p0t0050&quot;&gt;Knee pain-Saved&lt;record-ids&gt;&lt;item&gt;8&lt;/item&gt;&lt;item&gt;10&lt;/item&gt;&lt;item&gt;13&lt;/item&gt;&lt;item&gt;17&lt;/item&gt;&lt;item&gt;23&lt;/item&gt;&lt;item&gt;44&lt;/item&gt;&lt;item&gt;45&lt;/item&gt;&lt;item&gt;62&lt;/item&gt;&lt;item&gt;63&lt;/item&gt;&lt;item&gt;67&lt;/item&gt;&lt;item&gt;72&lt;/item&gt;&lt;item&gt;79&lt;/item&gt;&lt;item&gt;90&lt;/item&gt;&lt;item&gt;140&lt;/item&gt;&lt;item&gt;216&lt;/item&gt;&lt;item&gt;230&lt;/item&gt;&lt;item&gt;232&lt;/item&gt;&lt;item&gt;288&lt;/item&gt;&lt;item&gt;293&lt;/item&gt;&lt;item&gt;298&lt;/item&gt;&lt;item&gt;321&lt;/item&gt;&lt;item&gt;348&lt;/item&gt;&lt;item&gt;361&lt;/item&gt;&lt;item&gt;362&lt;/item&gt;&lt;item&gt;364&lt;/item&gt;&lt;item&gt;366&lt;/item&gt;&lt;item&gt;396&lt;/item&gt;&lt;item&gt;468&lt;/item&gt;&lt;item&gt;470&lt;/item&gt;&lt;item&gt;472&lt;/item&gt;&lt;item&gt;473&lt;/item&gt;&lt;item&gt;474&lt;/item&gt;&lt;item&gt;476&lt;/item&gt;&lt;item&gt;477&lt;/item&gt;&lt;item&gt;481&lt;/item&gt;&lt;item&gt;482&lt;/item&gt;&lt;item&gt;485&lt;/item&gt;&lt;item&gt;507&lt;/item&gt;&lt;item&gt;508&lt;/item&gt;&lt;item&gt;517&lt;/item&gt;&lt;item&gt;523&lt;/item&gt;&lt;item&gt;527&lt;/item&gt;&lt;item&gt;531&lt;/item&gt;&lt;item&gt;533&lt;/item&gt;&lt;item&gt;535&lt;/item&gt;&lt;item&gt;538&lt;/item&gt;&lt;item&gt;569&lt;/item&gt;&lt;item&gt;571&lt;/item&gt;&lt;item&gt;573&lt;/item&gt;&lt;item&gt;574&lt;/item&gt;&lt;item&gt;576&lt;/item&gt;&lt;item&gt;577&lt;/item&gt;&lt;item&gt;578&lt;/item&gt;&lt;item&gt;579&lt;/item&gt;&lt;item&gt;580&lt;/item&gt;&lt;item&gt;581&lt;/item&gt;&lt;item&gt;582&lt;/item&gt;&lt;item&gt;594&lt;/item&gt;&lt;item&gt;595&lt;/item&gt;&lt;item&gt;596&lt;/item&gt;&lt;item&gt;598&lt;/item&gt;&lt;item&gt;599&lt;/item&gt;&lt;item&gt;600&lt;/item&gt;&lt;item&gt;601&lt;/item&gt;&lt;item&gt;602&lt;/item&gt;&lt;item&gt;603&lt;/item&gt;&lt;item&gt;604&lt;/item&gt;&lt;item&gt;605&lt;/item&gt;&lt;item&gt;606&lt;/item&gt;&lt;item&gt;607&lt;/item&gt;&lt;item&gt;608&lt;/item&gt;&lt;item&gt;609&lt;/item&gt;&lt;item&gt;610&lt;/item&gt;&lt;item&gt;611&lt;/item&gt;&lt;/record-ids&gt;&lt;/item&gt;&lt;/Libraries&gt;"/>
  </w:docVars>
  <w:rsids>
    <w:rsidRoot w:val="00997E32"/>
    <w:rsid w:val="0000175D"/>
    <w:rsid w:val="00001B3B"/>
    <w:rsid w:val="000052C5"/>
    <w:rsid w:val="00007889"/>
    <w:rsid w:val="000162A4"/>
    <w:rsid w:val="00016644"/>
    <w:rsid w:val="00017D46"/>
    <w:rsid w:val="00032A15"/>
    <w:rsid w:val="00041CA8"/>
    <w:rsid w:val="00045441"/>
    <w:rsid w:val="00051DE9"/>
    <w:rsid w:val="0005284A"/>
    <w:rsid w:val="0005649B"/>
    <w:rsid w:val="00060DA9"/>
    <w:rsid w:val="00062E8E"/>
    <w:rsid w:val="000776E9"/>
    <w:rsid w:val="000818CE"/>
    <w:rsid w:val="00085EED"/>
    <w:rsid w:val="00086B18"/>
    <w:rsid w:val="00091B14"/>
    <w:rsid w:val="00094B0C"/>
    <w:rsid w:val="000968F4"/>
    <w:rsid w:val="00097765"/>
    <w:rsid w:val="000A1383"/>
    <w:rsid w:val="000A2A25"/>
    <w:rsid w:val="000B4FC5"/>
    <w:rsid w:val="000C58F7"/>
    <w:rsid w:val="000C5FB5"/>
    <w:rsid w:val="000D22DE"/>
    <w:rsid w:val="000D4804"/>
    <w:rsid w:val="000D6099"/>
    <w:rsid w:val="000D631B"/>
    <w:rsid w:val="000E0A8C"/>
    <w:rsid w:val="000E7124"/>
    <w:rsid w:val="000F0BCC"/>
    <w:rsid w:val="000F2D74"/>
    <w:rsid w:val="000F32A7"/>
    <w:rsid w:val="000F7F38"/>
    <w:rsid w:val="00105D68"/>
    <w:rsid w:val="00106EB8"/>
    <w:rsid w:val="00112EB9"/>
    <w:rsid w:val="00114E6D"/>
    <w:rsid w:val="001171A8"/>
    <w:rsid w:val="00117588"/>
    <w:rsid w:val="00120892"/>
    <w:rsid w:val="00124A9F"/>
    <w:rsid w:val="001254C7"/>
    <w:rsid w:val="001261AB"/>
    <w:rsid w:val="00131A00"/>
    <w:rsid w:val="001332DB"/>
    <w:rsid w:val="001368FF"/>
    <w:rsid w:val="00140C26"/>
    <w:rsid w:val="001414E9"/>
    <w:rsid w:val="0014364E"/>
    <w:rsid w:val="001504A1"/>
    <w:rsid w:val="00151DF0"/>
    <w:rsid w:val="00153A33"/>
    <w:rsid w:val="0016181F"/>
    <w:rsid w:val="001657E7"/>
    <w:rsid w:val="00167EED"/>
    <w:rsid w:val="0017362D"/>
    <w:rsid w:val="00173B49"/>
    <w:rsid w:val="00175B55"/>
    <w:rsid w:val="001846DD"/>
    <w:rsid w:val="00196722"/>
    <w:rsid w:val="001A12C8"/>
    <w:rsid w:val="001A4761"/>
    <w:rsid w:val="001A6250"/>
    <w:rsid w:val="001A71B5"/>
    <w:rsid w:val="001B08B3"/>
    <w:rsid w:val="001C3A2D"/>
    <w:rsid w:val="001C7FF3"/>
    <w:rsid w:val="001D0A94"/>
    <w:rsid w:val="001E0753"/>
    <w:rsid w:val="001E0D79"/>
    <w:rsid w:val="001E7026"/>
    <w:rsid w:val="001F53B9"/>
    <w:rsid w:val="002011C7"/>
    <w:rsid w:val="002027ED"/>
    <w:rsid w:val="00204511"/>
    <w:rsid w:val="002059E3"/>
    <w:rsid w:val="00206BA5"/>
    <w:rsid w:val="0020742E"/>
    <w:rsid w:val="002144F9"/>
    <w:rsid w:val="00220734"/>
    <w:rsid w:val="00220F14"/>
    <w:rsid w:val="002228EB"/>
    <w:rsid w:val="00225E36"/>
    <w:rsid w:val="0022693E"/>
    <w:rsid w:val="0023380E"/>
    <w:rsid w:val="00234617"/>
    <w:rsid w:val="00235E35"/>
    <w:rsid w:val="00237BD9"/>
    <w:rsid w:val="00245EB7"/>
    <w:rsid w:val="0024625E"/>
    <w:rsid w:val="0025353C"/>
    <w:rsid w:val="002553BE"/>
    <w:rsid w:val="00260419"/>
    <w:rsid w:val="002640D8"/>
    <w:rsid w:val="0026472C"/>
    <w:rsid w:val="00264BE4"/>
    <w:rsid w:val="002667F7"/>
    <w:rsid w:val="00267509"/>
    <w:rsid w:val="00267517"/>
    <w:rsid w:val="0027079E"/>
    <w:rsid w:val="00272EBD"/>
    <w:rsid w:val="00280395"/>
    <w:rsid w:val="00282041"/>
    <w:rsid w:val="00291537"/>
    <w:rsid w:val="002A3705"/>
    <w:rsid w:val="002B68FA"/>
    <w:rsid w:val="002C065B"/>
    <w:rsid w:val="002C103C"/>
    <w:rsid w:val="002C2114"/>
    <w:rsid w:val="002C479E"/>
    <w:rsid w:val="002C5480"/>
    <w:rsid w:val="002C7B75"/>
    <w:rsid w:val="002D6ABB"/>
    <w:rsid w:val="002D744E"/>
    <w:rsid w:val="002D794E"/>
    <w:rsid w:val="002E1DD0"/>
    <w:rsid w:val="002E5003"/>
    <w:rsid w:val="002E5661"/>
    <w:rsid w:val="002E5793"/>
    <w:rsid w:val="002E5A7B"/>
    <w:rsid w:val="002E722A"/>
    <w:rsid w:val="002E7673"/>
    <w:rsid w:val="002E792A"/>
    <w:rsid w:val="002F49B4"/>
    <w:rsid w:val="002F6E4D"/>
    <w:rsid w:val="0030031A"/>
    <w:rsid w:val="003014A5"/>
    <w:rsid w:val="00302C8E"/>
    <w:rsid w:val="00305F28"/>
    <w:rsid w:val="0030775E"/>
    <w:rsid w:val="00307C92"/>
    <w:rsid w:val="00313334"/>
    <w:rsid w:val="003135B6"/>
    <w:rsid w:val="00313B72"/>
    <w:rsid w:val="00334943"/>
    <w:rsid w:val="00343AC3"/>
    <w:rsid w:val="00344782"/>
    <w:rsid w:val="00372655"/>
    <w:rsid w:val="003833B7"/>
    <w:rsid w:val="003868AA"/>
    <w:rsid w:val="0038749E"/>
    <w:rsid w:val="003905F6"/>
    <w:rsid w:val="00391117"/>
    <w:rsid w:val="00392843"/>
    <w:rsid w:val="003B1103"/>
    <w:rsid w:val="003B6E09"/>
    <w:rsid w:val="003C02F9"/>
    <w:rsid w:val="003C30AB"/>
    <w:rsid w:val="003D034D"/>
    <w:rsid w:val="003E1ED0"/>
    <w:rsid w:val="003E3589"/>
    <w:rsid w:val="003E3B3D"/>
    <w:rsid w:val="003F055F"/>
    <w:rsid w:val="003F2C9B"/>
    <w:rsid w:val="003F51EE"/>
    <w:rsid w:val="003F6B08"/>
    <w:rsid w:val="003F7352"/>
    <w:rsid w:val="00400253"/>
    <w:rsid w:val="0040095A"/>
    <w:rsid w:val="004045F2"/>
    <w:rsid w:val="004062B1"/>
    <w:rsid w:val="00410BB4"/>
    <w:rsid w:val="00412A7C"/>
    <w:rsid w:val="0041414D"/>
    <w:rsid w:val="0041483C"/>
    <w:rsid w:val="00414BCE"/>
    <w:rsid w:val="004211AC"/>
    <w:rsid w:val="0042271F"/>
    <w:rsid w:val="0042299A"/>
    <w:rsid w:val="00423A56"/>
    <w:rsid w:val="004279BF"/>
    <w:rsid w:val="004325F7"/>
    <w:rsid w:val="0043436B"/>
    <w:rsid w:val="00434D81"/>
    <w:rsid w:val="00436469"/>
    <w:rsid w:val="00442C26"/>
    <w:rsid w:val="004524D3"/>
    <w:rsid w:val="00453F6B"/>
    <w:rsid w:val="0045538C"/>
    <w:rsid w:val="004605F1"/>
    <w:rsid w:val="00461271"/>
    <w:rsid w:val="00465C0E"/>
    <w:rsid w:val="004668A5"/>
    <w:rsid w:val="00466B5A"/>
    <w:rsid w:val="00471C6E"/>
    <w:rsid w:val="0048005E"/>
    <w:rsid w:val="004802B6"/>
    <w:rsid w:val="00480614"/>
    <w:rsid w:val="0048074D"/>
    <w:rsid w:val="004816AA"/>
    <w:rsid w:val="00484984"/>
    <w:rsid w:val="004853D7"/>
    <w:rsid w:val="00485E11"/>
    <w:rsid w:val="004867DC"/>
    <w:rsid w:val="004B5F64"/>
    <w:rsid w:val="004B6A9D"/>
    <w:rsid w:val="004B7F8D"/>
    <w:rsid w:val="004C15D3"/>
    <w:rsid w:val="004C275F"/>
    <w:rsid w:val="004C371F"/>
    <w:rsid w:val="004C6E0F"/>
    <w:rsid w:val="004C709D"/>
    <w:rsid w:val="004D70E6"/>
    <w:rsid w:val="004D749A"/>
    <w:rsid w:val="004D753F"/>
    <w:rsid w:val="004D7DD6"/>
    <w:rsid w:val="004E07AE"/>
    <w:rsid w:val="004E4FF9"/>
    <w:rsid w:val="004E598F"/>
    <w:rsid w:val="004E6EE5"/>
    <w:rsid w:val="004E7F40"/>
    <w:rsid w:val="004F1C8B"/>
    <w:rsid w:val="004F3CD4"/>
    <w:rsid w:val="004F481E"/>
    <w:rsid w:val="004F7F4B"/>
    <w:rsid w:val="005019BC"/>
    <w:rsid w:val="0050302E"/>
    <w:rsid w:val="005060A6"/>
    <w:rsid w:val="00506F1C"/>
    <w:rsid w:val="00507BF6"/>
    <w:rsid w:val="00520CAF"/>
    <w:rsid w:val="00523687"/>
    <w:rsid w:val="0052588D"/>
    <w:rsid w:val="005267DC"/>
    <w:rsid w:val="00526D48"/>
    <w:rsid w:val="005356FA"/>
    <w:rsid w:val="0056007F"/>
    <w:rsid w:val="00565FF7"/>
    <w:rsid w:val="005663D1"/>
    <w:rsid w:val="0057072B"/>
    <w:rsid w:val="005710C2"/>
    <w:rsid w:val="00573145"/>
    <w:rsid w:val="005742F7"/>
    <w:rsid w:val="0057529D"/>
    <w:rsid w:val="00576469"/>
    <w:rsid w:val="00577C1D"/>
    <w:rsid w:val="0058647C"/>
    <w:rsid w:val="00587B44"/>
    <w:rsid w:val="00595946"/>
    <w:rsid w:val="0059710C"/>
    <w:rsid w:val="005977CF"/>
    <w:rsid w:val="005A13C7"/>
    <w:rsid w:val="005A3559"/>
    <w:rsid w:val="005A5506"/>
    <w:rsid w:val="005A766C"/>
    <w:rsid w:val="005B1C35"/>
    <w:rsid w:val="005B2031"/>
    <w:rsid w:val="005B2A72"/>
    <w:rsid w:val="005B3981"/>
    <w:rsid w:val="005C0435"/>
    <w:rsid w:val="005C097B"/>
    <w:rsid w:val="005C1920"/>
    <w:rsid w:val="005C7687"/>
    <w:rsid w:val="005D508E"/>
    <w:rsid w:val="005D5B54"/>
    <w:rsid w:val="005D77B4"/>
    <w:rsid w:val="005E3EEF"/>
    <w:rsid w:val="005E6931"/>
    <w:rsid w:val="005E75A5"/>
    <w:rsid w:val="005F186A"/>
    <w:rsid w:val="005F27AB"/>
    <w:rsid w:val="005F4713"/>
    <w:rsid w:val="005F48DF"/>
    <w:rsid w:val="005F6DC2"/>
    <w:rsid w:val="006003EC"/>
    <w:rsid w:val="006035E9"/>
    <w:rsid w:val="006216D1"/>
    <w:rsid w:val="00624B60"/>
    <w:rsid w:val="00630FCB"/>
    <w:rsid w:val="0063150D"/>
    <w:rsid w:val="00632226"/>
    <w:rsid w:val="00640513"/>
    <w:rsid w:val="006522AE"/>
    <w:rsid w:val="00653322"/>
    <w:rsid w:val="006608E1"/>
    <w:rsid w:val="00661267"/>
    <w:rsid w:val="0066673B"/>
    <w:rsid w:val="00673226"/>
    <w:rsid w:val="006742C2"/>
    <w:rsid w:val="006752AA"/>
    <w:rsid w:val="00683A2A"/>
    <w:rsid w:val="00686CC3"/>
    <w:rsid w:val="00686FF2"/>
    <w:rsid w:val="0069082E"/>
    <w:rsid w:val="006A104A"/>
    <w:rsid w:val="006A3C5D"/>
    <w:rsid w:val="006A3D3D"/>
    <w:rsid w:val="006B5416"/>
    <w:rsid w:val="006B659B"/>
    <w:rsid w:val="006B6E80"/>
    <w:rsid w:val="006C74AB"/>
    <w:rsid w:val="006E0922"/>
    <w:rsid w:val="006E14F2"/>
    <w:rsid w:val="006E17F1"/>
    <w:rsid w:val="006E2F18"/>
    <w:rsid w:val="006F1C97"/>
    <w:rsid w:val="006F1FC1"/>
    <w:rsid w:val="00701A01"/>
    <w:rsid w:val="00703563"/>
    <w:rsid w:val="00704BCB"/>
    <w:rsid w:val="007076CC"/>
    <w:rsid w:val="00713CAD"/>
    <w:rsid w:val="007176F2"/>
    <w:rsid w:val="007221DA"/>
    <w:rsid w:val="00722280"/>
    <w:rsid w:val="007243E1"/>
    <w:rsid w:val="007319E1"/>
    <w:rsid w:val="00750D2F"/>
    <w:rsid w:val="00752813"/>
    <w:rsid w:val="00754970"/>
    <w:rsid w:val="0076354C"/>
    <w:rsid w:val="00763916"/>
    <w:rsid w:val="00764475"/>
    <w:rsid w:val="00767020"/>
    <w:rsid w:val="00773E68"/>
    <w:rsid w:val="00784878"/>
    <w:rsid w:val="00785970"/>
    <w:rsid w:val="00787E23"/>
    <w:rsid w:val="00791285"/>
    <w:rsid w:val="00792340"/>
    <w:rsid w:val="00794510"/>
    <w:rsid w:val="00794B1D"/>
    <w:rsid w:val="00795F77"/>
    <w:rsid w:val="007A00E6"/>
    <w:rsid w:val="007A5427"/>
    <w:rsid w:val="007C1EA0"/>
    <w:rsid w:val="007C29E2"/>
    <w:rsid w:val="007C473A"/>
    <w:rsid w:val="007C58F0"/>
    <w:rsid w:val="007D2728"/>
    <w:rsid w:val="007D3172"/>
    <w:rsid w:val="007D3F96"/>
    <w:rsid w:val="007D5067"/>
    <w:rsid w:val="007D689A"/>
    <w:rsid w:val="007E1E82"/>
    <w:rsid w:val="007E5AAB"/>
    <w:rsid w:val="007F04EF"/>
    <w:rsid w:val="007F0800"/>
    <w:rsid w:val="007F665F"/>
    <w:rsid w:val="00800E22"/>
    <w:rsid w:val="008029FF"/>
    <w:rsid w:val="008032E6"/>
    <w:rsid w:val="008037AB"/>
    <w:rsid w:val="00803D33"/>
    <w:rsid w:val="00806F20"/>
    <w:rsid w:val="0080788A"/>
    <w:rsid w:val="0081137E"/>
    <w:rsid w:val="0081388F"/>
    <w:rsid w:val="008173EB"/>
    <w:rsid w:val="00822CAA"/>
    <w:rsid w:val="0082710F"/>
    <w:rsid w:val="008274C6"/>
    <w:rsid w:val="00833FA7"/>
    <w:rsid w:val="00834D10"/>
    <w:rsid w:val="00845954"/>
    <w:rsid w:val="00845F85"/>
    <w:rsid w:val="00846B14"/>
    <w:rsid w:val="008519C9"/>
    <w:rsid w:val="008537AF"/>
    <w:rsid w:val="0085715B"/>
    <w:rsid w:val="00861437"/>
    <w:rsid w:val="00863FEF"/>
    <w:rsid w:val="00865BA3"/>
    <w:rsid w:val="00867BC2"/>
    <w:rsid w:val="00874934"/>
    <w:rsid w:val="00881A1D"/>
    <w:rsid w:val="00881DCA"/>
    <w:rsid w:val="00882301"/>
    <w:rsid w:val="008900C8"/>
    <w:rsid w:val="008916D0"/>
    <w:rsid w:val="008928E6"/>
    <w:rsid w:val="0089699D"/>
    <w:rsid w:val="008A4241"/>
    <w:rsid w:val="008A51DD"/>
    <w:rsid w:val="008A57D6"/>
    <w:rsid w:val="008A7730"/>
    <w:rsid w:val="008A7812"/>
    <w:rsid w:val="008C3996"/>
    <w:rsid w:val="008C42BB"/>
    <w:rsid w:val="008C6DE2"/>
    <w:rsid w:val="008C7B59"/>
    <w:rsid w:val="008D426F"/>
    <w:rsid w:val="008E0B90"/>
    <w:rsid w:val="008E15E4"/>
    <w:rsid w:val="008E1A70"/>
    <w:rsid w:val="008E52FA"/>
    <w:rsid w:val="008F1865"/>
    <w:rsid w:val="008F1D90"/>
    <w:rsid w:val="00906922"/>
    <w:rsid w:val="00922080"/>
    <w:rsid w:val="00927BF8"/>
    <w:rsid w:val="0093105E"/>
    <w:rsid w:val="00935541"/>
    <w:rsid w:val="00943F8C"/>
    <w:rsid w:val="00944610"/>
    <w:rsid w:val="009450AA"/>
    <w:rsid w:val="00950438"/>
    <w:rsid w:val="00951152"/>
    <w:rsid w:val="009530E9"/>
    <w:rsid w:val="00953B53"/>
    <w:rsid w:val="00954881"/>
    <w:rsid w:val="0096125C"/>
    <w:rsid w:val="00962AAB"/>
    <w:rsid w:val="009634DE"/>
    <w:rsid w:val="00967443"/>
    <w:rsid w:val="00967D9B"/>
    <w:rsid w:val="009734CB"/>
    <w:rsid w:val="009757C6"/>
    <w:rsid w:val="009777EA"/>
    <w:rsid w:val="00986437"/>
    <w:rsid w:val="0098719A"/>
    <w:rsid w:val="0099554E"/>
    <w:rsid w:val="00997E32"/>
    <w:rsid w:val="009A0F98"/>
    <w:rsid w:val="009A5A44"/>
    <w:rsid w:val="009B05B8"/>
    <w:rsid w:val="009B300F"/>
    <w:rsid w:val="009B3970"/>
    <w:rsid w:val="009C109E"/>
    <w:rsid w:val="009C33BB"/>
    <w:rsid w:val="009C4BA6"/>
    <w:rsid w:val="009C5F4C"/>
    <w:rsid w:val="009D11CB"/>
    <w:rsid w:val="009D1992"/>
    <w:rsid w:val="009D37AB"/>
    <w:rsid w:val="009E1782"/>
    <w:rsid w:val="009E28F8"/>
    <w:rsid w:val="009E56CE"/>
    <w:rsid w:val="009E64E9"/>
    <w:rsid w:val="009E74D5"/>
    <w:rsid w:val="009F1FC0"/>
    <w:rsid w:val="009F3557"/>
    <w:rsid w:val="009F4372"/>
    <w:rsid w:val="009F6EA1"/>
    <w:rsid w:val="00A02D5D"/>
    <w:rsid w:val="00A05D02"/>
    <w:rsid w:val="00A104ED"/>
    <w:rsid w:val="00A108FC"/>
    <w:rsid w:val="00A13798"/>
    <w:rsid w:val="00A15855"/>
    <w:rsid w:val="00A159B9"/>
    <w:rsid w:val="00A163C1"/>
    <w:rsid w:val="00A209DE"/>
    <w:rsid w:val="00A22888"/>
    <w:rsid w:val="00A475F6"/>
    <w:rsid w:val="00A51EEC"/>
    <w:rsid w:val="00A5277C"/>
    <w:rsid w:val="00A53E9E"/>
    <w:rsid w:val="00A573AB"/>
    <w:rsid w:val="00A6126D"/>
    <w:rsid w:val="00A64C13"/>
    <w:rsid w:val="00A66F67"/>
    <w:rsid w:val="00A673DF"/>
    <w:rsid w:val="00A71B4B"/>
    <w:rsid w:val="00A749B7"/>
    <w:rsid w:val="00A76F7B"/>
    <w:rsid w:val="00A85C39"/>
    <w:rsid w:val="00A90C53"/>
    <w:rsid w:val="00A92EE7"/>
    <w:rsid w:val="00AA17E9"/>
    <w:rsid w:val="00AA2025"/>
    <w:rsid w:val="00AA5431"/>
    <w:rsid w:val="00AA7F45"/>
    <w:rsid w:val="00AB38AB"/>
    <w:rsid w:val="00AB3B2A"/>
    <w:rsid w:val="00AB5C87"/>
    <w:rsid w:val="00AB66B0"/>
    <w:rsid w:val="00AB7391"/>
    <w:rsid w:val="00AC0215"/>
    <w:rsid w:val="00AC4751"/>
    <w:rsid w:val="00AC745F"/>
    <w:rsid w:val="00AD00BF"/>
    <w:rsid w:val="00AE16EB"/>
    <w:rsid w:val="00AE2CA3"/>
    <w:rsid w:val="00AF783B"/>
    <w:rsid w:val="00B00530"/>
    <w:rsid w:val="00B04A76"/>
    <w:rsid w:val="00B10014"/>
    <w:rsid w:val="00B134EC"/>
    <w:rsid w:val="00B26185"/>
    <w:rsid w:val="00B3072A"/>
    <w:rsid w:val="00B30F52"/>
    <w:rsid w:val="00B3394A"/>
    <w:rsid w:val="00B358F3"/>
    <w:rsid w:val="00B3740E"/>
    <w:rsid w:val="00B50E12"/>
    <w:rsid w:val="00B51627"/>
    <w:rsid w:val="00B62BEB"/>
    <w:rsid w:val="00B64557"/>
    <w:rsid w:val="00B813CA"/>
    <w:rsid w:val="00B85F67"/>
    <w:rsid w:val="00B871AE"/>
    <w:rsid w:val="00B90B31"/>
    <w:rsid w:val="00B963E1"/>
    <w:rsid w:val="00B96F12"/>
    <w:rsid w:val="00BA23F0"/>
    <w:rsid w:val="00BA38F3"/>
    <w:rsid w:val="00BA67FE"/>
    <w:rsid w:val="00BA6879"/>
    <w:rsid w:val="00BA6DCA"/>
    <w:rsid w:val="00BA770F"/>
    <w:rsid w:val="00BB4AD6"/>
    <w:rsid w:val="00BC0395"/>
    <w:rsid w:val="00BC30DF"/>
    <w:rsid w:val="00BD01CF"/>
    <w:rsid w:val="00BD0D40"/>
    <w:rsid w:val="00BD12C4"/>
    <w:rsid w:val="00BD48B6"/>
    <w:rsid w:val="00BD4F59"/>
    <w:rsid w:val="00BE0036"/>
    <w:rsid w:val="00BE2006"/>
    <w:rsid w:val="00BF6CE2"/>
    <w:rsid w:val="00C00115"/>
    <w:rsid w:val="00C03980"/>
    <w:rsid w:val="00C054B1"/>
    <w:rsid w:val="00C118DC"/>
    <w:rsid w:val="00C13FE5"/>
    <w:rsid w:val="00C16277"/>
    <w:rsid w:val="00C2053F"/>
    <w:rsid w:val="00C20611"/>
    <w:rsid w:val="00C20CF8"/>
    <w:rsid w:val="00C21A29"/>
    <w:rsid w:val="00C23722"/>
    <w:rsid w:val="00C23F33"/>
    <w:rsid w:val="00C251DD"/>
    <w:rsid w:val="00C25835"/>
    <w:rsid w:val="00C26DBC"/>
    <w:rsid w:val="00C27F2A"/>
    <w:rsid w:val="00C31B95"/>
    <w:rsid w:val="00C32569"/>
    <w:rsid w:val="00C342A1"/>
    <w:rsid w:val="00C47BC6"/>
    <w:rsid w:val="00C50231"/>
    <w:rsid w:val="00C53A33"/>
    <w:rsid w:val="00C56669"/>
    <w:rsid w:val="00C5713E"/>
    <w:rsid w:val="00C57A73"/>
    <w:rsid w:val="00C71543"/>
    <w:rsid w:val="00C733AF"/>
    <w:rsid w:val="00C75F2C"/>
    <w:rsid w:val="00C7656A"/>
    <w:rsid w:val="00C80C8A"/>
    <w:rsid w:val="00C80E0B"/>
    <w:rsid w:val="00C8124D"/>
    <w:rsid w:val="00C848F7"/>
    <w:rsid w:val="00C86206"/>
    <w:rsid w:val="00C86FB7"/>
    <w:rsid w:val="00C87BA1"/>
    <w:rsid w:val="00C90792"/>
    <w:rsid w:val="00C90850"/>
    <w:rsid w:val="00C90E31"/>
    <w:rsid w:val="00C953AF"/>
    <w:rsid w:val="00C9550B"/>
    <w:rsid w:val="00C96ACE"/>
    <w:rsid w:val="00CA7B9E"/>
    <w:rsid w:val="00CB0E56"/>
    <w:rsid w:val="00CB6F10"/>
    <w:rsid w:val="00CC17BB"/>
    <w:rsid w:val="00CC5DE4"/>
    <w:rsid w:val="00CC6010"/>
    <w:rsid w:val="00CD2AC2"/>
    <w:rsid w:val="00CD3637"/>
    <w:rsid w:val="00CD3B8C"/>
    <w:rsid w:val="00CD5E06"/>
    <w:rsid w:val="00CE0ADF"/>
    <w:rsid w:val="00CE7E5D"/>
    <w:rsid w:val="00CF0006"/>
    <w:rsid w:val="00CF1E24"/>
    <w:rsid w:val="00D02C33"/>
    <w:rsid w:val="00D127FB"/>
    <w:rsid w:val="00D1291F"/>
    <w:rsid w:val="00D12B0A"/>
    <w:rsid w:val="00D2155F"/>
    <w:rsid w:val="00D2229A"/>
    <w:rsid w:val="00D225F8"/>
    <w:rsid w:val="00D300D8"/>
    <w:rsid w:val="00D34561"/>
    <w:rsid w:val="00D35228"/>
    <w:rsid w:val="00D44056"/>
    <w:rsid w:val="00D451D5"/>
    <w:rsid w:val="00D51F89"/>
    <w:rsid w:val="00D52680"/>
    <w:rsid w:val="00D60B77"/>
    <w:rsid w:val="00D62C67"/>
    <w:rsid w:val="00D644E4"/>
    <w:rsid w:val="00D65520"/>
    <w:rsid w:val="00D657F3"/>
    <w:rsid w:val="00D669CA"/>
    <w:rsid w:val="00D70F96"/>
    <w:rsid w:val="00D7173F"/>
    <w:rsid w:val="00D76B38"/>
    <w:rsid w:val="00D76F5F"/>
    <w:rsid w:val="00D77B95"/>
    <w:rsid w:val="00D805EA"/>
    <w:rsid w:val="00D81A48"/>
    <w:rsid w:val="00D824A8"/>
    <w:rsid w:val="00D86381"/>
    <w:rsid w:val="00D90256"/>
    <w:rsid w:val="00D95B81"/>
    <w:rsid w:val="00D975B2"/>
    <w:rsid w:val="00DA254B"/>
    <w:rsid w:val="00DB0A5F"/>
    <w:rsid w:val="00DC5934"/>
    <w:rsid w:val="00DD507E"/>
    <w:rsid w:val="00DE38DA"/>
    <w:rsid w:val="00DF4E33"/>
    <w:rsid w:val="00E00B04"/>
    <w:rsid w:val="00E02683"/>
    <w:rsid w:val="00E06E5D"/>
    <w:rsid w:val="00E1215C"/>
    <w:rsid w:val="00E170ED"/>
    <w:rsid w:val="00E2004F"/>
    <w:rsid w:val="00E20B37"/>
    <w:rsid w:val="00E20C9A"/>
    <w:rsid w:val="00E27083"/>
    <w:rsid w:val="00E27786"/>
    <w:rsid w:val="00E31E85"/>
    <w:rsid w:val="00E348D4"/>
    <w:rsid w:val="00E35486"/>
    <w:rsid w:val="00E35FCB"/>
    <w:rsid w:val="00E41E82"/>
    <w:rsid w:val="00E43C8D"/>
    <w:rsid w:val="00E51F6F"/>
    <w:rsid w:val="00E61AFE"/>
    <w:rsid w:val="00E70AAD"/>
    <w:rsid w:val="00E838DC"/>
    <w:rsid w:val="00E902AD"/>
    <w:rsid w:val="00E911C3"/>
    <w:rsid w:val="00E94EAF"/>
    <w:rsid w:val="00EA2AC5"/>
    <w:rsid w:val="00EA4788"/>
    <w:rsid w:val="00EB5203"/>
    <w:rsid w:val="00EB58B6"/>
    <w:rsid w:val="00EC11CD"/>
    <w:rsid w:val="00EC21CC"/>
    <w:rsid w:val="00EC4C99"/>
    <w:rsid w:val="00ED09E6"/>
    <w:rsid w:val="00ED5A72"/>
    <w:rsid w:val="00ED6155"/>
    <w:rsid w:val="00EE650E"/>
    <w:rsid w:val="00EE669A"/>
    <w:rsid w:val="00EF3758"/>
    <w:rsid w:val="00EF5488"/>
    <w:rsid w:val="00EF5CDD"/>
    <w:rsid w:val="00EF61C5"/>
    <w:rsid w:val="00F03CD3"/>
    <w:rsid w:val="00F1658D"/>
    <w:rsid w:val="00F16970"/>
    <w:rsid w:val="00F33E23"/>
    <w:rsid w:val="00F35635"/>
    <w:rsid w:val="00F35A39"/>
    <w:rsid w:val="00F364C2"/>
    <w:rsid w:val="00F3660F"/>
    <w:rsid w:val="00F41695"/>
    <w:rsid w:val="00F42C28"/>
    <w:rsid w:val="00F43203"/>
    <w:rsid w:val="00F50297"/>
    <w:rsid w:val="00F5133E"/>
    <w:rsid w:val="00F51D46"/>
    <w:rsid w:val="00F52C10"/>
    <w:rsid w:val="00F55DCD"/>
    <w:rsid w:val="00F567A1"/>
    <w:rsid w:val="00F60001"/>
    <w:rsid w:val="00F60CFF"/>
    <w:rsid w:val="00F62559"/>
    <w:rsid w:val="00F62BCC"/>
    <w:rsid w:val="00F64D70"/>
    <w:rsid w:val="00F662F1"/>
    <w:rsid w:val="00F7225F"/>
    <w:rsid w:val="00F730C3"/>
    <w:rsid w:val="00F74580"/>
    <w:rsid w:val="00F76DA7"/>
    <w:rsid w:val="00F85CA6"/>
    <w:rsid w:val="00F914AA"/>
    <w:rsid w:val="00F92592"/>
    <w:rsid w:val="00F935BD"/>
    <w:rsid w:val="00FA0C77"/>
    <w:rsid w:val="00FA4837"/>
    <w:rsid w:val="00FA7B17"/>
    <w:rsid w:val="00FB0CDF"/>
    <w:rsid w:val="00FB150C"/>
    <w:rsid w:val="00FB2B41"/>
    <w:rsid w:val="00FC0351"/>
    <w:rsid w:val="00FC131B"/>
    <w:rsid w:val="00FC6AAC"/>
    <w:rsid w:val="00FD66A5"/>
    <w:rsid w:val="00FE6C7A"/>
    <w:rsid w:val="00FE7769"/>
    <w:rsid w:val="00FF5EDC"/>
    <w:rsid w:val="00FF70A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567D671"/>
  <w15:docId w15:val="{B3FD7232-C11C-4E5C-BA49-EC7054FA0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5635"/>
    <w:rPr>
      <w:lang w:val="en-US" w:eastAsia="en-US"/>
    </w:rPr>
  </w:style>
  <w:style w:type="paragraph" w:styleId="Heading1">
    <w:name w:val="heading 1"/>
    <w:basedOn w:val="Articletitle"/>
    <w:next w:val="Normal"/>
    <w:link w:val="Heading1Char"/>
    <w:qFormat/>
    <w:rsid w:val="00120892"/>
    <w:pPr>
      <w:outlineLvl w:val="0"/>
    </w:pPr>
  </w:style>
  <w:style w:type="paragraph" w:styleId="Heading2">
    <w:name w:val="heading 2"/>
    <w:basedOn w:val="Introhead"/>
    <w:next w:val="Normal"/>
    <w:link w:val="Heading2Char"/>
    <w:qFormat/>
    <w:rsid w:val="00120892"/>
    <w:pPr>
      <w:outlineLvl w:val="1"/>
    </w:pPr>
    <w:rPr>
      <w:lang w:bidi="he-IL"/>
    </w:rPr>
  </w:style>
  <w:style w:type="paragraph" w:styleId="Heading3">
    <w:name w:val="heading 3"/>
    <w:basedOn w:val="Normal"/>
    <w:next w:val="Normal"/>
    <w:link w:val="Heading3Char"/>
    <w:qFormat/>
    <w:rsid w:val="006522AE"/>
    <w:pPr>
      <w:keepNext/>
      <w:numPr>
        <w:ilvl w:val="2"/>
        <w:numId w:val="15"/>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522AE"/>
    <w:pPr>
      <w:keepNext/>
      <w:numPr>
        <w:ilvl w:val="3"/>
        <w:numId w:val="15"/>
      </w:numPr>
      <w:spacing w:before="240" w:after="60"/>
      <w:outlineLvl w:val="3"/>
    </w:pPr>
    <w:rPr>
      <w:b/>
      <w:bCs/>
      <w:sz w:val="28"/>
      <w:szCs w:val="28"/>
    </w:rPr>
  </w:style>
  <w:style w:type="paragraph" w:styleId="Heading5">
    <w:name w:val="heading 5"/>
    <w:basedOn w:val="Normal"/>
    <w:next w:val="Normal"/>
    <w:qFormat/>
    <w:rsid w:val="006522AE"/>
    <w:pPr>
      <w:numPr>
        <w:ilvl w:val="4"/>
        <w:numId w:val="15"/>
      </w:numPr>
      <w:spacing w:before="240" w:after="60"/>
      <w:outlineLvl w:val="4"/>
    </w:pPr>
    <w:rPr>
      <w:b/>
      <w:bCs/>
      <w:i/>
      <w:iCs/>
      <w:sz w:val="26"/>
      <w:szCs w:val="26"/>
    </w:rPr>
  </w:style>
  <w:style w:type="paragraph" w:styleId="Heading6">
    <w:name w:val="heading 6"/>
    <w:basedOn w:val="Normal"/>
    <w:next w:val="Normal"/>
    <w:qFormat/>
    <w:rsid w:val="006522AE"/>
    <w:pPr>
      <w:numPr>
        <w:ilvl w:val="5"/>
        <w:numId w:val="15"/>
      </w:numPr>
      <w:spacing w:before="240" w:after="60"/>
      <w:outlineLvl w:val="5"/>
    </w:pPr>
    <w:rPr>
      <w:b/>
      <w:bCs/>
      <w:sz w:val="22"/>
      <w:szCs w:val="22"/>
    </w:rPr>
  </w:style>
  <w:style w:type="paragraph" w:styleId="Heading7">
    <w:name w:val="heading 7"/>
    <w:basedOn w:val="Normal"/>
    <w:next w:val="Normal"/>
    <w:qFormat/>
    <w:rsid w:val="006522AE"/>
    <w:pPr>
      <w:numPr>
        <w:ilvl w:val="6"/>
        <w:numId w:val="15"/>
      </w:numPr>
      <w:spacing w:before="240" w:after="60"/>
      <w:outlineLvl w:val="6"/>
    </w:pPr>
    <w:rPr>
      <w:sz w:val="24"/>
      <w:szCs w:val="24"/>
    </w:rPr>
  </w:style>
  <w:style w:type="paragraph" w:styleId="Heading8">
    <w:name w:val="heading 8"/>
    <w:basedOn w:val="Normal"/>
    <w:next w:val="Normal"/>
    <w:qFormat/>
    <w:rsid w:val="006522AE"/>
    <w:pPr>
      <w:numPr>
        <w:ilvl w:val="7"/>
        <w:numId w:val="15"/>
      </w:numPr>
      <w:spacing w:before="240" w:after="60"/>
      <w:outlineLvl w:val="7"/>
    </w:pPr>
    <w:rPr>
      <w:i/>
      <w:iCs/>
      <w:sz w:val="24"/>
      <w:szCs w:val="24"/>
    </w:rPr>
  </w:style>
  <w:style w:type="paragraph" w:styleId="Heading9">
    <w:name w:val="heading 9"/>
    <w:basedOn w:val="Normal"/>
    <w:next w:val="Normal"/>
    <w:qFormat/>
    <w:rsid w:val="006522AE"/>
    <w:pPr>
      <w:numPr>
        <w:ilvl w:val="8"/>
        <w:numId w:val="1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uQuery">
    <w:name w:val="AuQuery"/>
    <w:basedOn w:val="DefaultParagraphFont"/>
    <w:rsid w:val="00BD0D40"/>
    <w:rPr>
      <w:rFonts w:ascii="Sabon LT Std" w:hAnsi="Sabon LT Std"/>
      <w:color w:val="FF0000"/>
    </w:rPr>
  </w:style>
  <w:style w:type="numbering" w:styleId="111111">
    <w:name w:val="Outline List 2"/>
    <w:basedOn w:val="NoList"/>
    <w:semiHidden/>
    <w:rsid w:val="006522AE"/>
    <w:pPr>
      <w:numPr>
        <w:numId w:val="13"/>
      </w:numPr>
    </w:pPr>
  </w:style>
  <w:style w:type="numbering" w:styleId="1ai">
    <w:name w:val="Outline List 1"/>
    <w:basedOn w:val="NoList"/>
    <w:semiHidden/>
    <w:rsid w:val="006522AE"/>
    <w:pPr>
      <w:numPr>
        <w:numId w:val="14"/>
      </w:numPr>
    </w:pPr>
  </w:style>
  <w:style w:type="numbering" w:styleId="ArticleSection">
    <w:name w:val="Outline List 3"/>
    <w:basedOn w:val="NoList"/>
    <w:semiHidden/>
    <w:rsid w:val="006522AE"/>
    <w:pPr>
      <w:numPr>
        <w:numId w:val="15"/>
      </w:numPr>
    </w:pPr>
  </w:style>
  <w:style w:type="paragraph" w:styleId="BlockText">
    <w:name w:val="Block Text"/>
    <w:basedOn w:val="Normal"/>
    <w:semiHidden/>
    <w:rsid w:val="006522AE"/>
    <w:pPr>
      <w:spacing w:after="120"/>
      <w:ind w:left="1440" w:right="1440"/>
    </w:pPr>
  </w:style>
  <w:style w:type="paragraph" w:styleId="BodyText">
    <w:name w:val="Body Text"/>
    <w:basedOn w:val="Normal"/>
    <w:semiHidden/>
    <w:rsid w:val="006522AE"/>
    <w:pPr>
      <w:spacing w:after="120"/>
    </w:pPr>
  </w:style>
  <w:style w:type="paragraph" w:styleId="BodyText2">
    <w:name w:val="Body Text 2"/>
    <w:basedOn w:val="Normal"/>
    <w:semiHidden/>
    <w:rsid w:val="006522AE"/>
    <w:pPr>
      <w:spacing w:after="120" w:line="480" w:lineRule="auto"/>
    </w:pPr>
  </w:style>
  <w:style w:type="paragraph" w:styleId="BodyText3">
    <w:name w:val="Body Text 3"/>
    <w:basedOn w:val="Normal"/>
    <w:semiHidden/>
    <w:rsid w:val="006522AE"/>
    <w:pPr>
      <w:spacing w:after="120"/>
    </w:pPr>
    <w:rPr>
      <w:sz w:val="16"/>
      <w:szCs w:val="16"/>
    </w:rPr>
  </w:style>
  <w:style w:type="paragraph" w:styleId="BodyTextFirstIndent">
    <w:name w:val="Body Text First Indent"/>
    <w:basedOn w:val="BodyText"/>
    <w:semiHidden/>
    <w:rsid w:val="006522AE"/>
    <w:pPr>
      <w:ind w:firstLine="210"/>
    </w:pPr>
  </w:style>
  <w:style w:type="paragraph" w:styleId="BodyTextIndent">
    <w:name w:val="Body Text Indent"/>
    <w:basedOn w:val="Normal"/>
    <w:semiHidden/>
    <w:rsid w:val="006522AE"/>
    <w:pPr>
      <w:spacing w:after="120"/>
      <w:ind w:left="360"/>
    </w:pPr>
  </w:style>
  <w:style w:type="paragraph" w:styleId="BodyTextFirstIndent2">
    <w:name w:val="Body Text First Indent 2"/>
    <w:basedOn w:val="BodyTextIndent"/>
    <w:semiHidden/>
    <w:rsid w:val="006522AE"/>
    <w:pPr>
      <w:ind w:firstLine="210"/>
    </w:pPr>
  </w:style>
  <w:style w:type="paragraph" w:styleId="BodyTextIndent2">
    <w:name w:val="Body Text Indent 2"/>
    <w:basedOn w:val="Normal"/>
    <w:semiHidden/>
    <w:rsid w:val="006522AE"/>
    <w:pPr>
      <w:spacing w:after="120" w:line="480" w:lineRule="auto"/>
      <w:ind w:left="360"/>
    </w:pPr>
  </w:style>
  <w:style w:type="paragraph" w:styleId="BodyTextIndent3">
    <w:name w:val="Body Text Indent 3"/>
    <w:basedOn w:val="Normal"/>
    <w:semiHidden/>
    <w:rsid w:val="006522AE"/>
    <w:pPr>
      <w:spacing w:after="120"/>
      <w:ind w:left="360"/>
    </w:pPr>
    <w:rPr>
      <w:sz w:val="16"/>
      <w:szCs w:val="16"/>
    </w:rPr>
  </w:style>
  <w:style w:type="paragraph" w:styleId="Closing">
    <w:name w:val="Closing"/>
    <w:basedOn w:val="Normal"/>
    <w:semiHidden/>
    <w:rsid w:val="006522AE"/>
    <w:pPr>
      <w:ind w:left="4320"/>
    </w:pPr>
  </w:style>
  <w:style w:type="paragraph" w:styleId="Date">
    <w:name w:val="Date"/>
    <w:basedOn w:val="Normal"/>
    <w:next w:val="Normal"/>
    <w:semiHidden/>
    <w:rsid w:val="006522AE"/>
  </w:style>
  <w:style w:type="paragraph" w:styleId="E-mailSignature">
    <w:name w:val="E-mail Signature"/>
    <w:basedOn w:val="Normal"/>
    <w:semiHidden/>
    <w:rsid w:val="006522AE"/>
  </w:style>
  <w:style w:type="character" w:styleId="Emphasis">
    <w:name w:val="Emphasis"/>
    <w:basedOn w:val="DefaultParagraphFont"/>
    <w:qFormat/>
    <w:rsid w:val="006522AE"/>
    <w:rPr>
      <w:i/>
      <w:iCs/>
    </w:rPr>
  </w:style>
  <w:style w:type="paragraph" w:styleId="EnvelopeAddress">
    <w:name w:val="envelope address"/>
    <w:basedOn w:val="Normal"/>
    <w:semiHidden/>
    <w:rsid w:val="006522AE"/>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sid w:val="006522AE"/>
    <w:rPr>
      <w:rFonts w:ascii="Arial" w:hAnsi="Arial" w:cs="Arial"/>
    </w:rPr>
  </w:style>
  <w:style w:type="character" w:styleId="FollowedHyperlink">
    <w:name w:val="FollowedHyperlink"/>
    <w:basedOn w:val="DefaultParagraphFont"/>
    <w:semiHidden/>
    <w:rsid w:val="006522AE"/>
    <w:rPr>
      <w:color w:val="800080"/>
      <w:u w:val="single"/>
    </w:rPr>
  </w:style>
  <w:style w:type="paragraph" w:styleId="Footer">
    <w:name w:val="footer"/>
    <w:basedOn w:val="Normal"/>
    <w:link w:val="FooterChar"/>
    <w:semiHidden/>
    <w:rsid w:val="006522AE"/>
    <w:pPr>
      <w:tabs>
        <w:tab w:val="center" w:pos="4320"/>
        <w:tab w:val="right" w:pos="8640"/>
      </w:tabs>
    </w:pPr>
  </w:style>
  <w:style w:type="paragraph" w:styleId="Header">
    <w:name w:val="header"/>
    <w:basedOn w:val="Normal"/>
    <w:link w:val="HeaderChar"/>
    <w:semiHidden/>
    <w:rsid w:val="006522AE"/>
    <w:pPr>
      <w:tabs>
        <w:tab w:val="center" w:pos="4320"/>
        <w:tab w:val="right" w:pos="8640"/>
      </w:tabs>
    </w:pPr>
  </w:style>
  <w:style w:type="character" w:styleId="HTMLAcronym">
    <w:name w:val="HTML Acronym"/>
    <w:basedOn w:val="DefaultParagraphFont"/>
    <w:semiHidden/>
    <w:rsid w:val="006522AE"/>
  </w:style>
  <w:style w:type="paragraph" w:styleId="HTMLAddress">
    <w:name w:val="HTML Address"/>
    <w:basedOn w:val="Normal"/>
    <w:semiHidden/>
    <w:rsid w:val="006522AE"/>
    <w:rPr>
      <w:i/>
      <w:iCs/>
    </w:rPr>
  </w:style>
  <w:style w:type="character" w:styleId="HTMLCite">
    <w:name w:val="HTML Cite"/>
    <w:basedOn w:val="DefaultParagraphFont"/>
    <w:semiHidden/>
    <w:rsid w:val="006522AE"/>
    <w:rPr>
      <w:i/>
      <w:iCs/>
    </w:rPr>
  </w:style>
  <w:style w:type="character" w:styleId="HTMLCode">
    <w:name w:val="HTML Code"/>
    <w:basedOn w:val="DefaultParagraphFont"/>
    <w:semiHidden/>
    <w:rsid w:val="006522AE"/>
    <w:rPr>
      <w:rFonts w:ascii="Courier New" w:hAnsi="Courier New" w:cs="Courier New"/>
      <w:sz w:val="20"/>
      <w:szCs w:val="20"/>
    </w:rPr>
  </w:style>
  <w:style w:type="character" w:styleId="HTMLDefinition">
    <w:name w:val="HTML Definition"/>
    <w:basedOn w:val="DefaultParagraphFont"/>
    <w:semiHidden/>
    <w:rsid w:val="006522AE"/>
    <w:rPr>
      <w:i/>
      <w:iCs/>
    </w:rPr>
  </w:style>
  <w:style w:type="character" w:styleId="HTMLKeyboard">
    <w:name w:val="HTML Keyboard"/>
    <w:basedOn w:val="DefaultParagraphFont"/>
    <w:semiHidden/>
    <w:rsid w:val="006522AE"/>
    <w:rPr>
      <w:rFonts w:ascii="Courier New" w:hAnsi="Courier New" w:cs="Courier New"/>
      <w:sz w:val="20"/>
      <w:szCs w:val="20"/>
    </w:rPr>
  </w:style>
  <w:style w:type="paragraph" w:styleId="HTMLPreformatted">
    <w:name w:val="HTML Preformatted"/>
    <w:basedOn w:val="Normal"/>
    <w:semiHidden/>
    <w:rsid w:val="006522AE"/>
    <w:rPr>
      <w:rFonts w:ascii="Courier New" w:hAnsi="Courier New" w:cs="Courier New"/>
    </w:rPr>
  </w:style>
  <w:style w:type="character" w:styleId="HTMLSample">
    <w:name w:val="HTML Sample"/>
    <w:basedOn w:val="DefaultParagraphFont"/>
    <w:semiHidden/>
    <w:rsid w:val="006522AE"/>
    <w:rPr>
      <w:rFonts w:ascii="Courier New" w:hAnsi="Courier New" w:cs="Courier New"/>
    </w:rPr>
  </w:style>
  <w:style w:type="character" w:styleId="HTMLTypewriter">
    <w:name w:val="HTML Typewriter"/>
    <w:basedOn w:val="DefaultParagraphFont"/>
    <w:semiHidden/>
    <w:rsid w:val="006522AE"/>
    <w:rPr>
      <w:rFonts w:ascii="Courier New" w:hAnsi="Courier New" w:cs="Courier New"/>
      <w:sz w:val="20"/>
      <w:szCs w:val="20"/>
    </w:rPr>
  </w:style>
  <w:style w:type="character" w:styleId="HTMLVariable">
    <w:name w:val="HTML Variable"/>
    <w:basedOn w:val="DefaultParagraphFont"/>
    <w:semiHidden/>
    <w:rsid w:val="006522AE"/>
    <w:rPr>
      <w:i/>
      <w:iCs/>
    </w:rPr>
  </w:style>
  <w:style w:type="character" w:styleId="Hyperlink">
    <w:name w:val="Hyperlink"/>
    <w:basedOn w:val="DefaultParagraphFont"/>
    <w:semiHidden/>
    <w:rsid w:val="006522AE"/>
    <w:rPr>
      <w:color w:val="0000FF"/>
      <w:u w:val="single"/>
    </w:rPr>
  </w:style>
  <w:style w:type="character" w:styleId="LineNumber">
    <w:name w:val="line number"/>
    <w:basedOn w:val="DefaultParagraphFont"/>
    <w:semiHidden/>
    <w:rsid w:val="006522AE"/>
  </w:style>
  <w:style w:type="paragraph" w:styleId="List">
    <w:name w:val="List"/>
    <w:basedOn w:val="Normal"/>
    <w:semiHidden/>
    <w:rsid w:val="006522AE"/>
    <w:pPr>
      <w:ind w:left="360" w:hanging="360"/>
    </w:pPr>
  </w:style>
  <w:style w:type="paragraph" w:styleId="List2">
    <w:name w:val="List 2"/>
    <w:basedOn w:val="Normal"/>
    <w:semiHidden/>
    <w:rsid w:val="006522AE"/>
    <w:pPr>
      <w:ind w:left="720" w:hanging="360"/>
    </w:pPr>
  </w:style>
  <w:style w:type="paragraph" w:styleId="List3">
    <w:name w:val="List 3"/>
    <w:basedOn w:val="Normal"/>
    <w:semiHidden/>
    <w:rsid w:val="006522AE"/>
    <w:pPr>
      <w:ind w:left="1080" w:hanging="360"/>
    </w:pPr>
  </w:style>
  <w:style w:type="paragraph" w:styleId="List4">
    <w:name w:val="List 4"/>
    <w:basedOn w:val="Normal"/>
    <w:semiHidden/>
    <w:rsid w:val="006522AE"/>
    <w:pPr>
      <w:ind w:left="1440" w:hanging="360"/>
    </w:pPr>
  </w:style>
  <w:style w:type="paragraph" w:styleId="List5">
    <w:name w:val="List 5"/>
    <w:basedOn w:val="Normal"/>
    <w:semiHidden/>
    <w:rsid w:val="006522AE"/>
    <w:pPr>
      <w:ind w:left="1800" w:hanging="360"/>
    </w:pPr>
  </w:style>
  <w:style w:type="paragraph" w:styleId="ListBullet">
    <w:name w:val="List Bullet"/>
    <w:basedOn w:val="Normal"/>
    <w:autoRedefine/>
    <w:semiHidden/>
    <w:rsid w:val="006522AE"/>
    <w:pPr>
      <w:numPr>
        <w:numId w:val="3"/>
      </w:numPr>
    </w:pPr>
  </w:style>
  <w:style w:type="paragraph" w:styleId="ListBullet2">
    <w:name w:val="List Bullet 2"/>
    <w:basedOn w:val="Normal"/>
    <w:autoRedefine/>
    <w:semiHidden/>
    <w:rsid w:val="006522AE"/>
    <w:pPr>
      <w:numPr>
        <w:numId w:val="4"/>
      </w:numPr>
    </w:pPr>
  </w:style>
  <w:style w:type="paragraph" w:styleId="ListBullet3">
    <w:name w:val="List Bullet 3"/>
    <w:basedOn w:val="Normal"/>
    <w:autoRedefine/>
    <w:semiHidden/>
    <w:rsid w:val="006522AE"/>
    <w:pPr>
      <w:numPr>
        <w:numId w:val="5"/>
      </w:numPr>
    </w:pPr>
  </w:style>
  <w:style w:type="paragraph" w:styleId="ListBullet4">
    <w:name w:val="List Bullet 4"/>
    <w:basedOn w:val="Normal"/>
    <w:autoRedefine/>
    <w:semiHidden/>
    <w:rsid w:val="006522AE"/>
    <w:pPr>
      <w:numPr>
        <w:numId w:val="6"/>
      </w:numPr>
    </w:pPr>
  </w:style>
  <w:style w:type="paragraph" w:styleId="ListBullet5">
    <w:name w:val="List Bullet 5"/>
    <w:basedOn w:val="Normal"/>
    <w:autoRedefine/>
    <w:semiHidden/>
    <w:rsid w:val="006522AE"/>
    <w:pPr>
      <w:numPr>
        <w:numId w:val="7"/>
      </w:numPr>
    </w:pPr>
  </w:style>
  <w:style w:type="paragraph" w:styleId="ListContinue">
    <w:name w:val="List Continue"/>
    <w:basedOn w:val="Normal"/>
    <w:semiHidden/>
    <w:rsid w:val="006522AE"/>
    <w:pPr>
      <w:spacing w:after="120"/>
      <w:ind w:left="360"/>
    </w:pPr>
  </w:style>
  <w:style w:type="paragraph" w:styleId="ListContinue2">
    <w:name w:val="List Continue 2"/>
    <w:basedOn w:val="Normal"/>
    <w:semiHidden/>
    <w:rsid w:val="006522AE"/>
    <w:pPr>
      <w:spacing w:after="120"/>
      <w:ind w:left="720"/>
    </w:pPr>
  </w:style>
  <w:style w:type="paragraph" w:styleId="ListContinue3">
    <w:name w:val="List Continue 3"/>
    <w:basedOn w:val="Normal"/>
    <w:semiHidden/>
    <w:rsid w:val="006522AE"/>
    <w:pPr>
      <w:spacing w:after="120"/>
      <w:ind w:left="1080"/>
    </w:pPr>
  </w:style>
  <w:style w:type="paragraph" w:styleId="ListContinue4">
    <w:name w:val="List Continue 4"/>
    <w:basedOn w:val="Normal"/>
    <w:semiHidden/>
    <w:rsid w:val="006522AE"/>
    <w:pPr>
      <w:spacing w:after="120"/>
      <w:ind w:left="1440"/>
    </w:pPr>
  </w:style>
  <w:style w:type="paragraph" w:styleId="ListContinue5">
    <w:name w:val="List Continue 5"/>
    <w:basedOn w:val="Normal"/>
    <w:semiHidden/>
    <w:rsid w:val="006522AE"/>
    <w:pPr>
      <w:spacing w:after="120"/>
      <w:ind w:left="1800"/>
    </w:pPr>
  </w:style>
  <w:style w:type="paragraph" w:styleId="ListNumber">
    <w:name w:val="List Number"/>
    <w:basedOn w:val="Normal"/>
    <w:semiHidden/>
    <w:rsid w:val="006522AE"/>
    <w:pPr>
      <w:numPr>
        <w:numId w:val="8"/>
      </w:numPr>
    </w:pPr>
  </w:style>
  <w:style w:type="paragraph" w:styleId="ListNumber2">
    <w:name w:val="List Number 2"/>
    <w:basedOn w:val="Normal"/>
    <w:semiHidden/>
    <w:rsid w:val="006522AE"/>
    <w:pPr>
      <w:numPr>
        <w:numId w:val="9"/>
      </w:numPr>
    </w:pPr>
  </w:style>
  <w:style w:type="paragraph" w:styleId="ListNumber3">
    <w:name w:val="List Number 3"/>
    <w:basedOn w:val="Normal"/>
    <w:semiHidden/>
    <w:rsid w:val="006522AE"/>
    <w:pPr>
      <w:numPr>
        <w:numId w:val="10"/>
      </w:numPr>
    </w:pPr>
  </w:style>
  <w:style w:type="paragraph" w:styleId="ListNumber4">
    <w:name w:val="List Number 4"/>
    <w:basedOn w:val="Normal"/>
    <w:semiHidden/>
    <w:rsid w:val="006522AE"/>
    <w:pPr>
      <w:numPr>
        <w:numId w:val="11"/>
      </w:numPr>
    </w:pPr>
  </w:style>
  <w:style w:type="paragraph" w:styleId="ListNumber5">
    <w:name w:val="List Number 5"/>
    <w:basedOn w:val="Normal"/>
    <w:semiHidden/>
    <w:rsid w:val="006522AE"/>
    <w:pPr>
      <w:numPr>
        <w:numId w:val="12"/>
      </w:numPr>
    </w:pPr>
  </w:style>
  <w:style w:type="paragraph" w:styleId="MessageHeader">
    <w:name w:val="Message Header"/>
    <w:basedOn w:val="Normal"/>
    <w:semiHidden/>
    <w:rsid w:val="006522AE"/>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Web">
    <w:name w:val="Normal (Web)"/>
    <w:basedOn w:val="Normal"/>
    <w:uiPriority w:val="99"/>
    <w:semiHidden/>
    <w:rsid w:val="006522AE"/>
    <w:rPr>
      <w:sz w:val="24"/>
      <w:szCs w:val="24"/>
    </w:rPr>
  </w:style>
  <w:style w:type="paragraph" w:styleId="NormalIndent">
    <w:name w:val="Normal Indent"/>
    <w:basedOn w:val="Normal"/>
    <w:semiHidden/>
    <w:rsid w:val="006522AE"/>
    <w:pPr>
      <w:ind w:left="720"/>
    </w:pPr>
  </w:style>
  <w:style w:type="paragraph" w:styleId="NoteHeading">
    <w:name w:val="Note Heading"/>
    <w:basedOn w:val="Normal"/>
    <w:next w:val="Normal"/>
    <w:semiHidden/>
    <w:rsid w:val="006522AE"/>
  </w:style>
  <w:style w:type="character" w:styleId="PageNumber">
    <w:name w:val="page number"/>
    <w:basedOn w:val="DefaultParagraphFont"/>
    <w:semiHidden/>
    <w:rsid w:val="006522AE"/>
  </w:style>
  <w:style w:type="paragraph" w:styleId="PlainText">
    <w:name w:val="Plain Text"/>
    <w:basedOn w:val="Normal"/>
    <w:semiHidden/>
    <w:rsid w:val="006522AE"/>
    <w:rPr>
      <w:rFonts w:ascii="Courier New" w:hAnsi="Courier New" w:cs="Courier New"/>
    </w:rPr>
  </w:style>
  <w:style w:type="paragraph" w:styleId="Salutation">
    <w:name w:val="Salutation"/>
    <w:basedOn w:val="Normal"/>
    <w:next w:val="Normal"/>
    <w:semiHidden/>
    <w:rsid w:val="006522AE"/>
  </w:style>
  <w:style w:type="paragraph" w:styleId="Signature">
    <w:name w:val="Signature"/>
    <w:basedOn w:val="Normal"/>
    <w:semiHidden/>
    <w:rsid w:val="006522AE"/>
    <w:pPr>
      <w:ind w:left="4320"/>
    </w:pPr>
  </w:style>
  <w:style w:type="character" w:styleId="Strong">
    <w:name w:val="Strong"/>
    <w:basedOn w:val="DefaultParagraphFont"/>
    <w:qFormat/>
    <w:rsid w:val="006522AE"/>
    <w:rPr>
      <w:b/>
      <w:bCs/>
    </w:rPr>
  </w:style>
  <w:style w:type="paragraph" w:styleId="Subtitle">
    <w:name w:val="Subtitle"/>
    <w:basedOn w:val="Normal"/>
    <w:qFormat/>
    <w:rsid w:val="006522AE"/>
    <w:pPr>
      <w:spacing w:after="60"/>
      <w:jc w:val="center"/>
      <w:outlineLvl w:val="1"/>
    </w:pPr>
    <w:rPr>
      <w:rFonts w:ascii="Arial" w:hAnsi="Arial" w:cs="Arial"/>
      <w:sz w:val="24"/>
      <w:szCs w:val="24"/>
    </w:rPr>
  </w:style>
  <w:style w:type="table" w:styleId="Table3Deffects1">
    <w:name w:val="Table 3D effects 1"/>
    <w:basedOn w:val="TableNormal"/>
    <w:semiHidden/>
    <w:rsid w:val="006522AE"/>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522AE"/>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522AE"/>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522A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522AE"/>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522AE"/>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522A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522AE"/>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522AE"/>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522A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522AE"/>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522AE"/>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522AE"/>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522AE"/>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522AE"/>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522AE"/>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522A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aliases w:val="Table body"/>
    <w:basedOn w:val="TableNormal"/>
    <w:uiPriority w:val="59"/>
    <w:rsid w:val="006522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522A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522AE"/>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522AE"/>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522AE"/>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522AE"/>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522AE"/>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522AE"/>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522A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522AE"/>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522AE"/>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522AE"/>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522AE"/>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522AE"/>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522AE"/>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522AE"/>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522AE"/>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522A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522A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522AE"/>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522AE"/>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522AE"/>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522AE"/>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522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522AE"/>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522AE"/>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522AE"/>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rsid w:val="006522AE"/>
    <w:pPr>
      <w:spacing w:before="240" w:after="60"/>
      <w:jc w:val="center"/>
      <w:outlineLvl w:val="0"/>
    </w:pPr>
    <w:rPr>
      <w:rFonts w:ascii="Arial" w:hAnsi="Arial" w:cs="Arial"/>
      <w:b/>
      <w:bCs/>
      <w:kern w:val="28"/>
      <w:sz w:val="32"/>
      <w:szCs w:val="32"/>
    </w:rPr>
  </w:style>
  <w:style w:type="character" w:customStyle="1" w:styleId="Bold">
    <w:name w:val="Bold"/>
    <w:basedOn w:val="DefaultParagraphFont"/>
    <w:rsid w:val="00BD0D40"/>
    <w:rPr>
      <w:b/>
    </w:rPr>
  </w:style>
  <w:style w:type="character" w:customStyle="1" w:styleId="BoldItalic">
    <w:name w:val="BoldItalic"/>
    <w:basedOn w:val="DefaultParagraphFont"/>
    <w:rsid w:val="00BD0D40"/>
    <w:rPr>
      <w:b/>
      <w:i/>
    </w:rPr>
  </w:style>
  <w:style w:type="character" w:customStyle="1" w:styleId="Degree">
    <w:name w:val="Degree"/>
    <w:basedOn w:val="DefaultParagraphFont"/>
    <w:rsid w:val="002640D8"/>
  </w:style>
  <w:style w:type="character" w:customStyle="1" w:styleId="Email">
    <w:name w:val="Email"/>
    <w:basedOn w:val="DefaultParagraphFont"/>
    <w:rsid w:val="00BD0D40"/>
    <w:rPr>
      <w:rFonts w:ascii="Optima LT Std" w:hAnsi="Optima LT Std"/>
      <w:sz w:val="17"/>
    </w:rPr>
  </w:style>
  <w:style w:type="character" w:customStyle="1" w:styleId="Endpage">
    <w:name w:val="Endpage"/>
    <w:basedOn w:val="DefaultParagraphFont"/>
    <w:rsid w:val="00986437"/>
  </w:style>
  <w:style w:type="character" w:customStyle="1" w:styleId="EtAl">
    <w:name w:val="EtAl"/>
    <w:basedOn w:val="DefaultParagraphFont"/>
    <w:rsid w:val="00986437"/>
  </w:style>
  <w:style w:type="character" w:customStyle="1" w:styleId="Firstname">
    <w:name w:val="Firstname"/>
    <w:basedOn w:val="DefaultParagraphFont"/>
    <w:rsid w:val="00986437"/>
  </w:style>
  <w:style w:type="character" w:customStyle="1" w:styleId="Greek">
    <w:name w:val="Greek"/>
    <w:basedOn w:val="DefaultParagraphFont"/>
    <w:rsid w:val="00060DA9"/>
    <w:rPr>
      <w:rFonts w:ascii="Symbol" w:hAnsi="Symbol"/>
    </w:rPr>
  </w:style>
  <w:style w:type="character" w:customStyle="1" w:styleId="Initials">
    <w:name w:val="Initials"/>
    <w:basedOn w:val="DefaultParagraphFont"/>
    <w:rsid w:val="00986437"/>
  </w:style>
  <w:style w:type="character" w:customStyle="1" w:styleId="Inlineurl">
    <w:name w:val="Inlineurl"/>
    <w:basedOn w:val="DefaultParagraphFont"/>
    <w:rsid w:val="00986437"/>
  </w:style>
  <w:style w:type="character" w:customStyle="1" w:styleId="InPress">
    <w:name w:val="InPress"/>
    <w:basedOn w:val="DefaultParagraphFont"/>
    <w:rsid w:val="00986437"/>
  </w:style>
  <w:style w:type="character" w:customStyle="1" w:styleId="ISSN">
    <w:name w:val="ISSN"/>
    <w:basedOn w:val="DefaultParagraphFont"/>
    <w:rsid w:val="00986437"/>
  </w:style>
  <w:style w:type="character" w:customStyle="1" w:styleId="Italic">
    <w:name w:val="Italic"/>
    <w:basedOn w:val="DefaultParagraphFont"/>
    <w:rsid w:val="00BD0D40"/>
    <w:rPr>
      <w:i/>
    </w:rPr>
  </w:style>
  <w:style w:type="character" w:customStyle="1" w:styleId="Journaltitle">
    <w:name w:val="Journaltitle"/>
    <w:basedOn w:val="DefaultParagraphFont"/>
    <w:rsid w:val="0085715B"/>
    <w:rPr>
      <w:b/>
    </w:rPr>
  </w:style>
  <w:style w:type="character" w:customStyle="1" w:styleId="Lastname">
    <w:name w:val="Lastname"/>
    <w:basedOn w:val="DefaultParagraphFont"/>
    <w:rsid w:val="00986437"/>
  </w:style>
  <w:style w:type="character" w:customStyle="1" w:styleId="MiddleName">
    <w:name w:val="MiddleName"/>
    <w:basedOn w:val="DefaultParagraphFont"/>
    <w:rsid w:val="00986437"/>
  </w:style>
  <w:style w:type="character" w:customStyle="1" w:styleId="Midinitial">
    <w:name w:val="Midinitial"/>
    <w:basedOn w:val="DefaultParagraphFont"/>
    <w:rsid w:val="00986437"/>
  </w:style>
  <w:style w:type="character" w:customStyle="1" w:styleId="PageNumber0">
    <w:name w:val="PageNumber"/>
    <w:basedOn w:val="DefaultParagraphFont"/>
    <w:rsid w:val="00986437"/>
  </w:style>
  <w:style w:type="character" w:customStyle="1" w:styleId="Refauth">
    <w:name w:val="Refauth"/>
    <w:basedOn w:val="DefaultParagraphFont"/>
    <w:rsid w:val="00986437"/>
  </w:style>
  <w:style w:type="character" w:customStyle="1" w:styleId="Refbookedition">
    <w:name w:val="Refbookedition"/>
    <w:basedOn w:val="DefaultParagraphFont"/>
    <w:rsid w:val="00986437"/>
  </w:style>
  <w:style w:type="character" w:customStyle="1" w:styleId="Refbooktitle">
    <w:name w:val="Refbooktitle"/>
    <w:basedOn w:val="DefaultParagraphFont"/>
    <w:rsid w:val="00BD0D40"/>
    <w:rPr>
      <w:i/>
    </w:rPr>
  </w:style>
  <w:style w:type="character" w:customStyle="1" w:styleId="Refbookvolume">
    <w:name w:val="Refbookvolume"/>
    <w:basedOn w:val="DefaultParagraphFont"/>
    <w:rsid w:val="00986437"/>
  </w:style>
  <w:style w:type="character" w:customStyle="1" w:styleId="Refchapter">
    <w:name w:val="Refchapter"/>
    <w:basedOn w:val="DefaultParagraphFont"/>
    <w:rsid w:val="00BD0D40"/>
    <w:rPr>
      <w:b/>
    </w:rPr>
  </w:style>
  <w:style w:type="character" w:customStyle="1" w:styleId="Refcity">
    <w:name w:val="Refcity"/>
    <w:basedOn w:val="DefaultParagraphFont"/>
    <w:rsid w:val="00986437"/>
  </w:style>
  <w:style w:type="character" w:customStyle="1" w:styleId="RefConferenceName">
    <w:name w:val="RefConferenceName"/>
    <w:basedOn w:val="DefaultParagraphFont"/>
    <w:rsid w:val="00BD0D40"/>
    <w:rPr>
      <w:i/>
    </w:rPr>
  </w:style>
  <w:style w:type="character" w:customStyle="1" w:styleId="RefDate">
    <w:name w:val="RefDate"/>
    <w:basedOn w:val="DefaultParagraphFont"/>
    <w:rsid w:val="00986437"/>
  </w:style>
  <w:style w:type="character" w:customStyle="1" w:styleId="Refeditor">
    <w:name w:val="Refeditor"/>
    <w:basedOn w:val="DefaultParagraphFont"/>
    <w:rsid w:val="00986437"/>
  </w:style>
  <w:style w:type="character" w:customStyle="1" w:styleId="Refjournaltitle">
    <w:name w:val="Refjournaltitle"/>
    <w:basedOn w:val="DefaultParagraphFont"/>
    <w:rsid w:val="00BD0D40"/>
    <w:rPr>
      <w:i/>
    </w:rPr>
  </w:style>
  <w:style w:type="character" w:customStyle="1" w:styleId="RefLocation">
    <w:name w:val="RefLocation"/>
    <w:basedOn w:val="DefaultParagraphFont"/>
    <w:rsid w:val="00986437"/>
  </w:style>
  <w:style w:type="character" w:customStyle="1" w:styleId="Refnum">
    <w:name w:val="Refnum"/>
    <w:basedOn w:val="DefaultParagraphFont"/>
    <w:rsid w:val="00986437"/>
  </w:style>
  <w:style w:type="character" w:customStyle="1" w:styleId="Refpublisher">
    <w:name w:val="Refpublisher"/>
    <w:basedOn w:val="DefaultParagraphFont"/>
    <w:rsid w:val="00986437"/>
  </w:style>
  <w:style w:type="character" w:customStyle="1" w:styleId="Reftitle">
    <w:name w:val="Reftitle"/>
    <w:basedOn w:val="DefaultParagraphFont"/>
    <w:rsid w:val="00BD0D40"/>
    <w:rPr>
      <w:b/>
    </w:rPr>
  </w:style>
  <w:style w:type="character" w:customStyle="1" w:styleId="Refvolume">
    <w:name w:val="Refvolume"/>
    <w:basedOn w:val="DefaultParagraphFont"/>
    <w:rsid w:val="006742C2"/>
    <w:rPr>
      <w:b/>
    </w:rPr>
  </w:style>
  <w:style w:type="character" w:customStyle="1" w:styleId="Refyear">
    <w:name w:val="Refyear"/>
    <w:basedOn w:val="DefaultParagraphFont"/>
    <w:rsid w:val="00986437"/>
  </w:style>
  <w:style w:type="character" w:customStyle="1" w:styleId="Smallcap">
    <w:name w:val="Smallcap"/>
    <w:basedOn w:val="DefaultParagraphFont"/>
    <w:rsid w:val="00BD0D40"/>
    <w:rPr>
      <w:smallCaps/>
      <w:dstrike w:val="0"/>
      <w:vertAlign w:val="baseline"/>
    </w:rPr>
  </w:style>
  <w:style w:type="character" w:customStyle="1" w:styleId="Startpage">
    <w:name w:val="Startpage"/>
    <w:basedOn w:val="DefaultParagraphFont"/>
    <w:rsid w:val="00986437"/>
  </w:style>
  <w:style w:type="character" w:customStyle="1" w:styleId="Subscript">
    <w:name w:val="Subscript"/>
    <w:basedOn w:val="DefaultParagraphFont"/>
    <w:rsid w:val="00BD0D40"/>
    <w:rPr>
      <w:dstrike w:val="0"/>
      <w:vertAlign w:val="subscript"/>
    </w:rPr>
  </w:style>
  <w:style w:type="character" w:customStyle="1" w:styleId="Superscript">
    <w:name w:val="Superscript"/>
    <w:basedOn w:val="DefaultParagraphFont"/>
    <w:rsid w:val="00BD0D40"/>
    <w:rPr>
      <w:dstrike w:val="0"/>
      <w:vertAlign w:val="superscript"/>
    </w:rPr>
  </w:style>
  <w:style w:type="character" w:customStyle="1" w:styleId="Volume">
    <w:name w:val="Volume"/>
    <w:basedOn w:val="DefaultParagraphFont"/>
    <w:rsid w:val="00BD0D40"/>
    <w:rPr>
      <w:b/>
    </w:rPr>
  </w:style>
  <w:style w:type="character" w:customStyle="1" w:styleId="Xref">
    <w:name w:val="Xref"/>
    <w:basedOn w:val="DefaultParagraphFont"/>
    <w:rsid w:val="00986437"/>
  </w:style>
  <w:style w:type="paragraph" w:customStyle="1" w:styleId="Address">
    <w:name w:val="Address"/>
    <w:rsid w:val="00017D46"/>
    <w:rPr>
      <w:rFonts w:ascii="Optima LT Std" w:hAnsi="Optima LT Std"/>
      <w:sz w:val="17"/>
      <w:lang w:val="en-US" w:eastAsia="en-US"/>
    </w:rPr>
  </w:style>
  <w:style w:type="paragraph" w:customStyle="1" w:styleId="Author">
    <w:name w:val="Author"/>
    <w:rsid w:val="0058647C"/>
    <w:pPr>
      <w:spacing w:before="240"/>
      <w:contextualSpacing/>
    </w:pPr>
    <w:rPr>
      <w:rFonts w:ascii="Optima LT Std" w:hAnsi="Optima LT Std"/>
      <w:i/>
      <w:sz w:val="30"/>
      <w:lang w:val="en-US" w:eastAsia="en-US"/>
    </w:rPr>
  </w:style>
  <w:style w:type="paragraph" w:customStyle="1" w:styleId="Bulletedpara">
    <w:name w:val="Bulletedpara"/>
    <w:rsid w:val="00784878"/>
    <w:pPr>
      <w:numPr>
        <w:numId w:val="16"/>
      </w:numPr>
      <w:tabs>
        <w:tab w:val="clear" w:pos="5160"/>
      </w:tabs>
      <w:spacing w:before="120"/>
      <w:ind w:left="3900" w:right="360" w:hanging="300"/>
    </w:pPr>
    <w:rPr>
      <w:rFonts w:ascii="Sabon LT Std" w:hAnsi="Sabon LT Std"/>
      <w:lang w:val="en-US" w:eastAsia="en-US"/>
    </w:rPr>
  </w:style>
  <w:style w:type="paragraph" w:customStyle="1" w:styleId="Bulletlist">
    <w:name w:val="Bulletlist"/>
    <w:rsid w:val="00017D46"/>
    <w:rPr>
      <w:rFonts w:ascii="Sabon LT Std" w:hAnsi="Sabon LT Std"/>
      <w:lang w:val="en-US" w:eastAsia="en-US"/>
    </w:rPr>
  </w:style>
  <w:style w:type="paragraph" w:customStyle="1" w:styleId="Bulletnote">
    <w:name w:val="Bulletnote"/>
    <w:rsid w:val="00017D46"/>
    <w:pPr>
      <w:tabs>
        <w:tab w:val="left" w:pos="520"/>
      </w:tabs>
    </w:pPr>
    <w:rPr>
      <w:rFonts w:ascii="Sabon LT Std" w:hAnsi="Sabon LT Std"/>
      <w:lang w:val="en-US" w:eastAsia="en-US"/>
    </w:rPr>
  </w:style>
  <w:style w:type="paragraph" w:customStyle="1" w:styleId="Catchline">
    <w:name w:val="Catchline"/>
    <w:rsid w:val="00653322"/>
    <w:pPr>
      <w:spacing w:before="120"/>
    </w:pPr>
    <w:rPr>
      <w:rFonts w:ascii="Optima LT Std" w:hAnsi="Optima LT Std"/>
      <w:sz w:val="17"/>
      <w:lang w:val="en-US" w:eastAsia="en-US"/>
    </w:rPr>
  </w:style>
  <w:style w:type="paragraph" w:customStyle="1" w:styleId="Copyright">
    <w:name w:val="Copyright"/>
    <w:rsid w:val="00017D46"/>
    <w:rPr>
      <w:rFonts w:ascii="Optima LT Std" w:hAnsi="Optima LT Std"/>
      <w:sz w:val="17"/>
      <w:lang w:val="en-US" w:eastAsia="en-US"/>
    </w:rPr>
  </w:style>
  <w:style w:type="paragraph" w:customStyle="1" w:styleId="CorAu">
    <w:name w:val="CorAu"/>
    <w:basedOn w:val="Copyright"/>
    <w:rsid w:val="00653322"/>
    <w:pPr>
      <w:spacing w:before="240"/>
    </w:pPr>
    <w:rPr>
      <w:rFonts w:ascii="Sabon LT Std" w:hAnsi="Sabon LT Std"/>
      <w:b/>
    </w:rPr>
  </w:style>
  <w:style w:type="paragraph" w:customStyle="1" w:styleId="CorAuName">
    <w:name w:val="CorAuName"/>
    <w:basedOn w:val="Copyright"/>
    <w:rsid w:val="00FF5EDC"/>
    <w:rPr>
      <w:rFonts w:ascii="Sabon LT Std" w:hAnsi="Sabon LT Std"/>
    </w:rPr>
  </w:style>
  <w:style w:type="paragraph" w:customStyle="1" w:styleId="IntroA">
    <w:name w:val="IntroA"/>
    <w:rsid w:val="00017D46"/>
    <w:rPr>
      <w:rFonts w:ascii="Optima LT Std" w:hAnsi="Optima LT Std"/>
      <w:b/>
      <w:sz w:val="24"/>
      <w:lang w:val="en-US" w:eastAsia="en-US"/>
    </w:rPr>
  </w:style>
  <w:style w:type="paragraph" w:customStyle="1" w:styleId="IntroB">
    <w:name w:val="IntroB"/>
    <w:rsid w:val="00017D46"/>
    <w:rPr>
      <w:rFonts w:ascii="Optima LT Std" w:hAnsi="Optima LT Std"/>
      <w:b/>
      <w:lang w:val="en-US" w:eastAsia="en-US"/>
    </w:rPr>
  </w:style>
  <w:style w:type="paragraph" w:customStyle="1" w:styleId="Introhead">
    <w:name w:val="Introhead"/>
    <w:rsid w:val="0024625E"/>
    <w:pPr>
      <w:shd w:val="clear" w:color="auto" w:fill="000000"/>
      <w:spacing w:before="240" w:after="120"/>
    </w:pPr>
    <w:rPr>
      <w:rFonts w:ascii="Optima LT Std" w:hAnsi="Optima LT Std"/>
      <w:b/>
      <w:color w:val="FFFFFF"/>
      <w:sz w:val="24"/>
      <w:lang w:val="en-US" w:eastAsia="en-US"/>
    </w:rPr>
  </w:style>
  <w:style w:type="paragraph" w:customStyle="1" w:styleId="Introtext">
    <w:name w:val="Introtext"/>
    <w:rsid w:val="00017D46"/>
    <w:rPr>
      <w:rFonts w:ascii="Sabon LT Std" w:hAnsi="Sabon LT Std"/>
      <w:color w:val="000000"/>
      <w:lang w:val="en-US" w:eastAsia="en-US"/>
    </w:rPr>
  </w:style>
  <w:style w:type="paragraph" w:customStyle="1" w:styleId="Introtext2">
    <w:name w:val="Introtext 2"/>
    <w:basedOn w:val="Introtext"/>
    <w:rsid w:val="00017D46"/>
    <w:pPr>
      <w:ind w:firstLine="300"/>
    </w:pPr>
  </w:style>
  <w:style w:type="paragraph" w:customStyle="1" w:styleId="ISSNline">
    <w:name w:val="ISSNline"/>
    <w:basedOn w:val="Copyright"/>
    <w:rsid w:val="00FF5EDC"/>
    <w:rPr>
      <w:rFonts w:ascii="Sabon LT Std" w:hAnsi="Sabon LT Std"/>
    </w:rPr>
  </w:style>
  <w:style w:type="paragraph" w:customStyle="1" w:styleId="Legend">
    <w:name w:val="Legend"/>
    <w:rsid w:val="00017D46"/>
    <w:rPr>
      <w:rFonts w:ascii="Optima LT Std" w:hAnsi="Optima LT Std"/>
      <w:sz w:val="16"/>
      <w:lang w:val="en-US" w:eastAsia="en-US"/>
    </w:rPr>
  </w:style>
  <w:style w:type="paragraph" w:customStyle="1" w:styleId="NumList">
    <w:name w:val="NumList"/>
    <w:basedOn w:val="Bulletlist"/>
    <w:rsid w:val="00017D46"/>
    <w:pPr>
      <w:numPr>
        <w:numId w:val="17"/>
      </w:numPr>
    </w:pPr>
  </w:style>
  <w:style w:type="paragraph" w:customStyle="1" w:styleId="Opinstatehead">
    <w:name w:val="Opinstatehead"/>
    <w:rsid w:val="0024625E"/>
    <w:pPr>
      <w:pBdr>
        <w:top w:val="single" w:sz="4" w:space="1" w:color="auto"/>
      </w:pBdr>
      <w:spacing w:before="240"/>
    </w:pPr>
    <w:rPr>
      <w:rFonts w:ascii="Optima LT Std" w:hAnsi="Optima LT Std"/>
      <w:b/>
      <w:sz w:val="24"/>
      <w:lang w:val="en-US" w:eastAsia="en-US"/>
    </w:rPr>
  </w:style>
  <w:style w:type="paragraph" w:customStyle="1" w:styleId="Opinstatement">
    <w:name w:val="Opinstatement"/>
    <w:rsid w:val="00017D46"/>
    <w:pPr>
      <w:pBdr>
        <w:top w:val="single" w:sz="4" w:space="1" w:color="auto"/>
        <w:left w:val="single" w:sz="4" w:space="4" w:color="auto"/>
        <w:bottom w:val="single" w:sz="4" w:space="1" w:color="auto"/>
        <w:right w:val="single" w:sz="4" w:space="4" w:color="auto"/>
      </w:pBdr>
      <w:shd w:val="clear" w:color="auto" w:fill="CCCCCC"/>
      <w:ind w:right="2640"/>
    </w:pPr>
    <w:rPr>
      <w:rFonts w:ascii="Optima LT Std" w:hAnsi="Optima LT Std"/>
      <w:lang w:val="en-US" w:eastAsia="en-US"/>
    </w:rPr>
  </w:style>
  <w:style w:type="paragraph" w:customStyle="1" w:styleId="Opinstatement2">
    <w:name w:val="Opinstatement 2"/>
    <w:basedOn w:val="Opinstatement"/>
    <w:rsid w:val="00017D46"/>
    <w:pPr>
      <w:ind w:right="2635" w:firstLine="300"/>
    </w:pPr>
  </w:style>
  <w:style w:type="paragraph" w:customStyle="1" w:styleId="Procedure">
    <w:name w:val="Procedure"/>
    <w:rsid w:val="00151DF0"/>
    <w:pPr>
      <w:pBdr>
        <w:top w:val="single" w:sz="4" w:space="1" w:color="auto"/>
      </w:pBdr>
      <w:spacing w:before="240"/>
    </w:pPr>
    <w:rPr>
      <w:rFonts w:ascii="Optima LT Std" w:hAnsi="Optima LT Std"/>
      <w:i/>
      <w:sz w:val="22"/>
      <w:lang w:val="en-US" w:eastAsia="en-US"/>
    </w:rPr>
  </w:style>
  <w:style w:type="paragraph" w:customStyle="1" w:styleId="Ref">
    <w:name w:val="Ref"/>
    <w:rsid w:val="00C87BA1"/>
    <w:pPr>
      <w:ind w:left="720" w:hanging="720"/>
    </w:pPr>
    <w:rPr>
      <w:rFonts w:ascii="Sabon LT Std" w:hAnsi="Sabon LT Std"/>
      <w:sz w:val="16"/>
      <w:lang w:val="en-US" w:eastAsia="en-US"/>
    </w:rPr>
  </w:style>
  <w:style w:type="paragraph" w:customStyle="1" w:styleId="Refhead">
    <w:name w:val="Refhead"/>
    <w:rsid w:val="00017D46"/>
    <w:rPr>
      <w:rFonts w:ascii="Optima LT Std" w:hAnsi="Optima LT Std"/>
      <w:b/>
      <w:sz w:val="36"/>
      <w:lang w:val="en-US" w:eastAsia="en-US"/>
    </w:rPr>
  </w:style>
  <w:style w:type="paragraph" w:customStyle="1" w:styleId="Refnote">
    <w:name w:val="Refnote"/>
    <w:rsid w:val="00017D46"/>
    <w:rPr>
      <w:rFonts w:ascii="Optima LT Std" w:hAnsi="Optima LT Std"/>
      <w:sz w:val="16"/>
      <w:lang w:val="en-US" w:eastAsia="en-US"/>
    </w:rPr>
  </w:style>
  <w:style w:type="paragraph" w:customStyle="1" w:styleId="Subbullet">
    <w:name w:val="Subbullet"/>
    <w:rsid w:val="00017D46"/>
    <w:pPr>
      <w:numPr>
        <w:numId w:val="19"/>
      </w:numPr>
    </w:pPr>
    <w:rPr>
      <w:rFonts w:ascii="Sabon LT Std" w:hAnsi="Sabon LT Std"/>
      <w:lang w:val="en-US" w:eastAsia="en-US"/>
    </w:rPr>
  </w:style>
  <w:style w:type="paragraph" w:customStyle="1" w:styleId="Subtreatoption">
    <w:name w:val="Subtreatoption"/>
    <w:rsid w:val="00151DF0"/>
    <w:pPr>
      <w:pBdr>
        <w:top w:val="single" w:sz="8" w:space="1" w:color="auto"/>
      </w:pBdr>
      <w:spacing w:before="240"/>
    </w:pPr>
    <w:rPr>
      <w:rFonts w:ascii="Optima LT Std" w:hAnsi="Optima LT Std"/>
      <w:b/>
      <w:sz w:val="23"/>
      <w:lang w:val="en-US" w:eastAsia="en-US"/>
    </w:rPr>
  </w:style>
  <w:style w:type="paragraph" w:customStyle="1" w:styleId="TableBody">
    <w:name w:val="TableBody"/>
    <w:rsid w:val="00FF5EDC"/>
    <w:rPr>
      <w:rFonts w:ascii="Sabon LT Std" w:hAnsi="Sabon LT Std"/>
      <w:lang w:val="en-US" w:eastAsia="en-US"/>
    </w:rPr>
  </w:style>
  <w:style w:type="paragraph" w:customStyle="1" w:styleId="TableFoot">
    <w:name w:val="TableFoot"/>
    <w:rsid w:val="00FF5EDC"/>
    <w:rPr>
      <w:rFonts w:ascii="Sabon LT Std" w:hAnsi="Sabon LT Std"/>
      <w:lang w:val="en-US" w:eastAsia="en-US"/>
    </w:rPr>
  </w:style>
  <w:style w:type="paragraph" w:customStyle="1" w:styleId="TableHead">
    <w:name w:val="TableHead"/>
    <w:rsid w:val="00FF5EDC"/>
    <w:rPr>
      <w:rFonts w:ascii="Sabon LT Std" w:hAnsi="Sabon LT Std"/>
      <w:lang w:val="en-US" w:eastAsia="en-US"/>
    </w:rPr>
  </w:style>
  <w:style w:type="paragraph" w:customStyle="1" w:styleId="TableTitle">
    <w:name w:val="TableTitle"/>
    <w:rsid w:val="00FF5EDC"/>
    <w:rPr>
      <w:rFonts w:ascii="Sabon LT Std" w:hAnsi="Sabon LT Std"/>
      <w:lang w:val="en-US" w:eastAsia="en-US"/>
    </w:rPr>
  </w:style>
  <w:style w:type="paragraph" w:customStyle="1" w:styleId="Treatmenthead">
    <w:name w:val="Treatmenthead"/>
    <w:rsid w:val="0024625E"/>
    <w:pPr>
      <w:spacing w:before="240"/>
    </w:pPr>
    <w:rPr>
      <w:rFonts w:ascii="Optima LT Std" w:hAnsi="Optima LT Std"/>
      <w:b/>
      <w:sz w:val="36"/>
      <w:lang w:val="en-US" w:eastAsia="en-US"/>
    </w:rPr>
  </w:style>
  <w:style w:type="paragraph" w:customStyle="1" w:styleId="Treatoption">
    <w:name w:val="Treatoption"/>
    <w:rsid w:val="000C5FB5"/>
    <w:pPr>
      <w:shd w:val="clear" w:color="auto" w:fill="B3B3B3"/>
      <w:spacing w:before="240"/>
    </w:pPr>
    <w:rPr>
      <w:rFonts w:ascii="Optima LT Std" w:hAnsi="Optima LT Std"/>
      <w:b/>
      <w:color w:val="FFFFFF"/>
      <w:sz w:val="24"/>
      <w:lang w:val="en-US" w:eastAsia="en-US"/>
    </w:rPr>
  </w:style>
  <w:style w:type="paragraph" w:customStyle="1" w:styleId="Usagehead">
    <w:name w:val="Usagehead"/>
    <w:rsid w:val="00017D46"/>
    <w:pPr>
      <w:tabs>
        <w:tab w:val="left" w:pos="3360"/>
      </w:tabs>
      <w:ind w:left="3360" w:hanging="3060"/>
    </w:pPr>
    <w:rPr>
      <w:rFonts w:ascii="Sabon LT Std" w:hAnsi="Sabon LT Std"/>
      <w:color w:val="000000"/>
      <w:lang w:val="en-US" w:eastAsia="en-US"/>
    </w:rPr>
  </w:style>
  <w:style w:type="paragraph" w:customStyle="1" w:styleId="Usagetext">
    <w:name w:val="Usagetext"/>
    <w:rsid w:val="00C26DBC"/>
    <w:pPr>
      <w:ind w:left="3600"/>
    </w:pPr>
    <w:rPr>
      <w:rFonts w:ascii="Sabon LT Std" w:hAnsi="Sabon LT Std"/>
      <w:lang w:val="en-US" w:eastAsia="en-US"/>
    </w:rPr>
  </w:style>
  <w:style w:type="paragraph" w:customStyle="1" w:styleId="Usagetext2">
    <w:name w:val="Usagetext 2"/>
    <w:basedOn w:val="Usagetext"/>
    <w:rsid w:val="00C26DBC"/>
    <w:pPr>
      <w:ind w:firstLine="302"/>
    </w:pPr>
  </w:style>
  <w:style w:type="paragraph" w:customStyle="1" w:styleId="Articletitle">
    <w:name w:val="Articletitle"/>
    <w:rsid w:val="00017D46"/>
    <w:rPr>
      <w:rFonts w:ascii="Optima LT Std" w:hAnsi="Optima LT Std"/>
      <w:b/>
      <w:sz w:val="56"/>
      <w:lang w:val="en-US" w:eastAsia="en-US"/>
    </w:rPr>
  </w:style>
  <w:style w:type="character" w:customStyle="1" w:styleId="Year">
    <w:name w:val="Year"/>
    <w:basedOn w:val="DefaultParagraphFont"/>
    <w:rsid w:val="0024625E"/>
  </w:style>
  <w:style w:type="character" w:customStyle="1" w:styleId="Heading2Char">
    <w:name w:val="Heading 2 Char"/>
    <w:basedOn w:val="DefaultParagraphFont"/>
    <w:link w:val="Heading2"/>
    <w:rsid w:val="00120892"/>
    <w:rPr>
      <w:rFonts w:ascii="Optima LT Std" w:hAnsi="Optima LT Std"/>
      <w:b/>
      <w:color w:val="FFFFFF"/>
      <w:sz w:val="24"/>
      <w:shd w:val="clear" w:color="auto" w:fill="000000"/>
      <w:lang w:val="en-US" w:eastAsia="en-US" w:bidi="he-IL"/>
    </w:rPr>
  </w:style>
  <w:style w:type="paragraph" w:customStyle="1" w:styleId="DisText1">
    <w:name w:val="DisText1"/>
    <w:basedOn w:val="Usagetext"/>
    <w:rsid w:val="00794B1D"/>
    <w:rPr>
      <w:sz w:val="16"/>
    </w:rPr>
  </w:style>
  <w:style w:type="paragraph" w:customStyle="1" w:styleId="DisText2">
    <w:name w:val="DisText2"/>
    <w:basedOn w:val="DisText1"/>
    <w:rsid w:val="00794B1D"/>
    <w:pPr>
      <w:ind w:firstLine="302"/>
    </w:pPr>
  </w:style>
  <w:style w:type="character" w:customStyle="1" w:styleId="Heading3Char">
    <w:name w:val="Heading 3 Char"/>
    <w:basedOn w:val="DefaultParagraphFont"/>
    <w:link w:val="Heading3"/>
    <w:rsid w:val="00F35635"/>
    <w:rPr>
      <w:rFonts w:ascii="Arial" w:hAnsi="Arial" w:cs="Arial"/>
      <w:b/>
      <w:bCs/>
      <w:sz w:val="26"/>
      <w:szCs w:val="26"/>
    </w:rPr>
  </w:style>
  <w:style w:type="character" w:styleId="CommentReference">
    <w:name w:val="annotation reference"/>
    <w:basedOn w:val="DefaultParagraphFont"/>
    <w:semiHidden/>
    <w:unhideWhenUsed/>
    <w:rsid w:val="004325F7"/>
    <w:rPr>
      <w:sz w:val="16"/>
      <w:szCs w:val="16"/>
    </w:rPr>
  </w:style>
  <w:style w:type="paragraph" w:styleId="CommentText">
    <w:name w:val="annotation text"/>
    <w:basedOn w:val="Normal"/>
    <w:link w:val="CommentTextChar"/>
    <w:semiHidden/>
    <w:unhideWhenUsed/>
    <w:rsid w:val="004325F7"/>
  </w:style>
  <w:style w:type="character" w:customStyle="1" w:styleId="CommentTextChar">
    <w:name w:val="Comment Text Char"/>
    <w:basedOn w:val="DefaultParagraphFont"/>
    <w:link w:val="CommentText"/>
    <w:semiHidden/>
    <w:rsid w:val="004325F7"/>
    <w:rPr>
      <w:lang w:val="en-US" w:eastAsia="en-US"/>
    </w:rPr>
  </w:style>
  <w:style w:type="paragraph" w:styleId="CommentSubject">
    <w:name w:val="annotation subject"/>
    <w:basedOn w:val="CommentText"/>
    <w:next w:val="CommentText"/>
    <w:link w:val="CommentSubjectChar"/>
    <w:semiHidden/>
    <w:unhideWhenUsed/>
    <w:rsid w:val="004325F7"/>
    <w:rPr>
      <w:b/>
      <w:bCs/>
    </w:rPr>
  </w:style>
  <w:style w:type="character" w:customStyle="1" w:styleId="CommentSubjectChar">
    <w:name w:val="Comment Subject Char"/>
    <w:basedOn w:val="CommentTextChar"/>
    <w:link w:val="CommentSubject"/>
    <w:semiHidden/>
    <w:rsid w:val="004325F7"/>
    <w:rPr>
      <w:b/>
      <w:bCs/>
      <w:lang w:val="en-US" w:eastAsia="en-US"/>
    </w:rPr>
  </w:style>
  <w:style w:type="paragraph" w:styleId="BalloonText">
    <w:name w:val="Balloon Text"/>
    <w:basedOn w:val="Normal"/>
    <w:link w:val="BalloonTextChar"/>
    <w:semiHidden/>
    <w:unhideWhenUsed/>
    <w:rsid w:val="004325F7"/>
    <w:rPr>
      <w:rFonts w:ascii="Segoe UI" w:hAnsi="Segoe UI" w:cs="Segoe UI"/>
      <w:sz w:val="18"/>
      <w:szCs w:val="18"/>
    </w:rPr>
  </w:style>
  <w:style w:type="character" w:customStyle="1" w:styleId="BalloonTextChar">
    <w:name w:val="Balloon Text Char"/>
    <w:basedOn w:val="DefaultParagraphFont"/>
    <w:link w:val="BalloonText"/>
    <w:semiHidden/>
    <w:rsid w:val="004325F7"/>
    <w:rPr>
      <w:rFonts w:ascii="Segoe UI" w:hAnsi="Segoe UI" w:cs="Segoe UI"/>
      <w:sz w:val="18"/>
      <w:szCs w:val="18"/>
      <w:lang w:val="en-US" w:eastAsia="en-US"/>
    </w:rPr>
  </w:style>
  <w:style w:type="character" w:customStyle="1" w:styleId="Heading1Char">
    <w:name w:val="Heading 1 Char"/>
    <w:basedOn w:val="DefaultParagraphFont"/>
    <w:link w:val="Heading1"/>
    <w:rsid w:val="00120892"/>
    <w:rPr>
      <w:rFonts w:ascii="Optima LT Std" w:hAnsi="Optima LT Std"/>
      <w:b/>
      <w:sz w:val="56"/>
      <w:lang w:val="en-US" w:eastAsia="en-US"/>
    </w:rPr>
  </w:style>
  <w:style w:type="character" w:customStyle="1" w:styleId="Heading4Char">
    <w:name w:val="Heading 4 Char"/>
    <w:basedOn w:val="DefaultParagraphFont"/>
    <w:link w:val="Heading4"/>
    <w:rsid w:val="004D749A"/>
    <w:rPr>
      <w:b/>
      <w:bCs/>
      <w:sz w:val="28"/>
      <w:szCs w:val="28"/>
      <w:lang w:val="en-US" w:eastAsia="en-US"/>
    </w:rPr>
  </w:style>
  <w:style w:type="paragraph" w:customStyle="1" w:styleId="ManuscriptDS">
    <w:name w:val="Manuscript DS"/>
    <w:basedOn w:val="Normal"/>
    <w:link w:val="ManuscriptDSChar"/>
    <w:qFormat/>
    <w:rsid w:val="004D749A"/>
    <w:pPr>
      <w:shd w:val="clear" w:color="auto" w:fill="FFFFFF"/>
      <w:spacing w:after="120" w:line="480" w:lineRule="auto"/>
    </w:pPr>
    <w:rPr>
      <w:rFonts w:ascii="Arial" w:hAnsi="Arial"/>
      <w:color w:val="000000"/>
      <w:sz w:val="24"/>
      <w:szCs w:val="22"/>
      <w:lang w:val="en-AU"/>
    </w:rPr>
  </w:style>
  <w:style w:type="paragraph" w:styleId="DocumentMap">
    <w:name w:val="Document Map"/>
    <w:basedOn w:val="Normal"/>
    <w:link w:val="DocumentMapChar"/>
    <w:semiHidden/>
    <w:rsid w:val="004D749A"/>
    <w:rPr>
      <w:rFonts w:ascii="Tahoma" w:eastAsia="Calibri" w:hAnsi="Tahoma"/>
      <w:sz w:val="16"/>
      <w:szCs w:val="16"/>
      <w:lang w:val="en-AU"/>
    </w:rPr>
  </w:style>
  <w:style w:type="character" w:customStyle="1" w:styleId="DocumentMapChar">
    <w:name w:val="Document Map Char"/>
    <w:basedOn w:val="DefaultParagraphFont"/>
    <w:link w:val="DocumentMap"/>
    <w:semiHidden/>
    <w:rsid w:val="004D749A"/>
    <w:rPr>
      <w:rFonts w:ascii="Tahoma" w:eastAsia="Calibri" w:hAnsi="Tahoma"/>
      <w:sz w:val="16"/>
      <w:szCs w:val="16"/>
      <w:lang w:eastAsia="en-US"/>
    </w:rPr>
  </w:style>
  <w:style w:type="paragraph" w:styleId="Caption">
    <w:name w:val="caption"/>
    <w:basedOn w:val="Normal"/>
    <w:next w:val="Normal"/>
    <w:qFormat/>
    <w:rsid w:val="00FB150C"/>
    <w:rPr>
      <w:rFonts w:ascii="Sabon LT Std" w:hAnsi="Sabon LT Std"/>
      <w:b/>
      <w:bCs/>
      <w:color w:val="000000"/>
      <w:lang w:val="en-AU"/>
    </w:rPr>
  </w:style>
  <w:style w:type="paragraph" w:customStyle="1" w:styleId="Table">
    <w:name w:val="Table"/>
    <w:basedOn w:val="Normal"/>
    <w:next w:val="Normal"/>
    <w:qFormat/>
    <w:rsid w:val="004D749A"/>
    <w:rPr>
      <w:rFonts w:ascii="Arial" w:hAnsi="Arial"/>
      <w:sz w:val="22"/>
      <w:szCs w:val="22"/>
      <w:lang w:val="en-AU"/>
    </w:rPr>
  </w:style>
  <w:style w:type="character" w:customStyle="1" w:styleId="HeaderChar">
    <w:name w:val="Header Char"/>
    <w:link w:val="Header"/>
    <w:semiHidden/>
    <w:rsid w:val="004D749A"/>
    <w:rPr>
      <w:lang w:val="en-US" w:eastAsia="en-US"/>
    </w:rPr>
  </w:style>
  <w:style w:type="character" w:customStyle="1" w:styleId="FooterChar">
    <w:name w:val="Footer Char"/>
    <w:link w:val="Footer"/>
    <w:semiHidden/>
    <w:rsid w:val="004D749A"/>
    <w:rPr>
      <w:lang w:val="en-US" w:eastAsia="en-US"/>
    </w:rPr>
  </w:style>
  <w:style w:type="paragraph" w:customStyle="1" w:styleId="ColorfulShading-Accent11">
    <w:name w:val="Colorful Shading - Accent 11"/>
    <w:hidden/>
    <w:semiHidden/>
    <w:rsid w:val="004D749A"/>
    <w:rPr>
      <w:rFonts w:ascii="Calibri" w:hAnsi="Calibri"/>
      <w:sz w:val="22"/>
      <w:szCs w:val="22"/>
      <w:lang w:eastAsia="en-US"/>
    </w:rPr>
  </w:style>
  <w:style w:type="paragraph" w:customStyle="1" w:styleId="title1">
    <w:name w:val="title1"/>
    <w:basedOn w:val="Normal"/>
    <w:rsid w:val="004D749A"/>
    <w:rPr>
      <w:rFonts w:eastAsia="Calibri"/>
      <w:sz w:val="29"/>
      <w:szCs w:val="29"/>
      <w:lang w:val="en-AU" w:eastAsia="en-AU"/>
    </w:rPr>
  </w:style>
  <w:style w:type="paragraph" w:customStyle="1" w:styleId="ReferenceList">
    <w:name w:val="Reference List"/>
    <w:basedOn w:val="ManuscriptDS"/>
    <w:next w:val="ManuscriptDS"/>
    <w:rsid w:val="004D749A"/>
    <w:pPr>
      <w:spacing w:after="240" w:line="240" w:lineRule="auto"/>
      <w:ind w:left="720" w:hanging="720"/>
    </w:pPr>
  </w:style>
  <w:style w:type="character" w:customStyle="1" w:styleId="MediumGrid11">
    <w:name w:val="Medium Grid 11"/>
    <w:semiHidden/>
    <w:rsid w:val="004D749A"/>
    <w:rPr>
      <w:color w:val="808080"/>
    </w:rPr>
  </w:style>
  <w:style w:type="paragraph" w:customStyle="1" w:styleId="Stata">
    <w:name w:val="Stata"/>
    <w:basedOn w:val="ManuscriptDS"/>
    <w:next w:val="ManuscriptDS"/>
    <w:qFormat/>
    <w:rsid w:val="004D749A"/>
    <w:pPr>
      <w:spacing w:after="0" w:line="240" w:lineRule="auto"/>
    </w:pPr>
    <w:rPr>
      <w:rFonts w:ascii="Courier New" w:hAnsi="Courier New" w:cs="Courier New"/>
      <w:sz w:val="18"/>
      <w:szCs w:val="16"/>
    </w:rPr>
  </w:style>
  <w:style w:type="paragraph" w:customStyle="1" w:styleId="Synopsis">
    <w:name w:val="Synopsis"/>
    <w:basedOn w:val="Normal"/>
    <w:rsid w:val="004D749A"/>
    <w:pPr>
      <w:spacing w:before="120"/>
      <w:jc w:val="both"/>
    </w:pPr>
    <w:rPr>
      <w:rFonts w:ascii="Arial" w:hAnsi="Arial"/>
      <w:lang w:eastAsia="de-DE"/>
    </w:rPr>
  </w:style>
  <w:style w:type="paragraph" w:customStyle="1" w:styleId="ColorfulShading-Accent12">
    <w:name w:val="Colorful Shading - Accent 12"/>
    <w:hidden/>
    <w:uiPriority w:val="99"/>
    <w:semiHidden/>
    <w:rsid w:val="004D749A"/>
    <w:rPr>
      <w:rFonts w:ascii="Arial" w:hAnsi="Arial"/>
      <w:sz w:val="24"/>
      <w:szCs w:val="22"/>
      <w:lang w:eastAsia="en-US"/>
    </w:rPr>
  </w:style>
  <w:style w:type="paragraph" w:customStyle="1" w:styleId="ManuscriptSS">
    <w:name w:val="Manuscript SS"/>
    <w:basedOn w:val="Normal"/>
    <w:qFormat/>
    <w:rsid w:val="004D749A"/>
    <w:pPr>
      <w:shd w:val="clear" w:color="auto" w:fill="FFFFFF"/>
      <w:spacing w:after="120"/>
    </w:pPr>
    <w:rPr>
      <w:rFonts w:ascii="Arial" w:hAnsi="Arial" w:cs="Arial"/>
      <w:color w:val="000000"/>
      <w:sz w:val="24"/>
      <w:szCs w:val="24"/>
      <w:lang w:val="en-AU"/>
    </w:rPr>
  </w:style>
  <w:style w:type="paragraph" w:customStyle="1" w:styleId="Text">
    <w:name w:val="Text"/>
    <w:basedOn w:val="Normal"/>
    <w:rsid w:val="004D749A"/>
    <w:pPr>
      <w:spacing w:before="120" w:after="200" w:line="276" w:lineRule="auto"/>
      <w:jc w:val="both"/>
    </w:pPr>
    <w:rPr>
      <w:sz w:val="24"/>
      <w:szCs w:val="22"/>
      <w:lang w:eastAsia="de-DE"/>
    </w:rPr>
  </w:style>
  <w:style w:type="character" w:customStyle="1" w:styleId="bolditalic0">
    <w:name w:val="bolditalic"/>
    <w:rsid w:val="004D749A"/>
  </w:style>
  <w:style w:type="character" w:customStyle="1" w:styleId="bold0">
    <w:name w:val="bold"/>
    <w:rsid w:val="004D749A"/>
  </w:style>
  <w:style w:type="character" w:customStyle="1" w:styleId="ManuscriptDSChar">
    <w:name w:val="Manuscript DS Char"/>
    <w:basedOn w:val="DefaultParagraphFont"/>
    <w:link w:val="ManuscriptDS"/>
    <w:rsid w:val="004D749A"/>
    <w:rPr>
      <w:rFonts w:ascii="Arial" w:hAnsi="Arial"/>
      <w:color w:val="000000"/>
      <w:sz w:val="24"/>
      <w:szCs w:val="22"/>
      <w:shd w:val="clear" w:color="auto" w:fill="FFFFFF"/>
      <w:lang w:eastAsia="en-US"/>
    </w:rPr>
  </w:style>
  <w:style w:type="paragraph" w:customStyle="1" w:styleId="EndNoteBibliographyTitle">
    <w:name w:val="EndNote Bibliography Title"/>
    <w:basedOn w:val="Normal"/>
    <w:link w:val="EndNoteBibliographyTitleChar"/>
    <w:rsid w:val="004D749A"/>
    <w:pPr>
      <w:spacing w:line="276" w:lineRule="auto"/>
      <w:jc w:val="center"/>
    </w:pPr>
    <w:rPr>
      <w:rFonts w:ascii="Sabon LT Std" w:hAnsi="Sabon LT Std" w:cs="Arial"/>
      <w:noProof/>
      <w:color w:val="000000"/>
      <w:sz w:val="16"/>
      <w:szCs w:val="22"/>
    </w:rPr>
  </w:style>
  <w:style w:type="character" w:customStyle="1" w:styleId="EndNoteBibliographyTitleChar">
    <w:name w:val="EndNote Bibliography Title Char"/>
    <w:basedOn w:val="ManuscriptDSChar"/>
    <w:link w:val="EndNoteBibliographyTitle"/>
    <w:rsid w:val="004D749A"/>
    <w:rPr>
      <w:rFonts w:ascii="Sabon LT Std" w:hAnsi="Sabon LT Std" w:cs="Arial"/>
      <w:noProof/>
      <w:color w:val="000000"/>
      <w:sz w:val="16"/>
      <w:szCs w:val="22"/>
      <w:shd w:val="clear" w:color="auto" w:fill="FFFFFF"/>
      <w:lang w:val="en-US" w:eastAsia="en-US"/>
    </w:rPr>
  </w:style>
  <w:style w:type="paragraph" w:customStyle="1" w:styleId="EndNoteBibliography">
    <w:name w:val="EndNote Bibliography"/>
    <w:basedOn w:val="Normal"/>
    <w:link w:val="EndNoteBibliographyChar"/>
    <w:rsid w:val="004D749A"/>
    <w:pPr>
      <w:spacing w:after="200"/>
    </w:pPr>
    <w:rPr>
      <w:rFonts w:ascii="Sabon LT Std" w:hAnsi="Sabon LT Std" w:cs="Arial"/>
      <w:noProof/>
      <w:color w:val="000000"/>
      <w:sz w:val="16"/>
      <w:szCs w:val="22"/>
    </w:rPr>
  </w:style>
  <w:style w:type="character" w:customStyle="1" w:styleId="EndNoteBibliographyChar">
    <w:name w:val="EndNote Bibliography Char"/>
    <w:basedOn w:val="ManuscriptDSChar"/>
    <w:link w:val="EndNoteBibliography"/>
    <w:rsid w:val="004D749A"/>
    <w:rPr>
      <w:rFonts w:ascii="Sabon LT Std" w:hAnsi="Sabon LT Std" w:cs="Arial"/>
      <w:noProof/>
      <w:color w:val="000000"/>
      <w:sz w:val="16"/>
      <w:szCs w:val="22"/>
      <w:shd w:val="clear" w:color="auto" w:fill="FFFFFF"/>
      <w:lang w:val="en-US" w:eastAsia="en-US"/>
    </w:rPr>
  </w:style>
  <w:style w:type="paragraph" w:styleId="Revision">
    <w:name w:val="Revision"/>
    <w:hidden/>
    <w:uiPriority w:val="99"/>
    <w:semiHidden/>
    <w:rsid w:val="004D749A"/>
    <w:rPr>
      <w:rFonts w:ascii="Arial" w:hAnsi="Arial"/>
      <w:sz w:val="24"/>
      <w:szCs w:val="22"/>
      <w:lang w:eastAsia="en-US"/>
    </w:rPr>
  </w:style>
  <w:style w:type="character" w:customStyle="1" w:styleId="apple-converted-space">
    <w:name w:val="apple-converted-space"/>
    <w:basedOn w:val="DefaultParagraphFont"/>
    <w:rsid w:val="004D749A"/>
  </w:style>
  <w:style w:type="paragraph" w:customStyle="1" w:styleId="Default">
    <w:name w:val="Default"/>
    <w:rsid w:val="004D749A"/>
    <w:pPr>
      <w:autoSpaceDE w:val="0"/>
      <w:autoSpaceDN w:val="0"/>
      <w:adjustRightInd w:val="0"/>
    </w:pPr>
    <w:rPr>
      <w:rFonts w:eastAsiaTheme="minorHAnsi"/>
      <w:color w:val="000000"/>
      <w:sz w:val="24"/>
      <w:szCs w:val="24"/>
      <w:lang w:eastAsia="en-US"/>
    </w:rPr>
  </w:style>
  <w:style w:type="table" w:customStyle="1" w:styleId="Tablebody1">
    <w:name w:val="Table body1"/>
    <w:basedOn w:val="TableNormal"/>
    <w:next w:val="TableGrid"/>
    <w:uiPriority w:val="59"/>
    <w:rsid w:val="00D62C67"/>
    <w:rPr>
      <w:rFonts w:ascii="Arial" w:eastAsia="Calibri" w:hAnsi="Arial"/>
      <w:sz w:val="22"/>
    </w:rPr>
    <w:tblPr/>
    <w:tblStylePr w:type="firstRow">
      <w:rPr>
        <w:rFonts w:ascii="Arial" w:hAnsi="Arial"/>
        <w:sz w:val="22"/>
      </w:rPr>
      <w:tblPr/>
      <w:tcPr>
        <w:tcBorders>
          <w:top w:val="single" w:sz="12" w:space="0" w:color="auto"/>
          <w:left w:val="nil"/>
          <w:bottom w:val="single" w:sz="4" w:space="0" w:color="auto"/>
          <w:right w:val="nil"/>
          <w:insideH w:val="nil"/>
          <w:insideV w:val="nil"/>
        </w:tcBorders>
      </w:tcPr>
    </w:tblStylePr>
    <w:tblStylePr w:type="lastRow">
      <w:rPr>
        <w:rFonts w:ascii="Arial" w:hAnsi="Arial"/>
        <w:sz w:val="22"/>
      </w:rPr>
      <w:tblPr/>
      <w:tcPr>
        <w:tcBorders>
          <w:bottom w:val="single" w:sz="8" w:space="0" w:color="auto"/>
        </w:tcBorders>
      </w:tcPr>
    </w:tblStylePr>
    <w:tblStylePr w:type="seCell">
      <w:tblPr/>
      <w:tcPr>
        <w:tcBorders>
          <w:bottom w:val="single" w:sz="4" w:space="0" w:color="auto"/>
        </w:tcBorders>
      </w:tcPr>
    </w:tblStylePr>
    <w:tblStylePr w:type="swCell">
      <w:tblPr/>
      <w:tcPr>
        <w:tcBorders>
          <w:bottom w:val="single" w:sz="4" w:space="0" w:color="auto"/>
        </w:tcBorders>
      </w:tcPr>
    </w:tblStylePr>
  </w:style>
  <w:style w:type="character" w:customStyle="1" w:styleId="jrnl">
    <w:name w:val="jrnl"/>
    <w:basedOn w:val="DefaultParagraphFont"/>
    <w:rsid w:val="005258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3285996">
      <w:bodyDiv w:val="1"/>
      <w:marLeft w:val="0"/>
      <w:marRight w:val="0"/>
      <w:marTop w:val="0"/>
      <w:marBottom w:val="0"/>
      <w:divBdr>
        <w:top w:val="none" w:sz="0" w:space="0" w:color="auto"/>
        <w:left w:val="none" w:sz="0" w:space="0" w:color="auto"/>
        <w:bottom w:val="none" w:sz="0" w:space="0" w:color="auto"/>
        <w:right w:val="none" w:sz="0" w:space="0" w:color="auto"/>
      </w:divBdr>
    </w:div>
    <w:div w:id="1336805932">
      <w:bodyDiv w:val="1"/>
      <w:marLeft w:val="0"/>
      <w:marRight w:val="0"/>
      <w:marTop w:val="0"/>
      <w:marBottom w:val="0"/>
      <w:divBdr>
        <w:top w:val="none" w:sz="0" w:space="0" w:color="auto"/>
        <w:left w:val="none" w:sz="0" w:space="0" w:color="auto"/>
        <w:bottom w:val="none" w:sz="0" w:space="0" w:color="auto"/>
        <w:right w:val="none" w:sz="0" w:space="0" w:color="auto"/>
      </w:divBdr>
    </w:div>
    <w:div w:id="1647736139">
      <w:bodyDiv w:val="1"/>
      <w:marLeft w:val="0"/>
      <w:marRight w:val="0"/>
      <w:marTop w:val="0"/>
      <w:marBottom w:val="0"/>
      <w:divBdr>
        <w:top w:val="none" w:sz="0" w:space="0" w:color="auto"/>
        <w:left w:val="none" w:sz="0" w:space="0" w:color="auto"/>
        <w:bottom w:val="none" w:sz="0" w:space="0" w:color="auto"/>
        <w:right w:val="none" w:sz="0" w:space="0" w:color="auto"/>
      </w:divBdr>
    </w:div>
    <w:div w:id="2110587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lavia.Cicuttini@monas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dr@jppelletier.ca"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aura.Laslett@utas.edu.au" TargetMode="Externa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jm@martelpelletier.ca" TargetMode="External"/><Relationship Id="rId4" Type="http://schemas.openxmlformats.org/officeDocument/2006/relationships/settings" Target="settings.xml"/><Relationship Id="rId9" Type="http://schemas.openxmlformats.org/officeDocument/2006/relationships/hyperlink" Target="mailto:Graeme.Jones@utas.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618384-0A55-421A-AA83-D0D9F7D54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7396</Words>
  <Characters>101808</Characters>
  <Application>Microsoft Office Word</Application>
  <DocSecurity>0</DocSecurity>
  <Lines>848</Lines>
  <Paragraphs>217</Paragraphs>
  <ScaleCrop>false</ScaleCrop>
  <HeadingPairs>
    <vt:vector size="2" baseType="variant">
      <vt:variant>
        <vt:lpstr>Title</vt:lpstr>
      </vt:variant>
      <vt:variant>
        <vt:i4>1</vt:i4>
      </vt:variant>
    </vt:vector>
  </HeadingPairs>
  <TitlesOfParts>
    <vt:vector size="1" baseType="lpstr">
      <vt:lpstr>Treatment Goals for the Management of Lipids and Inflammation for Patients with Coronary Artery Disease</vt:lpstr>
    </vt:vector>
  </TitlesOfParts>
  <Company>Current Medicine, Inc.</Company>
  <LinksUpToDate>false</LinksUpToDate>
  <CharactersWithSpaces>108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eatment Goals for the Management of Lipids and Inflammation for Patients with Coronary Artery Disease</dc:title>
  <dc:creator>wiss02</dc:creator>
  <cp:lastModifiedBy>Laura Laslett</cp:lastModifiedBy>
  <cp:revision>3</cp:revision>
  <cp:lastPrinted>2016-01-12T14:59:00Z</cp:lastPrinted>
  <dcterms:created xsi:type="dcterms:W3CDTF">2018-02-28T06:28:00Z</dcterms:created>
  <dcterms:modified xsi:type="dcterms:W3CDTF">2018-02-28T06:29:00Z</dcterms:modified>
</cp:coreProperties>
</file>